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185E5" w14:textId="04034E62" w:rsidR="002F3BFA" w:rsidRPr="005366E7" w:rsidRDefault="00F674D4" w:rsidP="00D519EE">
      <w:pPr>
        <w:pStyle w:val="Title"/>
      </w:pPr>
      <w:r>
        <w:t>C</w:t>
      </w:r>
      <w:r w:rsidR="00F73E1B">
        <w:t xml:space="preserve">onservative </w:t>
      </w:r>
      <w:r w:rsidR="3A2CA725">
        <w:t>O</w:t>
      </w:r>
      <w:r w:rsidR="00F73E1B">
        <w:t xml:space="preserve">xygen </w:t>
      </w:r>
      <w:r w:rsidR="0248034F">
        <w:t>T</w:t>
      </w:r>
      <w:r w:rsidR="00F73E1B">
        <w:t xml:space="preserve">herapy </w:t>
      </w:r>
      <w:r w:rsidR="75FE5660">
        <w:t>in</w:t>
      </w:r>
      <w:r w:rsidR="04FCC802">
        <w:t xml:space="preserve"> </w:t>
      </w:r>
      <w:r w:rsidR="7CEDEFCE">
        <w:t>M</w:t>
      </w:r>
      <w:r w:rsidR="3D7BFDAE">
        <w:t xml:space="preserve">echanically </w:t>
      </w:r>
      <w:r w:rsidR="073C2705">
        <w:t>V</w:t>
      </w:r>
      <w:r w:rsidR="00F73E1B">
        <w:t xml:space="preserve">entilated </w:t>
      </w:r>
      <w:r w:rsidR="50CA7188">
        <w:t>C</w:t>
      </w:r>
      <w:r w:rsidR="012DDF4E">
        <w:t xml:space="preserve">ritically </w:t>
      </w:r>
      <w:r w:rsidR="52681B2A">
        <w:t>I</w:t>
      </w:r>
      <w:r w:rsidR="012DDF4E">
        <w:t xml:space="preserve">ll </w:t>
      </w:r>
      <w:r w:rsidR="2692B9DE">
        <w:t>A</w:t>
      </w:r>
      <w:r w:rsidR="00F73E1B">
        <w:t>dult</w:t>
      </w:r>
      <w:r w:rsidR="37FE2158">
        <w:t xml:space="preserve"> </w:t>
      </w:r>
      <w:r w:rsidR="1D61B5A9">
        <w:t>P</w:t>
      </w:r>
      <w:r w:rsidR="37FE2158">
        <w:t>atients</w:t>
      </w:r>
      <w:r w:rsidR="00DA05DA">
        <w:t xml:space="preserve">: The UK-ROX </w:t>
      </w:r>
      <w:r w:rsidR="000924DD">
        <w:t>R</w:t>
      </w:r>
      <w:r w:rsidR="00DA05DA">
        <w:t xml:space="preserve">andomized </w:t>
      </w:r>
      <w:r w:rsidR="000924DD">
        <w:t>C</w:t>
      </w:r>
      <w:r w:rsidR="00DA05DA">
        <w:t xml:space="preserve">linical </w:t>
      </w:r>
      <w:r w:rsidR="000924DD">
        <w:t>T</w:t>
      </w:r>
      <w:r w:rsidR="00DA05DA">
        <w:t>rial</w:t>
      </w:r>
    </w:p>
    <w:p w14:paraId="45328E1F" w14:textId="2933B14B" w:rsidR="00F678C2" w:rsidRPr="00F061FB" w:rsidRDefault="0061656A" w:rsidP="00D519EE">
      <w:r w:rsidRPr="00DA05DA">
        <w:t>Authors:</w:t>
      </w:r>
      <w:r w:rsidR="000924DD">
        <w:t xml:space="preserve"> </w:t>
      </w:r>
      <w:r w:rsidR="000924DD" w:rsidRPr="00F061FB">
        <w:t>D</w:t>
      </w:r>
      <w:r w:rsidR="00F678C2" w:rsidRPr="00F061FB">
        <w:t>aniel S</w:t>
      </w:r>
      <w:r w:rsidR="005D76CD">
        <w:t>.</w:t>
      </w:r>
      <w:r w:rsidR="00F678C2" w:rsidRPr="00F061FB">
        <w:t xml:space="preserve"> Martin</w:t>
      </w:r>
      <w:r w:rsidR="00FC4CD4" w:rsidRPr="00F061FB">
        <w:t>, PhD</w:t>
      </w:r>
      <w:r w:rsidR="00F678C2" w:rsidRPr="00F061FB">
        <w:rPr>
          <w:vertAlign w:val="superscript"/>
        </w:rPr>
        <w:t>1,2</w:t>
      </w:r>
      <w:r w:rsidR="00AA26FC">
        <w:t>;</w:t>
      </w:r>
      <w:r w:rsidR="00F678C2" w:rsidRPr="00F061FB">
        <w:t xml:space="preserve"> </w:t>
      </w:r>
      <w:r w:rsidR="00967366" w:rsidRPr="00F061FB">
        <w:t>Doug W</w:t>
      </w:r>
      <w:r w:rsidR="005D76CD">
        <w:t>.</w:t>
      </w:r>
      <w:r w:rsidR="00967366" w:rsidRPr="00F061FB">
        <w:t xml:space="preserve"> Gould, PhD</w:t>
      </w:r>
      <w:r w:rsidR="00967366" w:rsidRPr="00F061FB">
        <w:rPr>
          <w:vertAlign w:val="superscript"/>
        </w:rPr>
        <w:t>3</w:t>
      </w:r>
      <w:r w:rsidR="00AA26FC">
        <w:t>;</w:t>
      </w:r>
      <w:r w:rsidR="00967366" w:rsidRPr="00F061FB">
        <w:t xml:space="preserve"> </w:t>
      </w:r>
      <w:r w:rsidR="00F678C2" w:rsidRPr="00F061FB">
        <w:t>Tasnin Shahid</w:t>
      </w:r>
      <w:r w:rsidR="00BD0B85" w:rsidRPr="00F061FB">
        <w:t>, BSc</w:t>
      </w:r>
      <w:r w:rsidR="00F678C2" w:rsidRPr="00F061FB">
        <w:rPr>
          <w:vertAlign w:val="superscript"/>
        </w:rPr>
        <w:t>3</w:t>
      </w:r>
      <w:r w:rsidR="00AA26FC">
        <w:t>;</w:t>
      </w:r>
      <w:r w:rsidR="00F678C2" w:rsidRPr="00F061FB">
        <w:t xml:space="preserve"> James C</w:t>
      </w:r>
      <w:r w:rsidR="005D76CD">
        <w:t>.</w:t>
      </w:r>
      <w:r w:rsidR="00F678C2" w:rsidRPr="00F061FB">
        <w:t xml:space="preserve"> Doidge</w:t>
      </w:r>
      <w:r w:rsidR="00CC009F" w:rsidRPr="00F061FB">
        <w:t>,</w:t>
      </w:r>
      <w:r w:rsidR="003113D7" w:rsidRPr="00F061FB">
        <w:t xml:space="preserve"> PhD</w:t>
      </w:r>
      <w:r w:rsidR="00F678C2" w:rsidRPr="00F061FB">
        <w:rPr>
          <w:vertAlign w:val="superscript"/>
        </w:rPr>
        <w:t>3</w:t>
      </w:r>
      <w:r w:rsidR="00AA26FC">
        <w:t>;</w:t>
      </w:r>
      <w:r w:rsidR="00F678C2" w:rsidRPr="00F061FB">
        <w:t xml:space="preserve"> </w:t>
      </w:r>
      <w:r w:rsidR="00EE3C2F" w:rsidRPr="00F061FB">
        <w:t>Alex Cowden</w:t>
      </w:r>
      <w:r w:rsidR="00AA26FC">
        <w:t>,</w:t>
      </w:r>
      <w:r w:rsidR="003113D7" w:rsidRPr="00F061FB">
        <w:t xml:space="preserve"> MSc</w:t>
      </w:r>
      <w:r w:rsidR="00EE3C2F" w:rsidRPr="00F061FB">
        <w:rPr>
          <w:vertAlign w:val="superscript"/>
        </w:rPr>
        <w:t>3</w:t>
      </w:r>
      <w:r w:rsidR="00AA26FC">
        <w:t>;</w:t>
      </w:r>
      <w:r w:rsidR="00EE3C2F" w:rsidRPr="00F061FB">
        <w:t xml:space="preserve"> </w:t>
      </w:r>
      <w:r w:rsidR="00B07F4E" w:rsidRPr="00F061FB">
        <w:t>Zia Sadique</w:t>
      </w:r>
      <w:r w:rsidR="00AA26FC">
        <w:t>,</w:t>
      </w:r>
      <w:r w:rsidR="00FC4CD4" w:rsidRPr="00F061FB">
        <w:t xml:space="preserve"> PhD</w:t>
      </w:r>
      <w:r w:rsidR="00B34F98" w:rsidRPr="00F061FB">
        <w:rPr>
          <w:vertAlign w:val="superscript"/>
        </w:rPr>
        <w:t>4</w:t>
      </w:r>
      <w:r w:rsidR="00AA26FC">
        <w:t>;</w:t>
      </w:r>
      <w:r w:rsidR="00B07F4E" w:rsidRPr="00F061FB">
        <w:t xml:space="preserve"> </w:t>
      </w:r>
      <w:r w:rsidR="00F678C2" w:rsidRPr="00F061FB">
        <w:t>Julie Camsooksai</w:t>
      </w:r>
      <w:r w:rsidR="00AA26FC">
        <w:t xml:space="preserve">, </w:t>
      </w:r>
      <w:r w:rsidR="005D002D">
        <w:t>BSc</w:t>
      </w:r>
      <w:r w:rsidR="00F678C2" w:rsidRPr="00F061FB">
        <w:rPr>
          <w:vertAlign w:val="superscript"/>
        </w:rPr>
        <w:t>3</w:t>
      </w:r>
      <w:r w:rsidR="00AA26FC">
        <w:t>;</w:t>
      </w:r>
      <w:r w:rsidR="00F678C2" w:rsidRPr="00F061FB">
        <w:t xml:space="preserve"> Walton N</w:t>
      </w:r>
      <w:r w:rsidR="005D76CD">
        <w:t>.</w:t>
      </w:r>
      <w:r w:rsidR="00F678C2" w:rsidRPr="00F061FB">
        <w:t xml:space="preserve"> Charles</w:t>
      </w:r>
      <w:r w:rsidR="00AA26FC">
        <w:t>,</w:t>
      </w:r>
      <w:r w:rsidR="00F36E9E" w:rsidRPr="00F061FB">
        <w:t xml:space="preserve"> MSc</w:t>
      </w:r>
      <w:r w:rsidR="00F678C2" w:rsidRPr="00F061FB">
        <w:rPr>
          <w:vertAlign w:val="superscript"/>
        </w:rPr>
        <w:t>3</w:t>
      </w:r>
      <w:r w:rsidR="00AA26FC">
        <w:t>;</w:t>
      </w:r>
      <w:r w:rsidR="00F678C2" w:rsidRPr="00F061FB">
        <w:t xml:space="preserve"> Miriam Davey</w:t>
      </w:r>
      <w:r w:rsidR="258244E2">
        <w:t xml:space="preserve">, </w:t>
      </w:r>
      <w:r w:rsidR="3CB5473B">
        <w:t>PGDip</w:t>
      </w:r>
      <w:r w:rsidR="1AC313E5" w:rsidRPr="0916F1C8">
        <w:rPr>
          <w:vertAlign w:val="superscript"/>
        </w:rPr>
        <w:t>5</w:t>
      </w:r>
      <w:r w:rsidR="258244E2">
        <w:t>;</w:t>
      </w:r>
      <w:r w:rsidR="00F678C2" w:rsidRPr="00F061FB">
        <w:t xml:space="preserve"> Amelia Francis Johnson</w:t>
      </w:r>
      <w:r w:rsidR="00AA26FC">
        <w:t>,</w:t>
      </w:r>
      <w:r w:rsidR="00F36E9E" w:rsidRPr="00F061FB">
        <w:t xml:space="preserve"> </w:t>
      </w:r>
      <w:r w:rsidR="006F4A5A" w:rsidRPr="00F061FB">
        <w:t>M</w:t>
      </w:r>
      <w:r w:rsidR="00F36E9E" w:rsidRPr="00F061FB">
        <w:t>Sc</w:t>
      </w:r>
      <w:r w:rsidR="00F678C2" w:rsidRPr="00F061FB">
        <w:rPr>
          <w:vertAlign w:val="superscript"/>
        </w:rPr>
        <w:t>3</w:t>
      </w:r>
      <w:r w:rsidR="00AA26FC">
        <w:t>;</w:t>
      </w:r>
      <w:r w:rsidR="00F678C2" w:rsidRPr="00F061FB">
        <w:t xml:space="preserve"> Roger M</w:t>
      </w:r>
      <w:r w:rsidR="005D76CD">
        <w:t>.</w:t>
      </w:r>
      <w:r w:rsidR="00F678C2" w:rsidRPr="00F061FB">
        <w:t xml:space="preserve"> Garrett</w:t>
      </w:r>
      <w:r w:rsidR="006E0904">
        <w:t>, PhD</w:t>
      </w:r>
      <w:r w:rsidR="0014073A" w:rsidRPr="00F061FB">
        <w:rPr>
          <w:vertAlign w:val="superscript"/>
        </w:rPr>
        <w:t>6</w:t>
      </w:r>
      <w:r w:rsidR="00AA26FC">
        <w:t>;</w:t>
      </w:r>
      <w:r w:rsidR="00F678C2" w:rsidRPr="00F061FB">
        <w:t xml:space="preserve"> Michael P</w:t>
      </w:r>
      <w:r w:rsidR="005D76CD">
        <w:t xml:space="preserve">. </w:t>
      </w:r>
      <w:r w:rsidR="00F678C2" w:rsidRPr="00F061FB">
        <w:t>W</w:t>
      </w:r>
      <w:r w:rsidR="005D76CD">
        <w:t>.</w:t>
      </w:r>
      <w:r w:rsidR="00F678C2" w:rsidRPr="00F061FB">
        <w:t xml:space="preserve"> Grocott</w:t>
      </w:r>
      <w:r w:rsidR="00CE1F2E" w:rsidRPr="00F061FB">
        <w:t>, MD</w:t>
      </w:r>
      <w:r w:rsidR="0014073A" w:rsidRPr="00F061FB">
        <w:rPr>
          <w:vertAlign w:val="superscript"/>
        </w:rPr>
        <w:t>7</w:t>
      </w:r>
      <w:r w:rsidR="006E0904">
        <w:t>;</w:t>
      </w:r>
      <w:r w:rsidR="00F678C2" w:rsidRPr="00F061FB">
        <w:t xml:space="preserve"> Joanne Jones</w:t>
      </w:r>
      <w:r w:rsidR="006E0904">
        <w:t xml:space="preserve">, </w:t>
      </w:r>
      <w:r w:rsidR="40B26DFB">
        <w:t>RN</w:t>
      </w:r>
      <w:r w:rsidR="005C3277" w:rsidRPr="5FA0F090">
        <w:rPr>
          <w:vertAlign w:val="superscript"/>
        </w:rPr>
        <w:t>5</w:t>
      </w:r>
      <w:r w:rsidR="006E0904">
        <w:t>;</w:t>
      </w:r>
      <w:r w:rsidR="00F678C2" w:rsidRPr="00F061FB">
        <w:t xml:space="preserve"> Lamprini Lampro</w:t>
      </w:r>
      <w:r w:rsidR="001F54A9">
        <w:t xml:space="preserve">, </w:t>
      </w:r>
      <w:r w:rsidR="005D002D">
        <w:t>MSc</w:t>
      </w:r>
      <w:r w:rsidR="00F678C2" w:rsidRPr="00F061FB">
        <w:rPr>
          <w:vertAlign w:val="superscript"/>
        </w:rPr>
        <w:t>3</w:t>
      </w:r>
      <w:r w:rsidR="001F54A9">
        <w:t>;</w:t>
      </w:r>
      <w:r w:rsidR="00F678C2" w:rsidRPr="00F061FB">
        <w:t xml:space="preserve"> </w:t>
      </w:r>
      <w:r w:rsidR="00C72C7D" w:rsidRPr="00F061FB">
        <w:t xml:space="preserve">Diane </w:t>
      </w:r>
      <w:r w:rsidR="00822599" w:rsidRPr="00F061FB">
        <w:t>M</w:t>
      </w:r>
      <w:r w:rsidR="005D76CD">
        <w:t>.</w:t>
      </w:r>
      <w:r w:rsidR="00822599" w:rsidRPr="00F061FB">
        <w:t xml:space="preserve"> </w:t>
      </w:r>
      <w:r w:rsidR="00C72C7D" w:rsidRPr="00F061FB">
        <w:t>Mackle</w:t>
      </w:r>
      <w:r w:rsidR="001F54A9">
        <w:t xml:space="preserve">, </w:t>
      </w:r>
      <w:r w:rsidR="00030DF3">
        <w:t>PhD</w:t>
      </w:r>
      <w:r w:rsidR="0014073A" w:rsidRPr="00F061FB">
        <w:rPr>
          <w:vertAlign w:val="superscript"/>
        </w:rPr>
        <w:t>8</w:t>
      </w:r>
      <w:r w:rsidR="001F54A9">
        <w:t>;</w:t>
      </w:r>
      <w:r w:rsidR="00C72C7D" w:rsidRPr="00F061FB">
        <w:t xml:space="preserve"> </w:t>
      </w:r>
      <w:r w:rsidR="72529510">
        <w:t>B</w:t>
      </w:r>
      <w:r w:rsidR="59A1DB7E">
        <w:t>.</w:t>
      </w:r>
      <w:r w:rsidR="00F678C2" w:rsidRPr="00F061FB">
        <w:t xml:space="preserve"> Ronan O’Driscoll</w:t>
      </w:r>
      <w:r w:rsidR="008774BA">
        <w:t xml:space="preserve">, </w:t>
      </w:r>
      <w:r w:rsidR="1A1C6E5D" w:rsidRPr="00B16540">
        <w:t>MD</w:t>
      </w:r>
      <w:r w:rsidR="00D26BE3">
        <w:rPr>
          <w:vertAlign w:val="superscript"/>
        </w:rPr>
        <w:t>9</w:t>
      </w:r>
      <w:r w:rsidR="008774BA">
        <w:t>;</w:t>
      </w:r>
      <w:r w:rsidR="00F678C2" w:rsidRPr="00F061FB">
        <w:t xml:space="preserve"> </w:t>
      </w:r>
      <w:r w:rsidR="0097363A" w:rsidRPr="00F061FB">
        <w:t>Alvin Richards-Belle</w:t>
      </w:r>
      <w:r w:rsidR="008B3622" w:rsidRPr="00F061FB">
        <w:t>,</w:t>
      </w:r>
      <w:r w:rsidR="00BD0B85" w:rsidRPr="00F061FB">
        <w:t xml:space="preserve"> </w:t>
      </w:r>
      <w:r w:rsidR="008B3622" w:rsidRPr="00F061FB">
        <w:t>B</w:t>
      </w:r>
      <w:r w:rsidR="00BD0B85" w:rsidRPr="00F061FB">
        <w:t>Sc</w:t>
      </w:r>
      <w:r w:rsidR="0097363A" w:rsidRPr="00F061FB">
        <w:rPr>
          <w:vertAlign w:val="superscript"/>
        </w:rPr>
        <w:t>3</w:t>
      </w:r>
      <w:r w:rsidR="008774BA">
        <w:t>;</w:t>
      </w:r>
      <w:r w:rsidR="0097363A" w:rsidRPr="00F061FB">
        <w:t xml:space="preserve"> </w:t>
      </w:r>
      <w:r w:rsidR="00F678C2" w:rsidRPr="00F061FB">
        <w:t>Anthony J</w:t>
      </w:r>
      <w:r w:rsidR="005D76CD">
        <w:t>.</w:t>
      </w:r>
      <w:r w:rsidR="00F678C2" w:rsidRPr="00F061FB">
        <w:t xml:space="preserve"> Rostron</w:t>
      </w:r>
      <w:r w:rsidR="008774BA">
        <w:t xml:space="preserve">, </w:t>
      </w:r>
      <w:r w:rsidR="74A13FAC">
        <w:t>PhD</w:t>
      </w:r>
      <w:r w:rsidR="1AC313E5" w:rsidRPr="0916F1C8">
        <w:rPr>
          <w:vertAlign w:val="superscript"/>
        </w:rPr>
        <w:t>10</w:t>
      </w:r>
      <w:r w:rsidR="008774BA">
        <w:t>;</w:t>
      </w:r>
      <w:r w:rsidR="00F678C2" w:rsidRPr="00F061FB">
        <w:t xml:space="preserve"> Tamas Szakmany</w:t>
      </w:r>
      <w:r w:rsidR="008774BA">
        <w:t xml:space="preserve">, </w:t>
      </w:r>
      <w:r w:rsidR="58CC7A72">
        <w:t>PhD</w:t>
      </w:r>
      <w:r w:rsidR="72529510" w:rsidRPr="0916F1C8">
        <w:rPr>
          <w:vertAlign w:val="superscript"/>
        </w:rPr>
        <w:t>1</w:t>
      </w:r>
      <w:r w:rsidR="1AC313E5" w:rsidRPr="0916F1C8">
        <w:rPr>
          <w:vertAlign w:val="superscript"/>
        </w:rPr>
        <w:t>1</w:t>
      </w:r>
      <w:r w:rsidR="008774BA">
        <w:t>;</w:t>
      </w:r>
      <w:r w:rsidR="00F678C2" w:rsidRPr="00F061FB">
        <w:t xml:space="preserve"> </w:t>
      </w:r>
      <w:r w:rsidR="00B07F4E" w:rsidRPr="00F061FB">
        <w:t>Alex Warren</w:t>
      </w:r>
      <w:r w:rsidR="00EE3817" w:rsidRPr="00F061FB">
        <w:t>, MBBS</w:t>
      </w:r>
      <w:r w:rsidR="00A836E2" w:rsidRPr="00F061FB">
        <w:rPr>
          <w:vertAlign w:val="superscript"/>
        </w:rPr>
        <w:t>3,1</w:t>
      </w:r>
      <w:r w:rsidR="0014073A" w:rsidRPr="00F061FB">
        <w:rPr>
          <w:vertAlign w:val="superscript"/>
        </w:rPr>
        <w:t>2</w:t>
      </w:r>
      <w:r w:rsidR="00A836E2" w:rsidRPr="00F061FB">
        <w:rPr>
          <w:vertAlign w:val="superscript"/>
        </w:rPr>
        <w:t>,13</w:t>
      </w:r>
      <w:r w:rsidR="008774BA">
        <w:t>;</w:t>
      </w:r>
      <w:r w:rsidR="00B07F4E" w:rsidRPr="00F061FB">
        <w:t xml:space="preserve"> </w:t>
      </w:r>
      <w:r w:rsidR="00F678C2" w:rsidRPr="00F061FB">
        <w:t>Paul J</w:t>
      </w:r>
      <w:r w:rsidR="005D76CD">
        <w:t>.</w:t>
      </w:r>
      <w:r w:rsidR="00F678C2" w:rsidRPr="00F061FB">
        <w:t xml:space="preserve"> Young</w:t>
      </w:r>
      <w:r w:rsidR="00A5258A" w:rsidRPr="00F061FB">
        <w:t>, MD, PhD</w:t>
      </w:r>
      <w:r w:rsidR="00583B88" w:rsidRPr="00F061FB">
        <w:rPr>
          <w:vertAlign w:val="superscript"/>
        </w:rPr>
        <w:t>1</w:t>
      </w:r>
      <w:r w:rsidR="00B07F4E" w:rsidRPr="00F061FB">
        <w:rPr>
          <w:vertAlign w:val="superscript"/>
        </w:rPr>
        <w:t>4</w:t>
      </w:r>
      <w:r w:rsidR="00F678C2" w:rsidRPr="00F061FB">
        <w:rPr>
          <w:vertAlign w:val="superscript"/>
        </w:rPr>
        <w:t>,1</w:t>
      </w:r>
      <w:r w:rsidR="00B07F4E" w:rsidRPr="00F061FB">
        <w:rPr>
          <w:vertAlign w:val="superscript"/>
        </w:rPr>
        <w:t>5</w:t>
      </w:r>
      <w:r w:rsidR="00A836E2" w:rsidRPr="00F061FB">
        <w:rPr>
          <w:vertAlign w:val="superscript"/>
        </w:rPr>
        <w:t>,16</w:t>
      </w:r>
      <w:r w:rsidR="008774BA">
        <w:t>;</w:t>
      </w:r>
      <w:r w:rsidR="00F678C2" w:rsidRPr="00F061FB">
        <w:t xml:space="preserve"> Kathryn M</w:t>
      </w:r>
      <w:r w:rsidR="005D76CD">
        <w:t>.</w:t>
      </w:r>
      <w:r w:rsidR="00F678C2" w:rsidRPr="00F061FB">
        <w:t xml:space="preserve"> Rowan</w:t>
      </w:r>
      <w:r w:rsidR="00CC009F" w:rsidRPr="00F061FB">
        <w:t>,</w:t>
      </w:r>
      <w:r w:rsidR="003113D7" w:rsidRPr="00F061FB">
        <w:t xml:space="preserve"> PhD</w:t>
      </w:r>
      <w:r w:rsidR="00EE3C2F" w:rsidRPr="00F061FB">
        <w:rPr>
          <w:vertAlign w:val="superscript"/>
        </w:rPr>
        <w:t>3</w:t>
      </w:r>
      <w:r w:rsidR="008774BA">
        <w:t>;</w:t>
      </w:r>
      <w:r w:rsidR="00F678C2" w:rsidRPr="00F061FB">
        <w:t xml:space="preserve"> David A</w:t>
      </w:r>
      <w:r w:rsidR="005D76CD">
        <w:t>.</w:t>
      </w:r>
      <w:r w:rsidR="00F678C2" w:rsidRPr="00F061FB">
        <w:t xml:space="preserve"> Harrison</w:t>
      </w:r>
      <w:r w:rsidR="00CC009F" w:rsidRPr="00F061FB">
        <w:t>,</w:t>
      </w:r>
      <w:r w:rsidR="009711FD" w:rsidRPr="00F061FB">
        <w:t xml:space="preserve"> PhD</w:t>
      </w:r>
      <w:r w:rsidR="00EE3C2F" w:rsidRPr="00F061FB">
        <w:rPr>
          <w:vertAlign w:val="superscript"/>
        </w:rPr>
        <w:t>3</w:t>
      </w:r>
      <w:r w:rsidR="008774BA">
        <w:t>;</w:t>
      </w:r>
      <w:r w:rsidR="00F678C2" w:rsidRPr="00F061FB">
        <w:t xml:space="preserve"> Paul R</w:t>
      </w:r>
      <w:r w:rsidR="005D76CD">
        <w:t>.</w:t>
      </w:r>
      <w:r w:rsidR="00F678C2" w:rsidRPr="00F061FB">
        <w:t xml:space="preserve"> Mouncey</w:t>
      </w:r>
      <w:r w:rsidR="00CC009F" w:rsidRPr="00F061FB">
        <w:t>,</w:t>
      </w:r>
      <w:r w:rsidR="009711FD" w:rsidRPr="00F061FB">
        <w:t xml:space="preserve"> MSc</w:t>
      </w:r>
      <w:r w:rsidR="00EE3C2F" w:rsidRPr="00F061FB">
        <w:rPr>
          <w:vertAlign w:val="superscript"/>
        </w:rPr>
        <w:t>3</w:t>
      </w:r>
      <w:r w:rsidR="00A92FE1" w:rsidRPr="00F061FB">
        <w:t xml:space="preserve"> on behalf of the UK-ROX Investigators</w:t>
      </w:r>
    </w:p>
    <w:p w14:paraId="41C20FD4" w14:textId="3064A880" w:rsidR="00583B88" w:rsidRPr="00F061FB" w:rsidRDefault="00C12176" w:rsidP="00D519EE">
      <w:pPr>
        <w:rPr>
          <w:i/>
        </w:rPr>
      </w:pPr>
      <w:r w:rsidRPr="007564F9">
        <w:rPr>
          <w:i/>
        </w:rPr>
        <w:t>Authors’ a</w:t>
      </w:r>
      <w:r w:rsidR="00583B88" w:rsidRPr="00F061FB">
        <w:rPr>
          <w:i/>
          <w:iCs/>
        </w:rPr>
        <w:t>ffiliations</w:t>
      </w:r>
      <w:r w:rsidRPr="00F061FB">
        <w:rPr>
          <w:i/>
          <w:iCs/>
        </w:rPr>
        <w:t xml:space="preserve"> </w:t>
      </w:r>
      <w:r w:rsidR="00620590" w:rsidRPr="00F061FB">
        <w:rPr>
          <w:i/>
          <w:iCs/>
        </w:rPr>
        <w:t>are listed at the end of the manuscript</w:t>
      </w:r>
    </w:p>
    <w:p w14:paraId="7C051606" w14:textId="52FEBAC7" w:rsidR="76B5C88E" w:rsidRDefault="76B5C88E" w:rsidP="76B5C88E">
      <w:pPr>
        <w:pStyle w:val="Subheading"/>
      </w:pPr>
    </w:p>
    <w:p w14:paraId="524100BA" w14:textId="4DD493A1" w:rsidR="006E5172" w:rsidRPr="00587B06" w:rsidRDefault="006E5172" w:rsidP="00D519EE">
      <w:r w:rsidRPr="00587B06">
        <w:rPr>
          <w:b/>
        </w:rPr>
        <w:t>Corresponding author:</w:t>
      </w:r>
    </w:p>
    <w:p w14:paraId="09C51BA9" w14:textId="2C1A5F39" w:rsidR="00105A82" w:rsidRPr="009926C3" w:rsidRDefault="006E75CF" w:rsidP="00587B06">
      <w:r w:rsidRPr="009926C3">
        <w:t>Daniel S. Martin</w:t>
      </w:r>
    </w:p>
    <w:p w14:paraId="462F73C3" w14:textId="4E1385EF" w:rsidR="006E75CF" w:rsidRPr="009926C3" w:rsidRDefault="006E75CF" w:rsidP="00587B06">
      <w:r w:rsidRPr="009926C3">
        <w:t>Peninsula Medical School</w:t>
      </w:r>
      <w:r w:rsidR="001B6DE9" w:rsidRPr="009926C3">
        <w:t xml:space="preserve">, </w:t>
      </w:r>
      <w:r w:rsidRPr="009926C3">
        <w:t>University of Plymouth</w:t>
      </w:r>
    </w:p>
    <w:p w14:paraId="6BDDEB03" w14:textId="1750F423" w:rsidR="006E75CF" w:rsidRPr="009926C3" w:rsidRDefault="006E75CF" w:rsidP="00587B06">
      <w:r w:rsidRPr="009926C3">
        <w:t>John Bull Building</w:t>
      </w:r>
      <w:r w:rsidR="001B6DE9" w:rsidRPr="009926C3">
        <w:t xml:space="preserve">, </w:t>
      </w:r>
      <w:r w:rsidRPr="009926C3">
        <w:t>16 Research Way</w:t>
      </w:r>
    </w:p>
    <w:p w14:paraId="53E721B9" w14:textId="298E460B" w:rsidR="006E75CF" w:rsidRPr="009926C3" w:rsidRDefault="006E75CF" w:rsidP="00587B06">
      <w:r w:rsidRPr="009926C3">
        <w:t>Plymouth</w:t>
      </w:r>
      <w:r w:rsidR="001B6DE9" w:rsidRPr="009926C3">
        <w:t xml:space="preserve">, </w:t>
      </w:r>
      <w:r w:rsidRPr="009926C3">
        <w:t>PL6 8BU</w:t>
      </w:r>
    </w:p>
    <w:p w14:paraId="2A272EAA" w14:textId="0AF9FC17" w:rsidR="006E75CF" w:rsidRPr="009926C3" w:rsidRDefault="006E75CF" w:rsidP="00587B06">
      <w:r w:rsidRPr="009926C3">
        <w:t>United Kingdom</w:t>
      </w:r>
    </w:p>
    <w:p w14:paraId="53F9DCD5" w14:textId="4D1E899A" w:rsidR="006E75CF" w:rsidRPr="009926C3" w:rsidRDefault="006E75CF" w:rsidP="00587B06">
      <w:r>
        <w:t xml:space="preserve">Email: </w:t>
      </w:r>
      <w:hyperlink r:id="rId11">
        <w:r w:rsidRPr="00E40780">
          <w:rPr>
            <w:rStyle w:val="Hyperlink"/>
            <w:color w:val="auto"/>
          </w:rPr>
          <w:t>daniel.martin@plymouth.ac.uk</w:t>
        </w:r>
      </w:hyperlink>
      <w:r>
        <w:t xml:space="preserve"> </w:t>
      </w:r>
    </w:p>
    <w:p w14:paraId="78D0D934" w14:textId="77777777" w:rsidR="006E75CF" w:rsidRPr="009926C3" w:rsidRDefault="006E75CF" w:rsidP="00587B06"/>
    <w:p w14:paraId="064850EE" w14:textId="3F2548A9" w:rsidR="00105A82" w:rsidRPr="009926C3" w:rsidRDefault="0064135A" w:rsidP="00587B06">
      <w:r w:rsidRPr="009926C3">
        <w:t>Word count (abstract)</w:t>
      </w:r>
      <w:r w:rsidR="00105A82" w:rsidRPr="009926C3">
        <w:t>:</w:t>
      </w:r>
      <w:r w:rsidR="0EA63B27">
        <w:t xml:space="preserve"> </w:t>
      </w:r>
      <w:r w:rsidR="0EA63B27" w:rsidRPr="00B16540">
        <w:t>3</w:t>
      </w:r>
      <w:r w:rsidR="00AF79B2">
        <w:t>44</w:t>
      </w:r>
    </w:p>
    <w:p w14:paraId="71A2288B" w14:textId="76D2FC29" w:rsidR="00105A82" w:rsidRPr="009926C3" w:rsidRDefault="0064135A" w:rsidP="00587B06">
      <w:r w:rsidRPr="009926C3">
        <w:t>Word</w:t>
      </w:r>
      <w:r w:rsidR="00105A82" w:rsidRPr="009926C3">
        <w:t xml:space="preserve"> count</w:t>
      </w:r>
      <w:r w:rsidRPr="009926C3">
        <w:t xml:space="preserve"> (main manuscript)</w:t>
      </w:r>
      <w:r w:rsidR="00105A82" w:rsidRPr="009926C3">
        <w:t>:</w:t>
      </w:r>
      <w:r w:rsidR="2C017B92">
        <w:t xml:space="preserve"> </w:t>
      </w:r>
      <w:r w:rsidR="2C017B92" w:rsidRPr="00B16540">
        <w:t>3</w:t>
      </w:r>
      <w:r w:rsidR="00FE0C42">
        <w:t>5</w:t>
      </w:r>
      <w:r w:rsidR="00D66F73">
        <w:t>0</w:t>
      </w:r>
      <w:r w:rsidR="00CE3B19">
        <w:t>4</w:t>
      </w:r>
    </w:p>
    <w:p w14:paraId="130B1AAD" w14:textId="0EF3575E" w:rsidR="00BB0A1C" w:rsidRPr="00B16540" w:rsidRDefault="00BB0A1C" w:rsidP="00587B06">
      <w:r>
        <w:t>Date of revis</w:t>
      </w:r>
      <w:r w:rsidR="008453DD">
        <w:t>ion: 20 May 2025</w:t>
      </w:r>
    </w:p>
    <w:p w14:paraId="07C5E176" w14:textId="613DB38B" w:rsidR="002F3BFA" w:rsidRPr="009926C3" w:rsidRDefault="001F1BE2" w:rsidP="00C55A55">
      <w:pPr>
        <w:pStyle w:val="Heading"/>
      </w:pPr>
      <w:r w:rsidRPr="009926C3">
        <w:t>K</w:t>
      </w:r>
      <w:r w:rsidR="0064135A" w:rsidRPr="009926C3">
        <w:t>EY POINTS</w:t>
      </w:r>
    </w:p>
    <w:p w14:paraId="15D2D880" w14:textId="11AF8E7C" w:rsidR="00173F71" w:rsidRPr="00E40780" w:rsidRDefault="001F1BE2" w:rsidP="00D519EE">
      <w:pPr>
        <w:pStyle w:val="Heading2"/>
        <w:rPr>
          <w:color w:val="auto"/>
        </w:rPr>
      </w:pPr>
      <w:r w:rsidRPr="00E40780">
        <w:rPr>
          <w:color w:val="auto"/>
        </w:rPr>
        <w:t>Question</w:t>
      </w:r>
    </w:p>
    <w:p w14:paraId="5FC485D2" w14:textId="5459296D" w:rsidR="002F3BFA" w:rsidRPr="009926C3" w:rsidRDefault="0320086C" w:rsidP="00587B06">
      <w:r w:rsidRPr="009926C3">
        <w:t xml:space="preserve">Does </w:t>
      </w:r>
      <w:r w:rsidR="000C3442" w:rsidRPr="009926C3">
        <w:t>reducing exposure to supplemental oxygen through a strategy of conservative oxygen therapy</w:t>
      </w:r>
      <w:r w:rsidR="0BFA3274" w:rsidRPr="009926C3">
        <w:t xml:space="preserve"> </w:t>
      </w:r>
      <w:r w:rsidR="504F38A7">
        <w:t>by using a</w:t>
      </w:r>
      <w:r w:rsidR="1EA759FA">
        <w:t xml:space="preserve"> peripheral oxygen saturation (</w:t>
      </w:r>
      <w:r w:rsidR="504F38A7">
        <w:t>SpO</w:t>
      </w:r>
      <w:r w:rsidR="504F38A7" w:rsidRPr="3AA96819">
        <w:rPr>
          <w:vertAlign w:val="subscript"/>
        </w:rPr>
        <w:t>2</w:t>
      </w:r>
      <w:r w:rsidR="797A7BF0" w:rsidRPr="3AA96819">
        <w:t>)</w:t>
      </w:r>
      <w:r w:rsidR="504F38A7">
        <w:t xml:space="preserve"> </w:t>
      </w:r>
      <w:r w:rsidR="77BDE3FA" w:rsidRPr="009926C3">
        <w:t>target</w:t>
      </w:r>
      <w:r w:rsidR="281A4455" w:rsidRPr="009926C3">
        <w:t xml:space="preserve"> </w:t>
      </w:r>
      <w:r w:rsidR="00677E59">
        <w:t>of</w:t>
      </w:r>
      <w:r w:rsidR="281A4455" w:rsidRPr="009926C3">
        <w:t xml:space="preserve"> 90</w:t>
      </w:r>
      <w:r w:rsidR="00B54F03">
        <w:t>%</w:t>
      </w:r>
      <w:r w:rsidR="00AB5EB0">
        <w:t xml:space="preserve"> </w:t>
      </w:r>
      <w:r w:rsidR="1BC474D4">
        <w:t>(</w:t>
      </w:r>
      <w:r w:rsidR="00AB5EB0">
        <w:t xml:space="preserve">range </w:t>
      </w:r>
      <w:r w:rsidR="1BC474D4">
        <w:t>88-92</w:t>
      </w:r>
      <w:r w:rsidR="281A4455" w:rsidRPr="003E7421">
        <w:t>%</w:t>
      </w:r>
      <w:r w:rsidR="281A4455" w:rsidRPr="009926C3">
        <w:t xml:space="preserve">) </w:t>
      </w:r>
      <w:r w:rsidR="7683543F" w:rsidRPr="009926C3">
        <w:t>reduce 90</w:t>
      </w:r>
      <w:r w:rsidR="004264DB">
        <w:t>-</w:t>
      </w:r>
      <w:r w:rsidR="7683543F" w:rsidRPr="009926C3">
        <w:t xml:space="preserve">day </w:t>
      </w:r>
      <w:r w:rsidR="44C3FA32" w:rsidRPr="009926C3">
        <w:t>all-cause</w:t>
      </w:r>
      <w:r w:rsidR="7683543F" w:rsidRPr="009926C3">
        <w:t xml:space="preserve"> mortality </w:t>
      </w:r>
      <w:r w:rsidR="000C3442" w:rsidRPr="009926C3">
        <w:t xml:space="preserve">in mechanically ventilated </w:t>
      </w:r>
      <w:r w:rsidR="73C9003E" w:rsidRPr="009926C3">
        <w:t xml:space="preserve">adult </w:t>
      </w:r>
      <w:r w:rsidR="000C3442" w:rsidRPr="009926C3">
        <w:t xml:space="preserve">patients receiving supplemental oxygen in </w:t>
      </w:r>
      <w:r w:rsidR="2C1FDFDB" w:rsidRPr="009926C3">
        <w:t>intensive care units</w:t>
      </w:r>
      <w:r w:rsidR="004264DB">
        <w:t>?</w:t>
      </w:r>
    </w:p>
    <w:p w14:paraId="6C5D55B6" w14:textId="7F6F73B1" w:rsidR="001F1BE2" w:rsidRPr="00E40780" w:rsidRDefault="001F1BE2" w:rsidP="00D519EE">
      <w:pPr>
        <w:pStyle w:val="Heading2"/>
        <w:rPr>
          <w:color w:val="auto"/>
        </w:rPr>
      </w:pPr>
      <w:r w:rsidRPr="00E40780">
        <w:rPr>
          <w:color w:val="auto"/>
        </w:rPr>
        <w:t>Findings</w:t>
      </w:r>
    </w:p>
    <w:p w14:paraId="06326123" w14:textId="26319A34" w:rsidR="76B5C88E" w:rsidRDefault="678FFD4B" w:rsidP="00053EE4">
      <w:r w:rsidRPr="009926C3">
        <w:t>In this randomi</w:t>
      </w:r>
      <w:r w:rsidR="0091112D" w:rsidRPr="009926C3">
        <w:t>z</w:t>
      </w:r>
      <w:r w:rsidRPr="009926C3">
        <w:t xml:space="preserve">ed </w:t>
      </w:r>
      <w:r w:rsidR="00046DAC">
        <w:t xml:space="preserve">clinical </w:t>
      </w:r>
      <w:r w:rsidRPr="009926C3">
        <w:t>trial of</w:t>
      </w:r>
      <w:r w:rsidR="00D71874">
        <w:t xml:space="preserve"> 16</w:t>
      </w:r>
      <w:r w:rsidR="0070636D">
        <w:t xml:space="preserve"> </w:t>
      </w:r>
      <w:r w:rsidR="00D71874">
        <w:t>500 participants</w:t>
      </w:r>
      <w:r w:rsidRPr="009926C3">
        <w:t xml:space="preserve">, </w:t>
      </w:r>
      <w:r w:rsidR="0002165C">
        <w:t xml:space="preserve">there was no </w:t>
      </w:r>
      <w:r w:rsidR="00595537">
        <w:t>statistically significant</w:t>
      </w:r>
      <w:r w:rsidR="009140CF">
        <w:t xml:space="preserve"> differen</w:t>
      </w:r>
      <w:r w:rsidR="00EE67A0">
        <w:t>ce</w:t>
      </w:r>
      <w:r w:rsidR="009140CF">
        <w:t xml:space="preserve"> between the groups with </w:t>
      </w:r>
      <w:r w:rsidR="00340EE8">
        <w:t>3</w:t>
      </w:r>
      <w:r w:rsidR="00D33373">
        <w:t>5</w:t>
      </w:r>
      <w:r w:rsidR="00340EE8">
        <w:t>.</w:t>
      </w:r>
      <w:r w:rsidR="00D33373">
        <w:t>4</w:t>
      </w:r>
      <w:r w:rsidR="00340EE8">
        <w:t xml:space="preserve">% of patients randomized to </w:t>
      </w:r>
      <w:r w:rsidR="769B1938">
        <w:t>conservative oxygen therapy</w:t>
      </w:r>
      <w:r w:rsidR="42AB558E" w:rsidRPr="009926C3">
        <w:t xml:space="preserve"> </w:t>
      </w:r>
      <w:r w:rsidR="000B7918">
        <w:t>ha</w:t>
      </w:r>
      <w:r w:rsidR="00FE76D0">
        <w:t>ving</w:t>
      </w:r>
      <w:r w:rsidR="000B7918">
        <w:t xml:space="preserve"> </w:t>
      </w:r>
      <w:r w:rsidR="00340EE8">
        <w:t xml:space="preserve">died </w:t>
      </w:r>
      <w:r w:rsidR="000B7918">
        <w:t>by</w:t>
      </w:r>
      <w:r w:rsidR="00BA2016">
        <w:t xml:space="preserve"> 90 days </w:t>
      </w:r>
      <w:r w:rsidR="00FE76D0">
        <w:t xml:space="preserve">compared with </w:t>
      </w:r>
      <w:r w:rsidR="00E17852">
        <w:t>34.</w:t>
      </w:r>
      <w:r w:rsidR="00D33373">
        <w:t>9</w:t>
      </w:r>
      <w:r w:rsidR="00E17852">
        <w:t xml:space="preserve">% </w:t>
      </w:r>
      <w:r w:rsidR="00C7031B">
        <w:t>of patients</w:t>
      </w:r>
      <w:r w:rsidR="00E17852">
        <w:t xml:space="preserve"> recei</w:t>
      </w:r>
      <w:r w:rsidR="00FE2CE4">
        <w:t>ving</w:t>
      </w:r>
      <w:r w:rsidR="42AB558E" w:rsidRPr="009926C3">
        <w:t xml:space="preserve"> usual </w:t>
      </w:r>
      <w:r w:rsidR="004007D7" w:rsidRPr="009926C3">
        <w:t>oxygen therapy</w:t>
      </w:r>
      <w:r w:rsidR="00BA2016">
        <w:t>.</w:t>
      </w:r>
    </w:p>
    <w:p w14:paraId="4A224EF1" w14:textId="7DD8FE99" w:rsidR="05267EBF" w:rsidRPr="008D779E" w:rsidRDefault="05267EBF" w:rsidP="00D519EE">
      <w:pPr>
        <w:pStyle w:val="Heading2"/>
        <w:rPr>
          <w:color w:val="auto"/>
        </w:rPr>
      </w:pPr>
      <w:r w:rsidRPr="008D779E">
        <w:rPr>
          <w:color w:val="auto"/>
        </w:rPr>
        <w:t>Meaning</w:t>
      </w:r>
    </w:p>
    <w:p w14:paraId="24B4AAFD" w14:textId="6C028187" w:rsidR="270BAD04" w:rsidRDefault="270BAD04">
      <w:r>
        <w:t xml:space="preserve">The findings do not support </w:t>
      </w:r>
      <w:r w:rsidR="50CD614C">
        <w:t>an approach</w:t>
      </w:r>
      <w:r>
        <w:t xml:space="preserve"> of </w:t>
      </w:r>
      <w:r w:rsidR="008E063B">
        <w:t xml:space="preserve">reducing oxygen exposure </w:t>
      </w:r>
      <w:r w:rsidR="01AA7967">
        <w:t xml:space="preserve">by </w:t>
      </w:r>
      <w:r w:rsidR="00677E59">
        <w:t xml:space="preserve">targeting </w:t>
      </w:r>
      <w:r>
        <w:t>an SpO</w:t>
      </w:r>
      <w:r w:rsidRPr="00D519EE">
        <w:rPr>
          <w:vertAlign w:val="subscript"/>
        </w:rPr>
        <w:t>2</w:t>
      </w:r>
      <w:r>
        <w:t xml:space="preserve"> of 90</w:t>
      </w:r>
      <w:r w:rsidRPr="00D519EE">
        <w:t xml:space="preserve">% in </w:t>
      </w:r>
      <w:r w:rsidR="180A64FE">
        <w:t xml:space="preserve">mechanically ventilated adults receiving oxygen on an intensive care unit. </w:t>
      </w:r>
    </w:p>
    <w:p w14:paraId="539AE66A" w14:textId="3C76C9DF" w:rsidR="0077750F" w:rsidRPr="009926C3" w:rsidRDefault="0077750F" w:rsidP="00587B06"/>
    <w:p w14:paraId="5E3D79AD" w14:textId="320ED803" w:rsidR="001F1BE2" w:rsidRPr="009926C3" w:rsidRDefault="001F1BE2" w:rsidP="00587B06">
      <w:r w:rsidRPr="009926C3">
        <w:br w:type="page"/>
      </w:r>
    </w:p>
    <w:p w14:paraId="65842F34" w14:textId="6E90F3C3" w:rsidR="001F1BE2" w:rsidRPr="009926C3" w:rsidRDefault="0064135A" w:rsidP="00BA2016">
      <w:pPr>
        <w:pStyle w:val="Heading1"/>
      </w:pPr>
      <w:r w:rsidRPr="009926C3">
        <w:lastRenderedPageBreak/>
        <w:t>ABSTRACT</w:t>
      </w:r>
    </w:p>
    <w:p w14:paraId="093C3FFE" w14:textId="7C9AD6A9" w:rsidR="0061656A" w:rsidRPr="008D779E" w:rsidRDefault="001F1BE2" w:rsidP="00BA2016">
      <w:pPr>
        <w:pStyle w:val="Heading2"/>
        <w:rPr>
          <w:color w:val="auto"/>
        </w:rPr>
      </w:pPr>
      <w:r w:rsidRPr="008D779E">
        <w:rPr>
          <w:color w:val="auto"/>
        </w:rPr>
        <w:t>Importance</w:t>
      </w:r>
    </w:p>
    <w:p w14:paraId="553DBB99" w14:textId="083EDC3A" w:rsidR="1C955B82" w:rsidRPr="00BA2016" w:rsidRDefault="1C955B82" w:rsidP="00BA2016">
      <w:r w:rsidRPr="00BA2016">
        <w:t>Supplemental o</w:t>
      </w:r>
      <w:r w:rsidR="7DA56BBD" w:rsidRPr="00BA2016">
        <w:rPr>
          <w:rFonts w:eastAsiaTheme="minorEastAsia"/>
        </w:rPr>
        <w:t xml:space="preserve">xygen is frequently given to patients </w:t>
      </w:r>
      <w:r w:rsidR="004004A2">
        <w:rPr>
          <w:rFonts w:eastAsiaTheme="minorEastAsia"/>
        </w:rPr>
        <w:t>in</w:t>
      </w:r>
      <w:r w:rsidR="39561035" w:rsidRPr="00BA2016">
        <w:rPr>
          <w:rFonts w:eastAsiaTheme="minorEastAsia"/>
        </w:rPr>
        <w:t xml:space="preserve"> intensive </w:t>
      </w:r>
      <w:r w:rsidR="61E5A4A9" w:rsidRPr="00BA2016">
        <w:rPr>
          <w:rFonts w:eastAsiaTheme="minorEastAsia"/>
        </w:rPr>
        <w:t xml:space="preserve">care </w:t>
      </w:r>
      <w:r w:rsidR="0993CC8A" w:rsidRPr="00BA2016">
        <w:rPr>
          <w:rFonts w:eastAsiaTheme="minorEastAsia"/>
        </w:rPr>
        <w:t>units</w:t>
      </w:r>
      <w:r w:rsidR="70AB589C" w:rsidRPr="00BA2016">
        <w:rPr>
          <w:rFonts w:eastAsiaTheme="minorEastAsia"/>
        </w:rPr>
        <w:t xml:space="preserve"> (ICUs)</w:t>
      </w:r>
      <w:r w:rsidR="007E7113">
        <w:rPr>
          <w:rFonts w:eastAsiaTheme="minorEastAsia"/>
        </w:rPr>
        <w:t>;</w:t>
      </w:r>
      <w:r w:rsidR="7DA56BBD" w:rsidRPr="00BA2016">
        <w:rPr>
          <w:rFonts w:eastAsiaTheme="minorEastAsia"/>
        </w:rPr>
        <w:t xml:space="preserve"> however</w:t>
      </w:r>
      <w:r w:rsidR="1D79224B" w:rsidRPr="00BA2016">
        <w:rPr>
          <w:rFonts w:eastAsiaTheme="minorEastAsia"/>
        </w:rPr>
        <w:t>,</w:t>
      </w:r>
      <w:r w:rsidR="7DA56BBD" w:rsidRPr="00BA2016">
        <w:rPr>
          <w:rFonts w:eastAsiaTheme="minorEastAsia"/>
        </w:rPr>
        <w:t xml:space="preserve"> there is insufficient evidence to guide </w:t>
      </w:r>
      <w:r w:rsidR="039F20F2" w:rsidRPr="00BA2016">
        <w:rPr>
          <w:rFonts w:eastAsiaTheme="minorEastAsia"/>
        </w:rPr>
        <w:t xml:space="preserve">its </w:t>
      </w:r>
      <w:r w:rsidR="219EA2A7" w:rsidRPr="00BA2016">
        <w:rPr>
          <w:rFonts w:eastAsiaTheme="minorEastAsia"/>
        </w:rPr>
        <w:t xml:space="preserve">therapeutic </w:t>
      </w:r>
      <w:r w:rsidR="7DA56BBD" w:rsidRPr="00BA2016">
        <w:rPr>
          <w:rFonts w:eastAsiaTheme="minorEastAsia"/>
        </w:rPr>
        <w:t xml:space="preserve">use </w:t>
      </w:r>
      <w:r w:rsidR="13E04189" w:rsidRPr="00BA2016">
        <w:rPr>
          <w:rFonts w:eastAsiaTheme="minorEastAsia"/>
        </w:rPr>
        <w:t xml:space="preserve">and </w:t>
      </w:r>
      <w:r w:rsidR="00E12441">
        <w:rPr>
          <w:rFonts w:eastAsiaTheme="minorEastAsia"/>
        </w:rPr>
        <w:t xml:space="preserve">to </w:t>
      </w:r>
      <w:r w:rsidR="7DA56BBD" w:rsidRPr="00BA2016">
        <w:rPr>
          <w:rFonts w:eastAsiaTheme="minorEastAsia"/>
        </w:rPr>
        <w:t>minimi</w:t>
      </w:r>
      <w:r w:rsidR="29BBE701" w:rsidRPr="00BA2016">
        <w:rPr>
          <w:rFonts w:eastAsiaTheme="minorEastAsia"/>
        </w:rPr>
        <w:t>z</w:t>
      </w:r>
      <w:r w:rsidR="7DA56BBD" w:rsidRPr="00BA2016">
        <w:rPr>
          <w:rFonts w:eastAsiaTheme="minorEastAsia"/>
        </w:rPr>
        <w:t xml:space="preserve">e the potential harm caused by </w:t>
      </w:r>
      <w:r w:rsidR="2FE8316F" w:rsidRPr="00BA2016">
        <w:rPr>
          <w:rFonts w:eastAsiaTheme="minorEastAsia"/>
        </w:rPr>
        <w:t xml:space="preserve">administering </w:t>
      </w:r>
      <w:r w:rsidR="7DA56BBD" w:rsidRPr="00BA2016">
        <w:rPr>
          <w:rFonts w:eastAsiaTheme="minorEastAsia"/>
        </w:rPr>
        <w:t>too little or too much.</w:t>
      </w:r>
    </w:p>
    <w:p w14:paraId="0A43996B" w14:textId="5B2A1D2C" w:rsidR="001F1BE2" w:rsidRPr="008D779E" w:rsidRDefault="001F1BE2" w:rsidP="00BA2016">
      <w:pPr>
        <w:pStyle w:val="Heading2"/>
        <w:rPr>
          <w:color w:val="auto"/>
        </w:rPr>
      </w:pPr>
      <w:r w:rsidRPr="008D779E">
        <w:rPr>
          <w:color w:val="auto"/>
        </w:rPr>
        <w:t>Objective</w:t>
      </w:r>
    </w:p>
    <w:p w14:paraId="4A5C0D97" w14:textId="63C50B88" w:rsidR="790DBA37" w:rsidRDefault="790DBA37" w:rsidP="00587B06">
      <w:r w:rsidRPr="075E5CAE">
        <w:t xml:space="preserve">To determine whether reducing exposure </w:t>
      </w:r>
      <w:r w:rsidR="1898EB91" w:rsidRPr="075E5CAE">
        <w:t xml:space="preserve">to supplemental oxygen </w:t>
      </w:r>
      <w:r w:rsidRPr="075E5CAE">
        <w:t>through a str</w:t>
      </w:r>
      <w:r w:rsidR="20E94ECD" w:rsidRPr="075E5CAE">
        <w:t>ategy of</w:t>
      </w:r>
      <w:r w:rsidRPr="075E5CAE">
        <w:t xml:space="preserve"> conservative oxygen therapy </w:t>
      </w:r>
      <w:r w:rsidR="6F58FB07">
        <w:t xml:space="preserve">by </w:t>
      </w:r>
      <w:r w:rsidR="0B303DAB">
        <w:t xml:space="preserve">using </w:t>
      </w:r>
      <w:r w:rsidR="6F58FB07">
        <w:t xml:space="preserve">a peripheral oxygen saturation </w:t>
      </w:r>
      <w:r w:rsidR="00B46CDB" w:rsidRPr="009926C3">
        <w:t>(SpO</w:t>
      </w:r>
      <w:r w:rsidR="00B46CDB" w:rsidRPr="009926C3">
        <w:rPr>
          <w:vertAlign w:val="subscript"/>
        </w:rPr>
        <w:t>2</w:t>
      </w:r>
      <w:r w:rsidR="0D0E80E1" w:rsidRPr="3AA96819">
        <w:t>)</w:t>
      </w:r>
      <w:r w:rsidR="00B46CDB" w:rsidRPr="009926C3">
        <w:t xml:space="preserve"> </w:t>
      </w:r>
      <w:r w:rsidR="2518462B">
        <w:t>target</w:t>
      </w:r>
      <w:r w:rsidR="00B46CDB" w:rsidRPr="009926C3">
        <w:t xml:space="preserve"> </w:t>
      </w:r>
      <w:r w:rsidR="5FDF2EA1">
        <w:t xml:space="preserve">of </w:t>
      </w:r>
      <w:r w:rsidR="00B46CDB" w:rsidRPr="009926C3">
        <w:t>90</w:t>
      </w:r>
      <w:r w:rsidR="00B54F03">
        <w:t xml:space="preserve">% </w:t>
      </w:r>
      <w:r w:rsidR="4315AC75">
        <w:t>(</w:t>
      </w:r>
      <w:r w:rsidR="00B54F03">
        <w:t xml:space="preserve">range </w:t>
      </w:r>
      <w:r w:rsidR="4315AC75">
        <w:t>88-92</w:t>
      </w:r>
      <w:r w:rsidR="00B46CDB" w:rsidRPr="003E7421">
        <w:t>%</w:t>
      </w:r>
      <w:r w:rsidR="00B46CDB" w:rsidRPr="009926C3">
        <w:t xml:space="preserve">) </w:t>
      </w:r>
      <w:r w:rsidRPr="075E5CAE">
        <w:t xml:space="preserve">reduces mortality at 90 days in </w:t>
      </w:r>
      <w:r w:rsidR="774F6C0C" w:rsidRPr="075E5CAE">
        <w:t xml:space="preserve">mechanically ventilated </w:t>
      </w:r>
      <w:r w:rsidR="54E4178C" w:rsidRPr="075E5CAE">
        <w:t xml:space="preserve">adult </w:t>
      </w:r>
      <w:r w:rsidR="774F6C0C" w:rsidRPr="075E5CAE">
        <w:t>patients receiving supplemental oxygen in the ICU.</w:t>
      </w:r>
    </w:p>
    <w:p w14:paraId="574363EF" w14:textId="516A951C" w:rsidR="001F1BE2" w:rsidRPr="008D779E" w:rsidRDefault="001F1BE2" w:rsidP="00BA2016">
      <w:pPr>
        <w:pStyle w:val="Heading2"/>
        <w:rPr>
          <w:color w:val="auto"/>
        </w:rPr>
      </w:pPr>
      <w:r w:rsidRPr="008D779E">
        <w:rPr>
          <w:color w:val="auto"/>
        </w:rPr>
        <w:t>Design</w:t>
      </w:r>
      <w:r w:rsidR="27C9E132" w:rsidRPr="008D779E">
        <w:rPr>
          <w:color w:val="auto"/>
        </w:rPr>
        <w:t>, Setting and Participants</w:t>
      </w:r>
    </w:p>
    <w:p w14:paraId="0426E62B" w14:textId="19585B84" w:rsidR="001F1BE2" w:rsidRPr="00C55A55" w:rsidRDefault="003A28D4" w:rsidP="00587B06">
      <w:r>
        <w:t>M</w:t>
      </w:r>
      <w:r w:rsidR="13C21485" w:rsidRPr="075E5CAE">
        <w:t>ulti</w:t>
      </w:r>
      <w:r w:rsidR="003E32AC">
        <w:t>-</w:t>
      </w:r>
      <w:r w:rsidR="13C21485" w:rsidRPr="075E5CAE">
        <w:t>center, pragmatic, randomized clinical trial conducted in 9</w:t>
      </w:r>
      <w:r w:rsidR="00385821">
        <w:t>7</w:t>
      </w:r>
      <w:r w:rsidR="13C21485" w:rsidRPr="075E5CAE">
        <w:t xml:space="preserve"> ICUs in the United Kingdom </w:t>
      </w:r>
      <w:r w:rsidR="13C21485" w:rsidRPr="76B5C88E">
        <w:t>includ</w:t>
      </w:r>
      <w:r w:rsidR="6FABEC58" w:rsidRPr="76B5C88E">
        <w:t>ing</w:t>
      </w:r>
      <w:r w:rsidR="13C21485" w:rsidRPr="76B5C88E">
        <w:t xml:space="preserve"> </w:t>
      </w:r>
      <w:r w:rsidR="21657E10" w:rsidRPr="76B5C88E">
        <w:t>16</w:t>
      </w:r>
      <w:r w:rsidR="00E14B9F">
        <w:t xml:space="preserve"> </w:t>
      </w:r>
      <w:r w:rsidR="21657E10" w:rsidRPr="76B5C88E">
        <w:t>500</w:t>
      </w:r>
      <w:r w:rsidR="338B5263" w:rsidRPr="075E5CAE">
        <w:t xml:space="preserve"> </w:t>
      </w:r>
      <w:r w:rsidR="13C21485" w:rsidRPr="075E5CAE">
        <w:t xml:space="preserve">mechanically ventilated patients receiving supplemental oxygen. </w:t>
      </w:r>
      <w:r w:rsidR="002A51BA">
        <w:t>Participants</w:t>
      </w:r>
      <w:r w:rsidR="149C31A1" w:rsidRPr="075E5CAE">
        <w:t xml:space="preserve"> were </w:t>
      </w:r>
      <w:r w:rsidR="675447E2" w:rsidRPr="76B5C88E">
        <w:t xml:space="preserve">enrolled </w:t>
      </w:r>
      <w:r w:rsidR="5E4EDDC4" w:rsidRPr="075E5CAE">
        <w:t xml:space="preserve">between </w:t>
      </w:r>
      <w:r w:rsidR="6A86FA90" w:rsidRPr="075E5CAE">
        <w:t>May 2021 and November 2024. F</w:t>
      </w:r>
      <w:r w:rsidR="13C21485" w:rsidRPr="075E5CAE">
        <w:t>ollow</w:t>
      </w:r>
      <w:r w:rsidR="2B981EE9" w:rsidRPr="76B5C88E">
        <w:t>-</w:t>
      </w:r>
      <w:r w:rsidR="13C21485" w:rsidRPr="075E5CAE">
        <w:t xml:space="preserve">up was completed in </w:t>
      </w:r>
      <w:r w:rsidR="581EEDA8" w:rsidRPr="075E5CAE">
        <w:t>February 2025</w:t>
      </w:r>
      <w:r w:rsidR="13C21485" w:rsidRPr="075E5CAE">
        <w:t>.</w:t>
      </w:r>
    </w:p>
    <w:p w14:paraId="701BB576" w14:textId="594338B5" w:rsidR="001F1BE2" w:rsidRPr="008D779E" w:rsidRDefault="001F1BE2" w:rsidP="00BA2016">
      <w:pPr>
        <w:pStyle w:val="Heading2"/>
        <w:rPr>
          <w:color w:val="auto"/>
        </w:rPr>
      </w:pPr>
      <w:r w:rsidRPr="008D779E">
        <w:rPr>
          <w:color w:val="auto"/>
        </w:rPr>
        <w:t>Intervention</w:t>
      </w:r>
      <w:r w:rsidR="00AD657A" w:rsidRPr="008D779E">
        <w:rPr>
          <w:color w:val="auto"/>
        </w:rPr>
        <w:t>s</w:t>
      </w:r>
    </w:p>
    <w:p w14:paraId="289BFE5F" w14:textId="344499AE" w:rsidR="42DB63EC" w:rsidRDefault="002A51BA" w:rsidP="00587B06">
      <w:r w:rsidRPr="00053EE4">
        <w:t>Participants</w:t>
      </w:r>
      <w:r w:rsidR="42DB63EC" w:rsidRPr="00053EE4">
        <w:t xml:space="preserve"> randomized to conservative oxygen therapy (n=</w:t>
      </w:r>
      <w:r w:rsidR="00053EE4" w:rsidRPr="00053EE4">
        <w:t>8258</w:t>
      </w:r>
      <w:r w:rsidR="42DB63EC" w:rsidRPr="00053EE4">
        <w:t xml:space="preserve">) received the lowest </w:t>
      </w:r>
      <w:r w:rsidR="1F05AD35">
        <w:t xml:space="preserve">fraction of inspired oxygen </w:t>
      </w:r>
      <w:r w:rsidR="42DB63EC" w:rsidRPr="00053EE4">
        <w:t>possible to maintain their SpO</w:t>
      </w:r>
      <w:r w:rsidR="42DB63EC" w:rsidRPr="00053EE4">
        <w:rPr>
          <w:vertAlign w:val="subscript"/>
        </w:rPr>
        <w:t>2</w:t>
      </w:r>
      <w:r w:rsidR="42DB63EC" w:rsidRPr="00053EE4">
        <w:t xml:space="preserve"> at 90</w:t>
      </w:r>
      <w:r w:rsidR="3FC3F34C">
        <w:t>%</w:t>
      </w:r>
      <w:r w:rsidR="7B8831A7">
        <w:t>.</w:t>
      </w:r>
      <w:r w:rsidR="42DB63EC" w:rsidRPr="00053EE4">
        <w:t xml:space="preserve"> </w:t>
      </w:r>
      <w:r w:rsidRPr="00053EE4">
        <w:t xml:space="preserve">Participants </w:t>
      </w:r>
      <w:r w:rsidR="005366BB" w:rsidRPr="00053EE4">
        <w:t>randomized to u</w:t>
      </w:r>
      <w:r w:rsidR="03EE6ECF" w:rsidRPr="00053EE4">
        <w:t>sual oxygen therapy (n=</w:t>
      </w:r>
      <w:r w:rsidR="00053EE4" w:rsidRPr="00053EE4">
        <w:t>8242</w:t>
      </w:r>
      <w:r w:rsidR="03EE6ECF" w:rsidRPr="00053EE4">
        <w:t xml:space="preserve">) </w:t>
      </w:r>
      <w:r w:rsidR="42DB63EC" w:rsidRPr="00053EE4">
        <w:t>received oxygen therapy at the discretion of the treating clinician.</w:t>
      </w:r>
    </w:p>
    <w:p w14:paraId="23113976" w14:textId="1D8BB803" w:rsidR="001F1BE2" w:rsidRPr="008D779E" w:rsidRDefault="001F1BE2" w:rsidP="00053EE4">
      <w:pPr>
        <w:pStyle w:val="Heading2"/>
        <w:rPr>
          <w:color w:val="auto"/>
        </w:rPr>
      </w:pPr>
      <w:r w:rsidRPr="008D779E">
        <w:rPr>
          <w:color w:val="auto"/>
        </w:rPr>
        <w:t>Main Outcomes and Measures</w:t>
      </w:r>
    </w:p>
    <w:p w14:paraId="509B2DB8" w14:textId="5F6E30EF" w:rsidR="7AD37FB0" w:rsidRDefault="7AD37FB0" w:rsidP="00053EE4">
      <w:pPr>
        <w:rPr>
          <w:b/>
          <w:bCs/>
        </w:rPr>
      </w:pPr>
      <w:r w:rsidRPr="075E5CAE">
        <w:t>The primary outcome was all-</w:t>
      </w:r>
      <w:r w:rsidR="1A0B27D3" w:rsidRPr="075E5CAE">
        <w:t>cause</w:t>
      </w:r>
      <w:r w:rsidRPr="075E5CAE">
        <w:t xml:space="preserve"> mortality at 90 days. </w:t>
      </w:r>
      <w:r w:rsidR="00703FD4">
        <w:t>S</w:t>
      </w:r>
      <w:r>
        <w:t>econdary</w:t>
      </w:r>
      <w:r w:rsidRPr="075E5CAE">
        <w:t xml:space="preserve"> outcomes in</w:t>
      </w:r>
      <w:r w:rsidR="53DA1B8A" w:rsidRPr="075E5CAE">
        <w:t xml:space="preserve">cluded </w:t>
      </w:r>
      <w:r w:rsidR="4AB7F453" w:rsidRPr="075E5CAE">
        <w:t>duration</w:t>
      </w:r>
      <w:r w:rsidR="53DA1B8A" w:rsidRPr="075E5CAE">
        <w:t xml:space="preserve"> of ICU </w:t>
      </w:r>
      <w:r w:rsidR="5CACBFB3" w:rsidRPr="76B5C88E">
        <w:t xml:space="preserve">and acute hospital </w:t>
      </w:r>
      <w:r w:rsidR="53DA1B8A" w:rsidRPr="075E5CAE">
        <w:t>stay</w:t>
      </w:r>
      <w:r w:rsidR="00894E08">
        <w:t xml:space="preserve"> among survivors</w:t>
      </w:r>
      <w:r w:rsidR="777122F8" w:rsidRPr="76B5C88E">
        <w:t xml:space="preserve">, </w:t>
      </w:r>
      <w:r w:rsidR="4F984F78" w:rsidRPr="76B5C88E">
        <w:t>d</w:t>
      </w:r>
      <w:r w:rsidR="78DA65C0" w:rsidRPr="76B5C88E">
        <w:t>ays alive and free from organ support at 30 days</w:t>
      </w:r>
      <w:r w:rsidR="00703FD4">
        <w:t>, and mortality at other timepoints</w:t>
      </w:r>
      <w:r w:rsidR="53DA1B8A" w:rsidRPr="075E5CAE">
        <w:t>.</w:t>
      </w:r>
    </w:p>
    <w:p w14:paraId="29547736" w14:textId="141F1DF7" w:rsidR="001F1BE2" w:rsidRPr="00635C2C" w:rsidRDefault="001F1BE2" w:rsidP="00053EE4">
      <w:pPr>
        <w:pStyle w:val="Heading2"/>
        <w:rPr>
          <w:color w:val="auto"/>
        </w:rPr>
      </w:pPr>
      <w:r w:rsidRPr="00635C2C">
        <w:rPr>
          <w:color w:val="auto"/>
        </w:rPr>
        <w:lastRenderedPageBreak/>
        <w:t>Results</w:t>
      </w:r>
    </w:p>
    <w:p w14:paraId="77FFD50E" w14:textId="05FAC87C" w:rsidR="0C22F0EA" w:rsidRPr="009926C3" w:rsidRDefault="1C747BA5" w:rsidP="00053EE4">
      <w:r>
        <w:t>Of 16</w:t>
      </w:r>
      <w:r w:rsidR="00E14B9F">
        <w:t xml:space="preserve"> </w:t>
      </w:r>
      <w:r>
        <w:t>500 randomized patients, primary outcome data were available for 16</w:t>
      </w:r>
      <w:r w:rsidR="00E14B9F">
        <w:t xml:space="preserve"> </w:t>
      </w:r>
      <w:r w:rsidR="00E63E76">
        <w:t>394</w:t>
      </w:r>
      <w:r>
        <w:t xml:space="preserve"> (8211 in the conservative and 8183 in the usual oxygen therapy group). </w:t>
      </w:r>
      <w:r w:rsidR="00D12301">
        <w:t>R</w:t>
      </w:r>
      <w:r>
        <w:t>andomized groups were</w:t>
      </w:r>
      <w:r w:rsidR="004A4E48">
        <w:t xml:space="preserve"> </w:t>
      </w:r>
      <w:r w:rsidR="000D5E92">
        <w:t>similar</w:t>
      </w:r>
      <w:r w:rsidR="4591D88E">
        <w:t xml:space="preserve">, </w:t>
      </w:r>
      <w:r w:rsidR="000D5E92">
        <w:t>with</w:t>
      </w:r>
      <w:r w:rsidR="00DC0C31">
        <w:t xml:space="preserve"> </w:t>
      </w:r>
      <w:r w:rsidR="00DC0C31" w:rsidRPr="1A5177D6">
        <w:rPr>
          <w:lang w:val="en-GB"/>
        </w:rPr>
        <w:t>a</w:t>
      </w:r>
      <w:r w:rsidR="0035582F" w:rsidRPr="1A5177D6">
        <w:rPr>
          <w:lang w:val="en-GB"/>
        </w:rPr>
        <w:t xml:space="preserve"> median (</w:t>
      </w:r>
      <w:r w:rsidR="0035582F">
        <w:t>IQR</w:t>
      </w:r>
      <w:r w:rsidR="0035582F" w:rsidDel="008C667E">
        <w:t>)</w:t>
      </w:r>
      <w:r w:rsidR="0035582F" w:rsidRPr="1A5177D6">
        <w:rPr>
          <w:lang w:val="en-GB"/>
        </w:rPr>
        <w:t xml:space="preserve"> age </w:t>
      </w:r>
      <w:r w:rsidR="00DC0C31" w:rsidRPr="1A5177D6">
        <w:rPr>
          <w:lang w:val="en-GB"/>
        </w:rPr>
        <w:t>of</w:t>
      </w:r>
      <w:r w:rsidR="0035582F" w:rsidRPr="1A5177D6">
        <w:rPr>
          <w:lang w:val="en-GB"/>
        </w:rPr>
        <w:t xml:space="preserve"> 60 </w:t>
      </w:r>
      <w:r w:rsidR="008C667E">
        <w:rPr>
          <w:lang w:val="en-GB"/>
        </w:rPr>
        <w:t>(</w:t>
      </w:r>
      <w:r w:rsidR="0035582F" w:rsidRPr="1A5177D6">
        <w:rPr>
          <w:lang w:val="en-GB"/>
        </w:rPr>
        <w:t>4</w:t>
      </w:r>
      <w:r w:rsidR="0087679B">
        <w:rPr>
          <w:lang w:val="en-GB"/>
        </w:rPr>
        <w:t>8</w:t>
      </w:r>
      <w:r w:rsidR="008C667E">
        <w:rPr>
          <w:lang w:val="en-GB"/>
        </w:rPr>
        <w:t>-</w:t>
      </w:r>
      <w:r w:rsidR="0035582F" w:rsidRPr="1A5177D6">
        <w:rPr>
          <w:lang w:val="en-GB"/>
        </w:rPr>
        <w:t>71) and 38.2% females</w:t>
      </w:r>
      <w:r w:rsidR="00DC0C31" w:rsidRPr="1A5177D6">
        <w:rPr>
          <w:lang w:val="en-GB"/>
        </w:rPr>
        <w:t xml:space="preserve"> </w:t>
      </w:r>
      <w:r w:rsidR="000D5E92" w:rsidRPr="1A5177D6">
        <w:rPr>
          <w:lang w:val="en-GB"/>
        </w:rPr>
        <w:t>in</w:t>
      </w:r>
      <w:r w:rsidR="00DC0C31" w:rsidRPr="1A5177D6">
        <w:rPr>
          <w:lang w:val="en-GB"/>
        </w:rPr>
        <w:t xml:space="preserve"> both groups</w:t>
      </w:r>
      <w:r w:rsidR="0035582F" w:rsidRPr="1A5177D6">
        <w:rPr>
          <w:lang w:val="en-GB"/>
        </w:rPr>
        <w:t xml:space="preserve">. </w:t>
      </w:r>
      <w:r>
        <w:t xml:space="preserve">Exposure to supplemental oxygen was </w:t>
      </w:r>
      <w:r w:rsidR="002F5227">
        <w:t>29</w:t>
      </w:r>
      <w:r w:rsidR="00AB0F0B">
        <w:t xml:space="preserve">% </w:t>
      </w:r>
      <w:r>
        <w:t xml:space="preserve">lower for participants in the conservative oxygen therapy group compared </w:t>
      </w:r>
      <w:r w:rsidR="003D7E4E">
        <w:t>with</w:t>
      </w:r>
      <w:r w:rsidR="5632F49A">
        <w:t xml:space="preserve"> </w:t>
      </w:r>
      <w:r>
        <w:t xml:space="preserve">the usual oxygen therapy group. </w:t>
      </w:r>
      <w:r w:rsidR="00815A46">
        <w:t>By 90 days</w:t>
      </w:r>
      <w:r>
        <w:t xml:space="preserve">, </w:t>
      </w:r>
      <w:r w:rsidR="00BD6FFC">
        <w:t>2</w:t>
      </w:r>
      <w:r w:rsidR="000E370C">
        <w:t>908</w:t>
      </w:r>
      <w:r>
        <w:t xml:space="preserve"> (</w:t>
      </w:r>
      <w:r w:rsidR="00E50A6E">
        <w:t>3</w:t>
      </w:r>
      <w:r w:rsidR="000E370C">
        <w:t>5</w:t>
      </w:r>
      <w:r w:rsidR="00E50A6E">
        <w:t>.</w:t>
      </w:r>
      <w:r w:rsidR="000E370C">
        <w:t>4</w:t>
      </w:r>
      <w:r>
        <w:t>%) participants</w:t>
      </w:r>
      <w:r w:rsidR="00815A46">
        <w:t xml:space="preserve"> in the </w:t>
      </w:r>
      <w:r>
        <w:t>conservative oxygen therapy group</w:t>
      </w:r>
      <w:r w:rsidR="00FA1BA9">
        <w:t xml:space="preserve"> had</w:t>
      </w:r>
      <w:r>
        <w:t xml:space="preserve"> died compared </w:t>
      </w:r>
      <w:r w:rsidR="00FA1BA9">
        <w:t>with</w:t>
      </w:r>
      <w:r>
        <w:t xml:space="preserve"> </w:t>
      </w:r>
      <w:r w:rsidR="00506EF5">
        <w:t>2</w:t>
      </w:r>
      <w:r w:rsidR="000E370C">
        <w:t>858</w:t>
      </w:r>
      <w:r>
        <w:t xml:space="preserve"> (</w:t>
      </w:r>
      <w:r w:rsidR="00531C51">
        <w:t>34.</w:t>
      </w:r>
      <w:r w:rsidR="000E370C">
        <w:t>9</w:t>
      </w:r>
      <w:r>
        <w:t xml:space="preserve">%) in the usual oxygen therapy group. After adjustment for pre-specified baseline variables, this gave </w:t>
      </w:r>
      <w:r w:rsidR="2C5A5DA2">
        <w:t xml:space="preserve">a </w:t>
      </w:r>
      <w:r w:rsidR="00531C51">
        <w:t xml:space="preserve">risk difference </w:t>
      </w:r>
      <w:r>
        <w:t xml:space="preserve">of </w:t>
      </w:r>
      <w:r w:rsidR="00FC557E">
        <w:t>0.7</w:t>
      </w:r>
      <w:r w:rsidR="00FA1BA9">
        <w:t xml:space="preserve"> percentage points</w:t>
      </w:r>
      <w:r>
        <w:t xml:space="preserve"> (95% CI </w:t>
      </w:r>
      <w:r w:rsidR="00180943">
        <w:t>−</w:t>
      </w:r>
      <w:r w:rsidR="0078435C">
        <w:t>0.7</w:t>
      </w:r>
      <w:r>
        <w:t xml:space="preserve"> to </w:t>
      </w:r>
      <w:r w:rsidR="00135803">
        <w:t>2.</w:t>
      </w:r>
      <w:r w:rsidR="00D33373">
        <w:t>0</w:t>
      </w:r>
      <w:r>
        <w:t xml:space="preserve">; </w:t>
      </w:r>
      <w:r w:rsidR="00180943" w:rsidRPr="1A5177D6">
        <w:rPr>
          <w:i/>
          <w:iCs/>
        </w:rPr>
        <w:t>P</w:t>
      </w:r>
      <w:r>
        <w:t>=.</w:t>
      </w:r>
      <w:r w:rsidR="00D33373">
        <w:t>28</w:t>
      </w:r>
      <w:r w:rsidR="35783D29">
        <w:t>).</w:t>
      </w:r>
      <w:r w:rsidR="00B300D6">
        <w:t xml:space="preserve"> </w:t>
      </w:r>
    </w:p>
    <w:p w14:paraId="0ED26BCD" w14:textId="49E4782D" w:rsidR="00C86384" w:rsidRPr="00635C2C" w:rsidRDefault="001F1BE2" w:rsidP="00053EE4">
      <w:pPr>
        <w:pStyle w:val="Heading2"/>
        <w:rPr>
          <w:color w:val="auto"/>
        </w:rPr>
      </w:pPr>
      <w:r w:rsidRPr="00635C2C">
        <w:rPr>
          <w:color w:val="auto"/>
        </w:rPr>
        <w:t>Conclusions and Relevance</w:t>
      </w:r>
    </w:p>
    <w:p w14:paraId="2139B0E3" w14:textId="3529B45B" w:rsidR="7FBDD798" w:rsidRDefault="7FBDD798" w:rsidP="00053EE4">
      <w:pPr>
        <w:rPr>
          <w:b/>
          <w:bCs/>
        </w:rPr>
      </w:pPr>
      <w:r w:rsidRPr="009926C3">
        <w:t xml:space="preserve">In </w:t>
      </w:r>
      <w:r w:rsidRPr="00053EE4">
        <w:t xml:space="preserve">adult ICU patients receiving mechanical ventilation and supplemental oxygen, </w:t>
      </w:r>
      <w:r w:rsidR="00DC0D22">
        <w:t>minimizing</w:t>
      </w:r>
      <w:r w:rsidR="00776A46">
        <w:t xml:space="preserve"> oxygen exposure </w:t>
      </w:r>
      <w:r w:rsidR="003E2073">
        <w:t xml:space="preserve">through </w:t>
      </w:r>
      <w:r w:rsidR="00D81DBD">
        <w:t xml:space="preserve">conservative oxygen therapy did not significantly reduce </w:t>
      </w:r>
      <w:r w:rsidR="5EAE2FA5">
        <w:t>all-cause mortality at 90 days.</w:t>
      </w:r>
    </w:p>
    <w:p w14:paraId="10091A34" w14:textId="61868FF2" w:rsidR="0C22F0EA" w:rsidRDefault="0C22F0EA" w:rsidP="00053EE4"/>
    <w:p w14:paraId="59019FBE" w14:textId="090959E7" w:rsidR="006A4876" w:rsidRPr="00635C2C" w:rsidRDefault="001F1BE2" w:rsidP="00C24250">
      <w:pPr>
        <w:pStyle w:val="Subheading"/>
        <w:rPr>
          <w:rStyle w:val="Hyperlink"/>
          <w:b w:val="0"/>
          <w:color w:val="auto"/>
        </w:rPr>
      </w:pPr>
      <w:r>
        <w:t>Trial Registration</w:t>
      </w:r>
      <w:r w:rsidR="00C24250">
        <w:t xml:space="preserve">: </w:t>
      </w:r>
      <w:hyperlink r:id="rId12">
        <w:r w:rsidR="006A4876" w:rsidRPr="00635C2C">
          <w:rPr>
            <w:rStyle w:val="Hyperlink"/>
            <w:b w:val="0"/>
            <w:color w:val="auto"/>
          </w:rPr>
          <w:t>ISRCTN13384956</w:t>
        </w:r>
      </w:hyperlink>
    </w:p>
    <w:p w14:paraId="23BA1AB6" w14:textId="65A5C28F" w:rsidR="00AD657A" w:rsidRPr="009926C3" w:rsidRDefault="00AD657A" w:rsidP="00587B06">
      <w:r w:rsidRPr="009926C3">
        <w:br w:type="page"/>
      </w:r>
    </w:p>
    <w:p w14:paraId="16FD1631" w14:textId="097651E3" w:rsidR="0061656A" w:rsidRPr="009926C3" w:rsidRDefault="0064135A" w:rsidP="002744C3">
      <w:pPr>
        <w:pStyle w:val="Heading1"/>
      </w:pPr>
      <w:r w:rsidRPr="009926C3">
        <w:lastRenderedPageBreak/>
        <w:t>INTRODUCTION</w:t>
      </w:r>
    </w:p>
    <w:p w14:paraId="3EEF6E2C" w14:textId="516D6186" w:rsidR="38BAA3FA" w:rsidRPr="009926C3" w:rsidRDefault="38BAA3FA" w:rsidP="00587B06">
      <w:r>
        <w:t xml:space="preserve">Oxygen is one of the most </w:t>
      </w:r>
      <w:r w:rsidR="22D324B2">
        <w:t xml:space="preserve">commonly </w:t>
      </w:r>
      <w:r>
        <w:t xml:space="preserve">administered drugs </w:t>
      </w:r>
      <w:r w:rsidR="0824E413">
        <w:t xml:space="preserve">to patients </w:t>
      </w:r>
      <w:r w:rsidR="003A4C82">
        <w:t>in</w:t>
      </w:r>
      <w:r w:rsidR="0824E413">
        <w:t xml:space="preserve"> </w:t>
      </w:r>
      <w:r>
        <w:t>intensive care units (ICUs)</w:t>
      </w:r>
      <w:r w:rsidR="6E29A8A3">
        <w:t>.</w:t>
      </w:r>
      <w:r>
        <w:fldChar w:fldCharType="begin"/>
      </w:r>
      <w:r>
        <w:instrText xml:space="preserve"> ADDIN EN.CITE &lt;EndNote&gt;&lt;Cite&gt;&lt;Author&gt;Bitterman&lt;/Author&gt;&lt;Year&gt;2009&lt;/Year&gt;&lt;RecNum&gt;6&lt;/RecNum&gt;&lt;DisplayText&gt;&lt;style face="superscript"&gt;1&lt;/style&gt;&lt;/DisplayText&gt;&lt;record&gt;&lt;rec-number&gt;6&lt;/rec-number&gt;&lt;foreign-keys&gt;&lt;key app="EN" db-id="5pfd5pad3avs2pe5xwdvesr4t552vswatxsa" timestamp="1747404304"&gt;6&lt;/key&gt;&lt;/foreign-keys&gt;&lt;ref-type name="Journal Article"&gt;17&lt;/ref-type&gt;&lt;contributors&gt;&lt;authors&gt;&lt;author&gt;Bitterman, H.&lt;/author&gt;&lt;/authors&gt;&lt;/contributors&gt;&lt;auth-address&gt;Department of Internal Medicine, Carmel Medical Center, The Ruth and Bruce Rappaport Faculty of Medicine, Technion - Israel Institute of Technology, Haifa, Israel. haimb@tx.technion.ac.il&lt;/auth-address&gt;&lt;titles&gt;&lt;title&gt;Bench-to-bedside review: oxygen as a drug&lt;/title&gt;&lt;secondary-title&gt;Crit Care&lt;/secondary-title&gt;&lt;short-title&gt;Bench-to-bedside review: oxygen as a drug&lt;/short-title&gt;&lt;/titles&gt;&lt;periodical&gt;&lt;full-title&gt;Crit Care&lt;/full-title&gt;&lt;/periodical&gt;&lt;pages&gt;205&lt;/pages&gt;&lt;volume&gt;13&lt;/volume&gt;&lt;number&gt;1&lt;/number&gt;&lt;edition&gt;20090224&lt;/edition&gt;&lt;keywords&gt;&lt;keyword&gt;Animals&lt;/keyword&gt;&lt;keyword&gt;Biomedical Research&lt;/keyword&gt;&lt;keyword&gt;Hemodynamics&lt;/keyword&gt;&lt;keyword&gt;Humans&lt;/keyword&gt;&lt;keyword&gt;Hyperbaric Oxygenation&lt;/keyword&gt;&lt;keyword&gt;Hyperoxia&lt;/keyword&gt;&lt;keyword&gt;Oxygen&lt;/keyword&gt;&lt;keyword&gt;Point-of-Care Systems&lt;/keyword&gt;&lt;/keywords&gt;&lt;dates&gt;&lt;year&gt;2009&lt;/year&gt;&lt;/dates&gt;&lt;isbn&gt;1466-609X&lt;/isbn&gt;&lt;accession-num&gt;19291278&lt;/accession-num&gt;&lt;urls&gt;&lt;related-urls&gt;&lt;url&gt;https://www.ncbi.nlm.nih.gov/pubmed/19291278&lt;/url&gt;&lt;/related-urls&gt;&lt;/urls&gt;&lt;custom2&gt;PMC2688103&lt;/custom2&gt;&lt;electronic-resource-num&gt;10.1186/cc7151&lt;/electronic-resource-num&gt;&lt;language&gt;eng&lt;/language&gt;&lt;/record&gt;&lt;/Cite&gt;&lt;/EndNote&gt;</w:instrText>
      </w:r>
      <w:r>
        <w:fldChar w:fldCharType="separate"/>
      </w:r>
      <w:r w:rsidR="00991F6F" w:rsidRPr="1A5177D6">
        <w:rPr>
          <w:noProof/>
          <w:vertAlign w:val="superscript"/>
        </w:rPr>
        <w:t>1</w:t>
      </w:r>
      <w:r>
        <w:fldChar w:fldCharType="end"/>
      </w:r>
      <w:r w:rsidR="6E29A8A3">
        <w:t xml:space="preserve"> </w:t>
      </w:r>
      <w:r w:rsidR="37A02603">
        <w:t xml:space="preserve">Traditionally, </w:t>
      </w:r>
      <w:r w:rsidR="009926C3">
        <w:t>hypoxemia</w:t>
      </w:r>
      <w:r w:rsidR="37A02603">
        <w:t xml:space="preserve"> was avoided to </w:t>
      </w:r>
      <w:r w:rsidR="009926C3">
        <w:t>minimize</w:t>
      </w:r>
      <w:r w:rsidR="37A02603">
        <w:t xml:space="preserve"> the risk of causing cellular </w:t>
      </w:r>
      <w:r w:rsidR="2EADECC8">
        <w:t xml:space="preserve">hypoxia and organ dysfunction. In response to this, a liberal approach to oxygen </w:t>
      </w:r>
      <w:r w:rsidR="005F6AD9">
        <w:t xml:space="preserve">therapy </w:t>
      </w:r>
      <w:r w:rsidR="73FA3703">
        <w:t>was commonplace for critically ill patients</w:t>
      </w:r>
      <w:r w:rsidR="7087B89F">
        <w:t>,</w:t>
      </w:r>
      <w:r>
        <w:fldChar w:fldCharType="begin">
          <w:fldData xml:space="preserve">PEVuZE5vdGU+PENpdGU+PEF1dGhvcj5kZSBKb25nZTwvQXV0aG9yPjxZZWFyPjIwMDg8L1llYXI+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</w:fldData>
        </w:fldChar>
      </w:r>
      <w:r>
        <w:instrText xml:space="preserve"> ADDIN EN.CITE </w:instrText>
      </w:r>
      <w:r>
        <w:fldChar w:fldCharType="begin">
          <w:fldData xml:space="preserve">PEVuZE5vdGU+PENpdGU+PEF1dGhvcj5kZSBKb25nZTwvQXV0aG9yPjxZZWFyPjIwMDg8L1llYXI+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</w:fldData>
        </w:fldChar>
      </w:r>
      <w:r>
        <w:instrText xml:space="preserve"> ADDIN EN.CITE.DATA </w:instrText>
      </w:r>
      <w:r>
        <w:fldChar w:fldCharType="end"/>
      </w:r>
      <w:r>
        <w:fldChar w:fldCharType="separate"/>
      </w:r>
      <w:r w:rsidR="00F613BD" w:rsidRPr="1A5177D6">
        <w:rPr>
          <w:noProof/>
          <w:vertAlign w:val="superscript"/>
        </w:rPr>
        <w:t>2</w:t>
      </w:r>
      <w:r>
        <w:fldChar w:fldCharType="end"/>
      </w:r>
      <w:r w:rsidR="73FA3703">
        <w:t xml:space="preserve"> </w:t>
      </w:r>
      <w:r w:rsidR="7ACD0305">
        <w:t>h</w:t>
      </w:r>
      <w:r w:rsidR="78AD9A76">
        <w:t xml:space="preserve">owever, excessive </w:t>
      </w:r>
      <w:r w:rsidR="0F60494A">
        <w:t>administration</w:t>
      </w:r>
      <w:r w:rsidR="78AD9A76">
        <w:t xml:space="preserve"> of supplemental oxygen may also lead to harm</w:t>
      </w:r>
      <w:r w:rsidR="003A4C82">
        <w:t>.</w:t>
      </w:r>
      <w:r>
        <w:fldChar w:fldCharType="begin">
          <w:fldData xml:space="preserve">PEVuZE5vdGU+PENpdGU+PEF1dGhvcj5QYWxtZXI8L0F1dGhvcj48WWVhcj4yMDE5PC9ZZWFyPjxS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</w:fldData>
        </w:fldChar>
      </w:r>
      <w:r w:rsidR="00265E13">
        <w:instrText xml:space="preserve"> ADDIN EN.CITE </w:instrText>
      </w:r>
      <w:r w:rsidR="00265E13">
        <w:fldChar w:fldCharType="begin">
          <w:fldData xml:space="preserve">PEVuZE5vdGU+PENpdGU+PEF1dGhvcj5QYWxtZXI8L0F1dGhvcj48WWVhcj4yMDE5PC9ZZWFyPjxS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</w:fldData>
        </w:fldChar>
      </w:r>
      <w:r w:rsidR="00265E13">
        <w:instrText xml:space="preserve"> ADDIN EN.CITE.DATA </w:instrText>
      </w:r>
      <w:r w:rsidR="00265E13">
        <w:fldChar w:fldCharType="end"/>
      </w:r>
      <w:r>
        <w:fldChar w:fldCharType="separate"/>
      </w:r>
      <w:r w:rsidR="00265E13" w:rsidRPr="00265E13">
        <w:rPr>
          <w:noProof/>
          <w:vertAlign w:val="superscript"/>
        </w:rPr>
        <w:t>3</w:t>
      </w:r>
      <w:r>
        <w:fldChar w:fldCharType="end"/>
      </w:r>
      <w:r w:rsidR="2E16EEED">
        <w:t xml:space="preserve"> </w:t>
      </w:r>
      <w:r w:rsidR="4B721AB4">
        <w:t>A</w:t>
      </w:r>
      <w:r w:rsidR="2E16EEED">
        <w:t xml:space="preserve">chieving a balance between too </w:t>
      </w:r>
      <w:r w:rsidR="63A4BAFC">
        <w:t xml:space="preserve">little </w:t>
      </w:r>
      <w:r w:rsidR="2E16EEED">
        <w:t xml:space="preserve">and too </w:t>
      </w:r>
      <w:r w:rsidR="4BD1D66E">
        <w:t xml:space="preserve">much </w:t>
      </w:r>
      <w:r w:rsidR="2E16EEED">
        <w:t xml:space="preserve">oxygen </w:t>
      </w:r>
      <w:r w:rsidR="2A038E5B">
        <w:t xml:space="preserve">could therefore </w:t>
      </w:r>
      <w:r w:rsidR="003A4C82">
        <w:t>be</w:t>
      </w:r>
      <w:r w:rsidR="2E16EEED">
        <w:t xml:space="preserve"> essential </w:t>
      </w:r>
      <w:r w:rsidR="2E16EEED" w:rsidRPr="00B16540">
        <w:t xml:space="preserve">to </w:t>
      </w:r>
      <w:r w:rsidR="009926C3" w:rsidRPr="00B16540">
        <w:t>optimiz</w:t>
      </w:r>
      <w:r w:rsidRPr="00B16540">
        <w:t>e</w:t>
      </w:r>
      <w:r w:rsidR="2E16EEED" w:rsidRPr="00B16540">
        <w:t xml:space="preserve"> clinical outcome</w:t>
      </w:r>
      <w:r w:rsidR="16DA6774" w:rsidRPr="00B16540">
        <w:t>s</w:t>
      </w:r>
      <w:r w:rsidR="2E16EEED" w:rsidRPr="00B16540">
        <w:t xml:space="preserve"> for patients. </w:t>
      </w:r>
    </w:p>
    <w:p w14:paraId="5C8AF01E" w14:textId="4D8C6641" w:rsidR="4B7BC3D0" w:rsidRPr="00635C2C" w:rsidRDefault="4B7BC3D0" w:rsidP="00587B06">
      <w:r>
        <w:t xml:space="preserve">Clinical trials to date have been unable to determine </w:t>
      </w:r>
      <w:r w:rsidR="180AE5F7">
        <w:t>whether</w:t>
      </w:r>
      <w:r>
        <w:t xml:space="preserve"> administering less, rather than more, oxygen to patients is </w:t>
      </w:r>
      <w:r w:rsidR="79A74576">
        <w:t xml:space="preserve">beneficial. </w:t>
      </w:r>
      <w:r w:rsidR="18BC0BBD">
        <w:t>Several</w:t>
      </w:r>
      <w:r w:rsidR="79A74576">
        <w:t xml:space="preserve"> </w:t>
      </w:r>
      <w:r w:rsidR="4537BE1F">
        <w:t xml:space="preserve">clinical trials </w:t>
      </w:r>
      <w:r w:rsidR="79A74576">
        <w:t xml:space="preserve">have shown no difference in </w:t>
      </w:r>
      <w:r w:rsidR="6A0DD050">
        <w:t xml:space="preserve">outcome </w:t>
      </w:r>
      <w:r w:rsidR="79A74576">
        <w:t xml:space="preserve">between a </w:t>
      </w:r>
      <w:r w:rsidR="018BDF9D">
        <w:t xml:space="preserve">conservative </w:t>
      </w:r>
      <w:r w:rsidR="000D0B1F">
        <w:t xml:space="preserve">compared </w:t>
      </w:r>
      <w:r w:rsidR="00E474CA">
        <w:t>with</w:t>
      </w:r>
      <w:r w:rsidR="00E474CA">
        <w:t xml:space="preserve"> </w:t>
      </w:r>
      <w:r w:rsidR="018BDF9D">
        <w:t>a more liberal approach to oxygen therapy in critically ill patients.</w:t>
      </w:r>
      <w:r w:rsidR="00075546" w:rsidRPr="00635C2C">
        <w:fldChar w:fldCharType="begin">
          <w:fldData xml:space="preserve">PEVuZE5vdGU+PENpdGU+PEF1dGhvcj5TY2hqw7hycmluZzwvQXV0aG9yPjxZZWFyPjIwMjE8L1ll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</w:fldData>
        </w:fldChar>
      </w:r>
      <w:r w:rsidR="003862EC" w:rsidRPr="00635C2C">
        <w:instrText xml:space="preserve"> ADDIN EN.CITE </w:instrText>
      </w:r>
      <w:r w:rsidR="003862EC" w:rsidRPr="00635C2C">
        <w:fldChar w:fldCharType="begin">
          <w:fldData xml:space="preserve">PEVuZE5vdGU+PENpdGU+PEF1dGhvcj5TY2hqw7hycmluZzwvQXV0aG9yPjxZZWFyPjIwMjE8L1ll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</w:fldData>
        </w:fldChar>
      </w:r>
      <w:r w:rsidR="003862EC" w:rsidRPr="00635C2C">
        <w:instrText xml:space="preserve"> ADDIN EN.CITE.DATA </w:instrText>
      </w:r>
      <w:r w:rsidR="003862EC" w:rsidRPr="00635C2C">
        <w:fldChar w:fldCharType="end"/>
      </w:r>
      <w:r w:rsidR="00075546" w:rsidRPr="00635C2C">
        <w:fldChar w:fldCharType="separate"/>
      </w:r>
      <w:r w:rsidR="003862EC" w:rsidRPr="00635C2C">
        <w:rPr>
          <w:vertAlign w:val="superscript"/>
        </w:rPr>
        <w:t>4-8</w:t>
      </w:r>
      <w:r w:rsidR="00075546" w:rsidRPr="00635C2C">
        <w:fldChar w:fldCharType="end"/>
      </w:r>
      <w:r w:rsidR="018BDF9D">
        <w:t xml:space="preserve"> </w:t>
      </w:r>
      <w:r w:rsidR="077E0E80">
        <w:t>However, in patients admitted to ICU with COVID-19 and severe hypoxemia</w:t>
      </w:r>
      <w:r w:rsidR="5417C3A1">
        <w:t>,</w:t>
      </w:r>
      <w:r w:rsidR="018BDF9D">
        <w:t xml:space="preserve"> </w:t>
      </w:r>
      <w:r w:rsidR="527F41AC">
        <w:t xml:space="preserve">conservative </w:t>
      </w:r>
      <w:r w:rsidR="132E173D">
        <w:t xml:space="preserve">oxygen </w:t>
      </w:r>
      <w:r w:rsidR="6B7B8DE7">
        <w:t>therapy r</w:t>
      </w:r>
      <w:r w:rsidR="527F41AC">
        <w:t>esulted in more days alive without life support in ICU</w:t>
      </w:r>
      <w:r w:rsidR="2FA5EDED">
        <w:t>.</w:t>
      </w:r>
      <w:r w:rsidR="00C07404">
        <w:fldChar w:fldCharType="begin">
          <w:fldData xml:space="preserve">PEVuZE5vdGU+PENpdGU+PEF1dGhvcj5OaWVsc2VuPC9BdXRob3I+PFllYXI+MjAyNDwvWWVhcj48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</w:fldData>
        </w:fldChar>
      </w:r>
      <w:r w:rsidR="00C07404">
        <w:instrText xml:space="preserve"> ADDIN EN.CITE </w:instrText>
      </w:r>
      <w:r w:rsidR="00C07404">
        <w:fldChar w:fldCharType="begin">
          <w:fldData xml:space="preserve">PEVuZE5vdGU+PENpdGU+PEF1dGhvcj5OaWVsc2VuPC9BdXRob3I+PFllYXI+MjAyNDwvWWVhcj48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</w:fldData>
        </w:fldChar>
      </w:r>
      <w:r w:rsidR="00C07404">
        <w:instrText xml:space="preserve"> ADDIN EN.CITE.DATA </w:instrText>
      </w:r>
      <w:r w:rsidR="00C07404">
        <w:fldChar w:fldCharType="end"/>
      </w:r>
      <w:r w:rsidR="00C07404">
        <w:fldChar w:fldCharType="separate"/>
      </w:r>
      <w:r w:rsidR="00C07404" w:rsidRPr="00C07404">
        <w:rPr>
          <w:noProof/>
          <w:vertAlign w:val="superscript"/>
        </w:rPr>
        <w:t>9</w:t>
      </w:r>
      <w:r w:rsidR="00C07404">
        <w:fldChar w:fldCharType="end"/>
      </w:r>
      <w:r w:rsidR="61AE696E">
        <w:t xml:space="preserve"> </w:t>
      </w:r>
      <w:r w:rsidR="00DA1882">
        <w:t>Moreover,</w:t>
      </w:r>
      <w:r w:rsidR="6AD28301">
        <w:t xml:space="preserve"> i</w:t>
      </w:r>
      <w:r w:rsidR="29515569">
        <w:t>n</w:t>
      </w:r>
      <w:r w:rsidR="7FBCCA45">
        <w:t xml:space="preserve"> mechanically </w:t>
      </w:r>
      <w:r w:rsidR="06021A22">
        <w:t>ventilated children</w:t>
      </w:r>
      <w:r w:rsidR="7FBCCA45">
        <w:t xml:space="preserve"> receiving supplemental oxygen </w:t>
      </w:r>
      <w:r w:rsidR="00DA1882">
        <w:t>i</w:t>
      </w:r>
      <w:r w:rsidR="7FBCCA45">
        <w:t>n a pediatric ICU, conservative oxygen</w:t>
      </w:r>
      <w:r w:rsidR="00921826">
        <w:t xml:space="preserve"> therapy</w:t>
      </w:r>
      <w:r w:rsidR="7FBCCA45">
        <w:t xml:space="preserve"> resulted in </w:t>
      </w:r>
      <w:r w:rsidR="537FB337">
        <w:t xml:space="preserve">a </w:t>
      </w:r>
      <w:r w:rsidR="00A035C7">
        <w:t>reduction in</w:t>
      </w:r>
      <w:r w:rsidR="7FBCCA45">
        <w:t xml:space="preserve"> </w:t>
      </w:r>
      <w:r w:rsidR="000E075F">
        <w:t>a composite of</w:t>
      </w:r>
      <w:r w:rsidR="45E82B6E">
        <w:t xml:space="preserve"> </w:t>
      </w:r>
      <w:r w:rsidR="7FBCCA45">
        <w:t>organ support at 30 days or death</w:t>
      </w:r>
      <w:r w:rsidR="453A37FC">
        <w:t>.</w:t>
      </w:r>
      <w:r w:rsidR="00000367">
        <w:fldChar w:fldCharType="begin">
          <w:fldData xml:space="preserve">PEVuZE5vdGU+PENpdGU+PEF1dGhvcj5QZXRlcnM8L0F1dGhvcj48WWVhcj4yMDI0PC9ZZWFyPjxS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</w:fldData>
        </w:fldChar>
      </w:r>
      <w:r w:rsidR="00000367">
        <w:instrText xml:space="preserve"> ADDIN EN.CITE </w:instrText>
      </w:r>
      <w:r w:rsidR="00000367">
        <w:fldChar w:fldCharType="begin">
          <w:fldData xml:space="preserve">PEVuZE5vdGU+PENpdGU+PEF1dGhvcj5QZXRlcnM8L0F1dGhvcj48WWVhcj4yMDI0PC9ZZWFyPjxS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</w:fldData>
        </w:fldChar>
      </w:r>
      <w:r w:rsidR="00000367">
        <w:instrText xml:space="preserve"> ADDIN EN.CITE.DATA </w:instrText>
      </w:r>
      <w:r w:rsidR="00000367">
        <w:fldChar w:fldCharType="end"/>
      </w:r>
      <w:r w:rsidR="00000367">
        <w:fldChar w:fldCharType="separate"/>
      </w:r>
      <w:r w:rsidR="00000367" w:rsidRPr="00000367">
        <w:rPr>
          <w:noProof/>
          <w:vertAlign w:val="superscript"/>
        </w:rPr>
        <w:t>10</w:t>
      </w:r>
      <w:r w:rsidR="00000367">
        <w:fldChar w:fldCharType="end"/>
      </w:r>
      <w:r w:rsidR="124EBCBE">
        <w:t xml:space="preserve"> </w:t>
      </w:r>
      <w:r w:rsidR="00B968C5" w:rsidRPr="00635C2C">
        <w:t xml:space="preserve">A </w:t>
      </w:r>
      <w:r w:rsidR="36E50000" w:rsidRPr="00635C2C">
        <w:t>recent</w:t>
      </w:r>
      <w:r w:rsidR="00B968C5" w:rsidRPr="00635C2C">
        <w:t xml:space="preserve"> </w:t>
      </w:r>
      <w:r w:rsidR="124EBCBE" w:rsidRPr="00635C2C">
        <w:t xml:space="preserve">systematic review and meta-analyses </w:t>
      </w:r>
      <w:r w:rsidR="4A579718" w:rsidRPr="00635C2C">
        <w:t>of 13 clinical trials including 10</w:t>
      </w:r>
      <w:r w:rsidR="00E14B9F" w:rsidRPr="00635C2C">
        <w:t xml:space="preserve"> </w:t>
      </w:r>
      <w:r w:rsidR="4A579718" w:rsidRPr="00635C2C">
        <w:t xml:space="preserve">632 </w:t>
      </w:r>
      <w:r w:rsidR="70324578" w:rsidRPr="00635C2C">
        <w:t xml:space="preserve">adult </w:t>
      </w:r>
      <w:r w:rsidR="4A579718" w:rsidRPr="00635C2C">
        <w:t xml:space="preserve">patients </w:t>
      </w:r>
      <w:r w:rsidR="58E906AB" w:rsidRPr="00635C2C">
        <w:t xml:space="preserve">reported no </w:t>
      </w:r>
      <w:r w:rsidR="00752B02" w:rsidRPr="00635C2C">
        <w:t xml:space="preserve">significant </w:t>
      </w:r>
      <w:r w:rsidR="58E906AB" w:rsidRPr="00635C2C">
        <w:t xml:space="preserve">mortality difference between conservative </w:t>
      </w:r>
      <w:r w:rsidR="00752B02" w:rsidRPr="00635C2C">
        <w:t>and</w:t>
      </w:r>
      <w:r w:rsidR="00752B02" w:rsidRPr="00635C2C">
        <w:t xml:space="preserve"> </w:t>
      </w:r>
      <w:r w:rsidR="58E906AB" w:rsidRPr="00635C2C">
        <w:t>libera</w:t>
      </w:r>
      <w:r w:rsidR="503E81B0" w:rsidRPr="00635C2C">
        <w:t xml:space="preserve">l </w:t>
      </w:r>
      <w:r w:rsidR="58E906AB" w:rsidRPr="00635C2C">
        <w:t>oxygen therapy</w:t>
      </w:r>
      <w:r w:rsidR="124EBCBE" w:rsidRPr="00635C2C">
        <w:t>.</w:t>
      </w:r>
      <w:r w:rsidR="002057CA" w:rsidRPr="00635C2C">
        <w:fldChar w:fldCharType="begin">
          <w:fldData xml:space="preserve">PEVuZE5vdGU+PENpdGU+PEF1dGhvcj5MaTwvQXV0aG9yPjxZZWFyPjIwMjQ8L1llYXI+PFJlY051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</w:fldData>
        </w:fldChar>
      </w:r>
      <w:r w:rsidR="002057CA" w:rsidRPr="00635C2C">
        <w:instrText xml:space="preserve"> ADDIN EN.CITE </w:instrText>
      </w:r>
      <w:r w:rsidR="002057CA" w:rsidRPr="00635C2C">
        <w:fldChar w:fldCharType="begin">
          <w:fldData xml:space="preserve">PEVuZE5vdGU+PENpdGU+PEF1dGhvcj5MaTwvQXV0aG9yPjxZZWFyPjIwMjQ8L1llYXI+PFJlY051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</w:fldData>
        </w:fldChar>
      </w:r>
      <w:r w:rsidR="002057CA" w:rsidRPr="00635C2C">
        <w:instrText xml:space="preserve"> ADDIN EN.CITE.DATA </w:instrText>
      </w:r>
      <w:r w:rsidR="002057CA" w:rsidRPr="00635C2C">
        <w:fldChar w:fldCharType="end"/>
      </w:r>
      <w:r w:rsidR="002057CA" w:rsidRPr="00635C2C">
        <w:fldChar w:fldCharType="separate"/>
      </w:r>
      <w:r w:rsidR="002057CA" w:rsidRPr="00635C2C">
        <w:rPr>
          <w:vertAlign w:val="superscript"/>
        </w:rPr>
        <w:t>11</w:t>
      </w:r>
      <w:r w:rsidR="002057CA" w:rsidRPr="00635C2C">
        <w:fldChar w:fldCharType="end"/>
      </w:r>
      <w:r w:rsidRPr="00635C2C" w:rsidDel="6A37B473">
        <w:t xml:space="preserve"> </w:t>
      </w:r>
      <w:r w:rsidR="3105D22C">
        <w:t xml:space="preserve">For </w:t>
      </w:r>
      <w:r w:rsidR="6A37B473" w:rsidRPr="00635C2C">
        <w:t xml:space="preserve">such a widely used intervention, even a small </w:t>
      </w:r>
      <w:r w:rsidR="336F4C09" w:rsidRPr="00635C2C">
        <w:t xml:space="preserve">survival </w:t>
      </w:r>
      <w:r w:rsidR="6A37B473" w:rsidRPr="00635C2C">
        <w:t xml:space="preserve">benefit could translate into large numbers of lives saved. </w:t>
      </w:r>
      <w:r w:rsidR="2BC4B846" w:rsidRPr="00635C2C">
        <w:t>Therefore, f</w:t>
      </w:r>
      <w:r>
        <w:fldChar w:fldCharType="begin">
          <w:fldData xml:space="preserve">PEVuZE5vdGU+PENpdGU+PERpc3BsYXlUZXh0PjY8L0Rpc3BsYXlUZXh0PjxBdXRob3I+Tmk8L0F1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</w:fldData>
        </w:fldChar>
      </w:r>
      <w:r>
        <w:instrText xml:space="preserve"> ADDIN EN.JS.CITE </w:instrText>
      </w:r>
      <w:r>
        <w:fldChar w:fldCharType="separate"/>
      </w:r>
      <w:r>
        <w:fldChar w:fldCharType="end"/>
      </w:r>
      <w:r w:rsidR="7241F19A" w:rsidRPr="00517555">
        <w:t xml:space="preserve">urther evidence </w:t>
      </w:r>
      <w:r w:rsidR="6F967D6B" w:rsidRPr="00517555">
        <w:t xml:space="preserve">from large-scale trials </w:t>
      </w:r>
      <w:r w:rsidR="7241F19A" w:rsidRPr="00517555">
        <w:t xml:space="preserve">is required to determine whether conservative oxygen </w:t>
      </w:r>
      <w:r w:rsidR="580CF439">
        <w:t xml:space="preserve">therapy </w:t>
      </w:r>
      <w:r w:rsidR="7241F19A" w:rsidRPr="00635C2C">
        <w:t xml:space="preserve">is </w:t>
      </w:r>
      <w:r w:rsidR="00F365EB" w:rsidRPr="00635C2C">
        <w:t>beneficial</w:t>
      </w:r>
      <w:r w:rsidR="7241F19A" w:rsidRPr="00635C2C">
        <w:t xml:space="preserve"> to patients receiving mechanical ventilation.</w:t>
      </w:r>
    </w:p>
    <w:p w14:paraId="25BCB156" w14:textId="33254470" w:rsidR="061EB748" w:rsidRDefault="061EB748" w:rsidP="00587B06">
      <w:r w:rsidRPr="075E5CAE">
        <w:t xml:space="preserve">The UK-ROX randomized clinical trial assessed whether reducing exposure to supplemental oxygen through a strategy of conservative oxygen </w:t>
      </w:r>
      <w:r w:rsidR="24248604" w:rsidRPr="360105F5">
        <w:t>therapy</w:t>
      </w:r>
      <w:r w:rsidRPr="360105F5">
        <w:t xml:space="preserve"> </w:t>
      </w:r>
      <w:r w:rsidR="685CCDF1">
        <w:t xml:space="preserve">by targeting </w:t>
      </w:r>
      <w:r w:rsidR="0BAC74C5" w:rsidRPr="075E5CAE">
        <w:t>a</w:t>
      </w:r>
      <w:r w:rsidR="001645E5">
        <w:t xml:space="preserve"> perip</w:t>
      </w:r>
      <w:r w:rsidR="00F81E0B">
        <w:t>heral oxygen saturation</w:t>
      </w:r>
      <w:r w:rsidR="0BAC74C5" w:rsidRPr="075E5CAE">
        <w:t xml:space="preserve"> </w:t>
      </w:r>
      <w:r w:rsidR="00F81E0B">
        <w:t>(</w:t>
      </w:r>
      <w:r w:rsidR="00F81E0B" w:rsidRPr="075E5CAE">
        <w:t>SpO</w:t>
      </w:r>
      <w:r w:rsidR="00F81E0B" w:rsidRPr="00630C05">
        <w:rPr>
          <w:vertAlign w:val="subscript"/>
        </w:rPr>
        <w:t>2</w:t>
      </w:r>
      <w:r w:rsidR="00F81E0B">
        <w:t>)</w:t>
      </w:r>
      <w:r w:rsidR="00F81E0B" w:rsidRPr="075E5CAE">
        <w:t xml:space="preserve"> </w:t>
      </w:r>
      <w:r w:rsidR="0BAC74C5" w:rsidRPr="075E5CAE">
        <w:t>of 90</w:t>
      </w:r>
      <w:r w:rsidR="00356267">
        <w:t xml:space="preserve">% </w:t>
      </w:r>
      <w:r w:rsidR="6B1764FA">
        <w:t>(</w:t>
      </w:r>
      <w:r w:rsidR="00356267">
        <w:t xml:space="preserve">range </w:t>
      </w:r>
      <w:r w:rsidR="6B1764FA">
        <w:t>88-92</w:t>
      </w:r>
      <w:r w:rsidR="4E33B47B">
        <w:t>%</w:t>
      </w:r>
      <w:r w:rsidR="00356267">
        <w:t>)</w:t>
      </w:r>
      <w:r w:rsidR="34F5199A">
        <w:t xml:space="preserve"> </w:t>
      </w:r>
      <w:r w:rsidR="56049D93">
        <w:t>reduce</w:t>
      </w:r>
      <w:r w:rsidR="7E77C067">
        <w:t>d</w:t>
      </w:r>
      <w:r w:rsidRPr="075E5CAE">
        <w:t xml:space="preserve"> mortality at 90 days</w:t>
      </w:r>
      <w:r w:rsidR="2D7248CE" w:rsidRPr="075E5CAE">
        <w:t>,</w:t>
      </w:r>
      <w:r w:rsidRPr="075E5CAE">
        <w:t xml:space="preserve"> </w:t>
      </w:r>
      <w:r w:rsidR="7D7A1F15" w:rsidRPr="075E5CAE">
        <w:t xml:space="preserve">when compared </w:t>
      </w:r>
      <w:r w:rsidR="0067355C">
        <w:t>with</w:t>
      </w:r>
      <w:r w:rsidR="7D7A1F15" w:rsidRPr="075E5CAE">
        <w:t xml:space="preserve"> usual oxygen therapy, </w:t>
      </w:r>
      <w:r w:rsidRPr="075E5CAE">
        <w:t xml:space="preserve">in mechanically ventilated </w:t>
      </w:r>
      <w:r w:rsidR="002349F9">
        <w:t xml:space="preserve">adults </w:t>
      </w:r>
      <w:r w:rsidRPr="075E5CAE">
        <w:t>receiving supplemental oxygen in the ICU.</w:t>
      </w:r>
    </w:p>
    <w:p w14:paraId="61C4C933" w14:textId="2D9BFA28" w:rsidR="0077750F" w:rsidRPr="009926C3" w:rsidRDefault="0077750F" w:rsidP="00587B06"/>
    <w:p w14:paraId="3EDE0D76" w14:textId="21A41C1D" w:rsidR="0061656A" w:rsidRPr="009926C3" w:rsidRDefault="0064135A" w:rsidP="002744C3">
      <w:pPr>
        <w:pStyle w:val="Heading1"/>
      </w:pPr>
      <w:r w:rsidRPr="00587B06">
        <w:lastRenderedPageBreak/>
        <w:t>METHODS</w:t>
      </w:r>
    </w:p>
    <w:p w14:paraId="1805374A" w14:textId="59E766BE" w:rsidR="0061656A" w:rsidRPr="00635C2C" w:rsidRDefault="006A4876" w:rsidP="002744C3">
      <w:pPr>
        <w:pStyle w:val="Heading2"/>
        <w:rPr>
          <w:color w:val="auto"/>
        </w:rPr>
      </w:pPr>
      <w:r w:rsidRPr="00635C2C">
        <w:rPr>
          <w:color w:val="auto"/>
        </w:rPr>
        <w:t>Trial D</w:t>
      </w:r>
      <w:r w:rsidR="0061656A" w:rsidRPr="00635C2C">
        <w:rPr>
          <w:color w:val="auto"/>
        </w:rPr>
        <w:t>esign</w:t>
      </w:r>
      <w:r w:rsidRPr="00635C2C">
        <w:rPr>
          <w:color w:val="auto"/>
        </w:rPr>
        <w:t xml:space="preserve"> and Oversight</w:t>
      </w:r>
    </w:p>
    <w:p w14:paraId="34B9AB08" w14:textId="37BF5DCC" w:rsidR="0061656A" w:rsidRPr="009926C3" w:rsidRDefault="0032607B" w:rsidP="002744C3">
      <w:r>
        <w:t xml:space="preserve">UK-ROX </w:t>
      </w:r>
      <w:r w:rsidR="009F4E48">
        <w:t xml:space="preserve">was a </w:t>
      </w:r>
      <w:r w:rsidR="008F4D7E">
        <w:t>multi-</w:t>
      </w:r>
      <w:r w:rsidR="008728ED">
        <w:t>center</w:t>
      </w:r>
      <w:r w:rsidR="008F4D7E">
        <w:t xml:space="preserve">, </w:t>
      </w:r>
      <w:r w:rsidR="00762370">
        <w:t>pragmatic</w:t>
      </w:r>
      <w:r w:rsidR="008F4D7E" w:rsidDel="00454A24">
        <w:t xml:space="preserve">, </w:t>
      </w:r>
      <w:r w:rsidR="008F4D7E">
        <w:t>registry-embedded, randomized clinical trial (RCT)</w:t>
      </w:r>
      <w:r w:rsidR="00DE4DBC">
        <w:t xml:space="preserve">. </w:t>
      </w:r>
      <w:r w:rsidR="001752C9">
        <w:t xml:space="preserve">The protocol </w:t>
      </w:r>
      <w:r w:rsidR="004B5FFF">
        <w:t>was approved by</w:t>
      </w:r>
      <w:r w:rsidR="00842CBD">
        <w:t xml:space="preserve"> the South Central – Oxford C Research Ethics Committee (Reference: 20/SC/0423) and the</w:t>
      </w:r>
      <w:r w:rsidR="00135BA7">
        <w:t xml:space="preserve"> UK</w:t>
      </w:r>
      <w:r w:rsidR="00842CBD">
        <w:t xml:space="preserve"> Health Research Authority</w:t>
      </w:r>
      <w:r w:rsidR="007B0B08">
        <w:t xml:space="preserve"> and has been published previously.</w:t>
      </w:r>
      <w:r w:rsidR="00AE4EB1">
        <w:fldChar w:fldCharType="begin">
          <w:fldData xml:space="preserve">PEVuZE5vdGU+PENpdGU+PEF1dGhvcj5NYXJ0aW48L0F1dGhvcj48WWVhcj4yMDI0PC9ZZWFyPjxS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</w:fldData>
        </w:fldChar>
      </w:r>
      <w:r w:rsidR="00AE4EB1">
        <w:instrText xml:space="preserve"> ADDIN EN.CITE </w:instrText>
      </w:r>
      <w:r w:rsidR="00AE4EB1">
        <w:fldChar w:fldCharType="begin">
          <w:fldData xml:space="preserve">PEVuZE5vdGU+PENpdGU+PEF1dGhvcj5NYXJ0aW48L0F1dGhvcj48WWVhcj4yMDI0PC9ZZWFyPjxS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</w:fldData>
        </w:fldChar>
      </w:r>
      <w:r w:rsidR="00AE4EB1">
        <w:instrText xml:space="preserve"> ADDIN EN.CITE.DATA </w:instrText>
      </w:r>
      <w:r w:rsidR="00AE4EB1">
        <w:fldChar w:fldCharType="end"/>
      </w:r>
      <w:r w:rsidR="00AE4EB1">
        <w:fldChar w:fldCharType="separate"/>
      </w:r>
      <w:r w:rsidR="00AE4EB1" w:rsidRPr="00AE4EB1">
        <w:rPr>
          <w:noProof/>
          <w:vertAlign w:val="superscript"/>
        </w:rPr>
        <w:t>12</w:t>
      </w:r>
      <w:r w:rsidR="00AE4EB1">
        <w:fldChar w:fldCharType="end"/>
      </w:r>
      <w:r w:rsidR="006301AF">
        <w:t xml:space="preserve"> </w:t>
      </w:r>
      <w:r w:rsidR="00013FDE">
        <w:t>The UK National Institute for Health</w:t>
      </w:r>
      <w:r w:rsidR="00E12CCD">
        <w:t xml:space="preserve"> and</w:t>
      </w:r>
      <w:r w:rsidR="00013FDE">
        <w:t xml:space="preserve"> Care Research (NIHR) funded the trial</w:t>
      </w:r>
      <w:r w:rsidR="009C0733">
        <w:t>.</w:t>
      </w:r>
      <w:r w:rsidR="00013FDE">
        <w:t xml:space="preserve"> </w:t>
      </w:r>
      <w:r w:rsidR="009C0733">
        <w:t>T</w:t>
      </w:r>
      <w:r w:rsidR="00CB35B8">
        <w:t xml:space="preserve">he </w:t>
      </w:r>
      <w:r w:rsidR="00B868F3">
        <w:t>I</w:t>
      </w:r>
      <w:r w:rsidR="60C072E8">
        <w:t>ntensive Care National Audit &amp; Research Centre (I</w:t>
      </w:r>
      <w:r w:rsidR="00B868F3">
        <w:t>CNARC</w:t>
      </w:r>
      <w:r w:rsidR="3E9C97FE">
        <w:t>)</w:t>
      </w:r>
      <w:r w:rsidR="00B868F3">
        <w:t xml:space="preserve"> Clinical Trials Unit</w:t>
      </w:r>
      <w:r w:rsidR="009C0733">
        <w:t xml:space="preserve"> managed the trial, with </w:t>
      </w:r>
      <w:r w:rsidR="00013FDE">
        <w:t xml:space="preserve">independent </w:t>
      </w:r>
      <w:r w:rsidR="009C0733">
        <w:t xml:space="preserve">oversight by a </w:t>
      </w:r>
      <w:r w:rsidR="00013FDE">
        <w:t xml:space="preserve">trial steering committee and </w:t>
      </w:r>
      <w:r w:rsidR="009C0733">
        <w:t>a</w:t>
      </w:r>
      <w:r w:rsidR="00013FDE">
        <w:t xml:space="preserve"> data monitoring and ethics committee.</w:t>
      </w:r>
      <w:r w:rsidR="00B868F3">
        <w:t xml:space="preserve"> </w:t>
      </w:r>
      <w:r w:rsidR="23565B53">
        <w:t>The trial is reported in accordance with the CONSORT 2010 statement on reporting guidelines for parallel-group randomized trials</w:t>
      </w:r>
      <w:r w:rsidR="00E31697">
        <w:t>.</w:t>
      </w:r>
      <w:r w:rsidR="008908F4">
        <w:fldChar w:fldCharType="begin"/>
      </w:r>
      <w:r w:rsidR="008908F4">
        <w:instrText xml:space="preserve"> ADDIN EN.CITE &lt;EndNote&gt;&lt;Cite&gt;&lt;Author&gt;Schulz&lt;/Author&gt;&lt;Year&gt;2010&lt;/Year&gt;&lt;RecNum&gt;29&lt;/RecNum&gt;&lt;DisplayText&gt;&lt;style face="superscript"&gt;13&lt;/style&gt;&lt;/DisplayText&gt;&lt;record&gt;&lt;rec-number&gt;29&lt;/rec-number&gt;&lt;foreign-keys&gt;&lt;key app="EN" db-id="5pfd5pad3avs2pe5xwdvesr4t552vswatxsa" timestamp="1747404304"&gt;29&lt;/key&gt;&lt;/foreign-keys&gt;&lt;ref-type name="Journal Article"&gt;17&lt;/ref-type&gt;&lt;contributors&gt;&lt;authors&gt;&lt;author&gt;Schulz, K. F.&lt;/author&gt;&lt;author&gt;Altman, D. G.&lt;/author&gt;&lt;author&gt;Moher, D.&lt;/author&gt;&lt;author&gt;Group, Consort&lt;/author&gt;&lt;/authors&gt;&lt;/contributors&gt;&lt;auth-address&gt;Family Health International, Research Triangle Park, North Carolina 27709, USA.&lt;/auth-address&gt;&lt;titles&gt;&lt;title&gt;CONSORT 2010 statement: updated guidelines for reporting parallel group randomized trials&lt;/title&gt;&lt;secondary-title&gt;Ann Intern Med&lt;/secondary-title&gt;&lt;short-title&gt;CONSORT 2010 statement: updated guidelines for reporting parallel group randomized trials&lt;/short-title&gt;&lt;/titles&gt;&lt;periodical&gt;&lt;full-title&gt;Ann Intern Med&lt;/full-title&gt;&lt;/periodical&gt;&lt;pages&gt;726-32&lt;/pages&gt;&lt;volume&gt;152&lt;/volume&gt;&lt;number&gt;11&lt;/number&gt;&lt;edition&gt;20100324&lt;/edition&gt;&lt;keywords&gt;&lt;keyword&gt;Publishing&lt;/keyword&gt;&lt;keyword&gt;Randomized Controlled Trials as Topic&lt;/keyword&gt;&lt;keyword&gt;Research Design&lt;/keyword&gt;&lt;/keywords&gt;&lt;dates&gt;&lt;year&gt;2010&lt;/year&gt;&lt;pub-dates&gt;&lt;date&gt;Jun 01&lt;/date&gt;&lt;/pub-dates&gt;&lt;/dates&gt;&lt;isbn&gt;1539-3704&lt;/isbn&gt;&lt;accession-num&gt;20335313&lt;/accession-num&gt;&lt;urls&gt;&lt;related-urls&gt;&lt;url&gt;https://www.ncbi.nlm.nih.gov/pubmed/20335313&lt;/url&gt;&lt;/related-urls&gt;&lt;/urls&gt;&lt;electronic-resource-num&gt;10.7326/0003-4819-152-11-201006010-00232&lt;/electronic-resource-num&gt;&lt;language&gt;eng&lt;/language&gt;&lt;/record&gt;&lt;/Cite&gt;&lt;/EndNote&gt;</w:instrText>
      </w:r>
      <w:r w:rsidR="008908F4">
        <w:fldChar w:fldCharType="separate"/>
      </w:r>
      <w:r w:rsidR="008908F4" w:rsidRPr="008908F4">
        <w:rPr>
          <w:noProof/>
          <w:vertAlign w:val="superscript"/>
        </w:rPr>
        <w:t>13</w:t>
      </w:r>
      <w:r w:rsidR="008908F4">
        <w:fldChar w:fldCharType="end"/>
      </w:r>
    </w:p>
    <w:p w14:paraId="12CD132A" w14:textId="20E96F49" w:rsidR="0061656A" w:rsidRPr="00635C2C" w:rsidRDefault="006A4876" w:rsidP="002744C3">
      <w:pPr>
        <w:pStyle w:val="Heading2"/>
        <w:rPr>
          <w:color w:val="auto"/>
        </w:rPr>
      </w:pPr>
      <w:r w:rsidRPr="00635C2C">
        <w:rPr>
          <w:color w:val="auto"/>
        </w:rPr>
        <w:t>Trial Sites and Study Population</w:t>
      </w:r>
    </w:p>
    <w:p w14:paraId="63276B8F" w14:textId="437E1E2C" w:rsidR="0C22F0EA" w:rsidRPr="009926C3" w:rsidRDefault="0019410A" w:rsidP="4F6F2986">
      <w:pPr>
        <w:rPr>
          <w:b/>
        </w:rPr>
      </w:pPr>
      <w:r w:rsidRPr="009926C3">
        <w:t xml:space="preserve">The trial was conducted </w:t>
      </w:r>
      <w:r w:rsidR="00A552C4" w:rsidRPr="009926C3">
        <w:t xml:space="preserve">in </w:t>
      </w:r>
      <w:r w:rsidR="40164A21" w:rsidRPr="00C97629">
        <w:t>9</w:t>
      </w:r>
      <w:r w:rsidR="00385821">
        <w:t>7</w:t>
      </w:r>
      <w:r w:rsidRPr="00C97629">
        <w:t xml:space="preserve"> National Health Service </w:t>
      </w:r>
      <w:r w:rsidR="00A552C4" w:rsidRPr="009926C3">
        <w:t>(NHS) adult, general ICUs</w:t>
      </w:r>
      <w:r w:rsidR="004A5482" w:rsidRPr="009926C3">
        <w:t xml:space="preserve"> that participate in the Case Mix Programme </w:t>
      </w:r>
      <w:r w:rsidR="2A8B50F9" w:rsidRPr="009926C3">
        <w:t xml:space="preserve">(CMP) </w:t>
      </w:r>
      <w:r w:rsidR="004A5482" w:rsidRPr="009926C3">
        <w:t xml:space="preserve">national clinical audit for adult ICUs in England, Wales and Northern Ireland. </w:t>
      </w:r>
      <w:r w:rsidR="006C4EEE" w:rsidRPr="009926C3">
        <w:t>The study population comprised critically ill a</w:t>
      </w:r>
      <w:r w:rsidR="009D3FCD" w:rsidRPr="009926C3">
        <w:t>dult</w:t>
      </w:r>
      <w:r w:rsidR="006C4EEE" w:rsidRPr="009926C3">
        <w:t>s</w:t>
      </w:r>
      <w:r w:rsidR="00BA2023" w:rsidRPr="009926C3">
        <w:t xml:space="preserve"> aged </w:t>
      </w:r>
      <w:r w:rsidR="331413FF" w:rsidRPr="009926C3">
        <w:t>≥</w:t>
      </w:r>
      <w:r w:rsidR="00BA2023" w:rsidRPr="009926C3">
        <w:t>18 years</w:t>
      </w:r>
      <w:r w:rsidR="009A2B39" w:rsidRPr="009926C3">
        <w:t>, enrolled within 12 hours of meeting the following</w:t>
      </w:r>
      <w:r w:rsidR="2E011104" w:rsidRPr="009926C3">
        <w:t xml:space="preserve"> criteria</w:t>
      </w:r>
      <w:r w:rsidR="009A2B39" w:rsidRPr="009926C3">
        <w:t>:</w:t>
      </w:r>
      <w:r w:rsidR="006C4EEE" w:rsidRPr="009926C3">
        <w:t xml:space="preserve"> </w:t>
      </w:r>
      <w:r w:rsidR="0060601D" w:rsidRPr="009926C3">
        <w:t>r</w:t>
      </w:r>
      <w:r w:rsidR="00092D3F" w:rsidRPr="009926C3">
        <w:t>eceiving invasive mechanical ventilation</w:t>
      </w:r>
      <w:r w:rsidR="00631E74" w:rsidRPr="009926C3">
        <w:t xml:space="preserve"> following an </w:t>
      </w:r>
      <w:r w:rsidR="004B2A97" w:rsidRPr="009926C3">
        <w:t>unplanned admission</w:t>
      </w:r>
      <w:r w:rsidR="00E3177F" w:rsidRPr="009926C3">
        <w:t xml:space="preserve"> to ICU</w:t>
      </w:r>
      <w:r w:rsidR="004B2A97" w:rsidRPr="009926C3">
        <w:t xml:space="preserve"> </w:t>
      </w:r>
      <w:r w:rsidR="0060601D" w:rsidRPr="009926C3">
        <w:t>or</w:t>
      </w:r>
      <w:r w:rsidR="00E3177F" w:rsidRPr="009926C3">
        <w:t xml:space="preserve"> where</w:t>
      </w:r>
      <w:r w:rsidR="0060601D" w:rsidRPr="009926C3">
        <w:t xml:space="preserve"> </w:t>
      </w:r>
      <w:r w:rsidR="00E3177F" w:rsidRPr="009926C3">
        <w:t xml:space="preserve">invasive mechanical ventilation was started in the </w:t>
      </w:r>
      <w:r w:rsidR="004B2A97" w:rsidRPr="009926C3">
        <w:t>ICU</w:t>
      </w:r>
      <w:r w:rsidR="00120D14" w:rsidRPr="001C44C8">
        <w:t>;</w:t>
      </w:r>
      <w:r w:rsidR="004B2A97" w:rsidRPr="001C44C8">
        <w:t xml:space="preserve"> and </w:t>
      </w:r>
      <w:r w:rsidR="00E7086B" w:rsidRPr="001C44C8">
        <w:t xml:space="preserve">receiving supplemental oxygen. </w:t>
      </w:r>
      <w:r w:rsidR="00D47A8F" w:rsidRPr="001C44C8">
        <w:t>Patients were excluded if</w:t>
      </w:r>
      <w:r w:rsidR="00B365E2" w:rsidRPr="001C44C8">
        <w:t xml:space="preserve"> ran</w:t>
      </w:r>
      <w:r w:rsidR="00501F6C" w:rsidRPr="001C44C8">
        <w:t>domi</w:t>
      </w:r>
      <w:r w:rsidR="47F8A4CD" w:rsidRPr="001C44C8">
        <w:t>z</w:t>
      </w:r>
      <w:r w:rsidR="00501F6C" w:rsidRPr="001C44C8">
        <w:t xml:space="preserve">ed </w:t>
      </w:r>
      <w:r w:rsidR="001F6F78">
        <w:t xml:space="preserve">to UK-ROX </w:t>
      </w:r>
      <w:r w:rsidR="00501F6C" w:rsidRPr="001C44C8">
        <w:t xml:space="preserve">in the previous 90 days, </w:t>
      </w:r>
      <w:r w:rsidR="00D47A8F" w:rsidRPr="001C44C8">
        <w:t>if</w:t>
      </w:r>
      <w:r w:rsidR="00501F6C" w:rsidRPr="001C44C8">
        <w:t xml:space="preserve"> </w:t>
      </w:r>
      <w:r w:rsidR="00EF688D" w:rsidRPr="001C44C8">
        <w:t xml:space="preserve">in receipt of </w:t>
      </w:r>
      <w:r w:rsidR="42C638E5" w:rsidRPr="001C44C8">
        <w:t>extracorporeal membrane oxygenation</w:t>
      </w:r>
      <w:r w:rsidR="00E617D9">
        <w:t>,</w:t>
      </w:r>
      <w:r w:rsidR="00EF688D" w:rsidRPr="001C44C8">
        <w:t xml:space="preserve"> </w:t>
      </w:r>
      <w:r w:rsidR="002758F0">
        <w:t>or if</w:t>
      </w:r>
      <w:r w:rsidR="2682EB03" w:rsidRPr="001C44C8">
        <w:t xml:space="preserve"> </w:t>
      </w:r>
      <w:r w:rsidR="00266173" w:rsidRPr="001C44C8">
        <w:t xml:space="preserve">the treating clinician considered </w:t>
      </w:r>
      <w:r w:rsidR="23B68D76" w:rsidRPr="001C44C8">
        <w:t>that the intervention was either clinically</w:t>
      </w:r>
      <w:r w:rsidR="00266173" w:rsidRPr="001C44C8">
        <w:t xml:space="preserve"> </w:t>
      </w:r>
      <w:r w:rsidR="005D6B3E" w:rsidRPr="001C44C8">
        <w:t>indi</w:t>
      </w:r>
      <w:r w:rsidR="559F4642" w:rsidRPr="001C44C8">
        <w:t>cated or contraindicated.</w:t>
      </w:r>
    </w:p>
    <w:p w14:paraId="4D2D70D5" w14:textId="45738DC9" w:rsidR="006A4876" w:rsidRPr="00635C2C" w:rsidRDefault="006A4876" w:rsidP="001C44C8">
      <w:pPr>
        <w:pStyle w:val="Heading2"/>
        <w:rPr>
          <w:color w:val="auto"/>
        </w:rPr>
      </w:pPr>
      <w:r w:rsidRPr="00635C2C">
        <w:rPr>
          <w:color w:val="auto"/>
        </w:rPr>
        <w:t>Randomi</w:t>
      </w:r>
      <w:r w:rsidR="0064135A" w:rsidRPr="00635C2C">
        <w:rPr>
          <w:color w:val="auto"/>
        </w:rPr>
        <w:t>z</w:t>
      </w:r>
      <w:r w:rsidRPr="00635C2C">
        <w:rPr>
          <w:color w:val="auto"/>
        </w:rPr>
        <w:t>ation</w:t>
      </w:r>
      <w:r w:rsidR="6FF132B9" w:rsidRPr="00635C2C">
        <w:rPr>
          <w:color w:val="auto"/>
        </w:rPr>
        <w:t xml:space="preserve"> and blinding</w:t>
      </w:r>
    </w:p>
    <w:p w14:paraId="3A0F4EF4" w14:textId="58584743" w:rsidR="0C22F0EA" w:rsidRDefault="2AA748B9" w:rsidP="00587B06">
      <w:r w:rsidRPr="075E5CAE">
        <w:t xml:space="preserve">Randomization occurred as soon as possible </w:t>
      </w:r>
      <w:r w:rsidR="00235324">
        <w:t>after</w:t>
      </w:r>
      <w:r w:rsidRPr="075E5CAE">
        <w:t xml:space="preserve"> confirmation of eligibility. </w:t>
      </w:r>
      <w:r w:rsidR="005366BB">
        <w:t>Participants</w:t>
      </w:r>
      <w:r w:rsidRPr="075E5CAE">
        <w:t xml:space="preserve"> were allocated 1:1, via a concealed central 24</w:t>
      </w:r>
      <w:r w:rsidR="006E045F">
        <w:t>-</w:t>
      </w:r>
      <w:r w:rsidRPr="075E5CAE">
        <w:t xml:space="preserve">hour telephone/web randomization system, to conservative oxygen therapy or usual oxygen therapy. Randomization used permuted blocks with variable block sizes, stratified by site </w:t>
      </w:r>
      <w:r w:rsidR="4A0A6895" w:rsidRPr="075E5CAE">
        <w:t xml:space="preserve">and the following </w:t>
      </w:r>
      <w:r w:rsidR="00B34BB0">
        <w:t xml:space="preserve">(hierarchical) </w:t>
      </w:r>
      <w:r w:rsidR="4A0A6895" w:rsidRPr="075E5CAE">
        <w:t xml:space="preserve">diagnostic </w:t>
      </w:r>
      <w:r w:rsidR="4A0A6895" w:rsidRPr="075E5CAE">
        <w:lastRenderedPageBreak/>
        <w:t xml:space="preserve">subgroups: </w:t>
      </w:r>
      <w:r w:rsidRPr="075E5CAE">
        <w:t>hypoxic</w:t>
      </w:r>
      <w:r w:rsidR="008D7D00">
        <w:t>-</w:t>
      </w:r>
      <w:r w:rsidRPr="075E5CAE">
        <w:t>ischemic encephalopathy</w:t>
      </w:r>
      <w:r w:rsidR="008D7D00">
        <w:t xml:space="preserve"> (HIE)</w:t>
      </w:r>
      <w:r w:rsidR="34CAB81A" w:rsidRPr="075E5CAE">
        <w:t>;</w:t>
      </w:r>
      <w:r w:rsidRPr="075E5CAE">
        <w:t xml:space="preserve"> sepsis</w:t>
      </w:r>
      <w:r w:rsidR="704293C3" w:rsidRPr="075E5CAE">
        <w:t>;</w:t>
      </w:r>
      <w:r w:rsidRPr="075E5CAE">
        <w:t xml:space="preserve"> acute brain </w:t>
      </w:r>
      <w:r w:rsidR="00EF2CA2">
        <w:t>injur</w:t>
      </w:r>
      <w:r w:rsidR="0072769D">
        <w:t>y (except HIE)</w:t>
      </w:r>
      <w:r w:rsidR="00B66D72">
        <w:t xml:space="preserve">; or none of the </w:t>
      </w:r>
      <w:r w:rsidR="00B13D55">
        <w:t>pre-specified subgroups</w:t>
      </w:r>
      <w:r w:rsidR="007234ED">
        <w:t>, as defined by the treating clinician</w:t>
      </w:r>
      <w:r w:rsidRPr="075E5CAE">
        <w:t>. Treatment allocation was not blinded.</w:t>
      </w:r>
    </w:p>
    <w:p w14:paraId="15C8CAC1" w14:textId="5546FDDC" w:rsidR="0061656A" w:rsidRPr="00635C2C" w:rsidRDefault="0061656A" w:rsidP="001C44C8">
      <w:pPr>
        <w:pStyle w:val="Heading2"/>
        <w:rPr>
          <w:color w:val="auto"/>
        </w:rPr>
      </w:pPr>
      <w:r w:rsidRPr="00635C2C">
        <w:rPr>
          <w:color w:val="auto"/>
        </w:rPr>
        <w:t>Intervention</w:t>
      </w:r>
      <w:r w:rsidR="4953F778" w:rsidRPr="00635C2C">
        <w:rPr>
          <w:color w:val="auto"/>
        </w:rPr>
        <w:t>s</w:t>
      </w:r>
    </w:p>
    <w:p w14:paraId="4B4E27EA" w14:textId="27F8BFF2" w:rsidR="0061656A" w:rsidRPr="00C55A55" w:rsidRDefault="008C0CDF" w:rsidP="00587B06">
      <w:r>
        <w:t>Aiming</w:t>
      </w:r>
      <w:r w:rsidR="376FFB3C" w:rsidRPr="075E5CAE">
        <w:t xml:space="preserve"> to minimi</w:t>
      </w:r>
      <w:r w:rsidR="215D850A" w:rsidRPr="075E5CAE">
        <w:t>z</w:t>
      </w:r>
      <w:r w:rsidR="376FFB3C" w:rsidRPr="075E5CAE">
        <w:t xml:space="preserve">e exposure to supplemental oxygen, </w:t>
      </w:r>
      <w:r w:rsidR="005638A4">
        <w:t>participants</w:t>
      </w:r>
      <w:r w:rsidR="376FFB3C">
        <w:t xml:space="preserve"> </w:t>
      </w:r>
      <w:r w:rsidR="376FFB3C" w:rsidRPr="075E5CAE">
        <w:t>i</w:t>
      </w:r>
      <w:r w:rsidR="1DA7D4F8" w:rsidRPr="075E5CAE">
        <w:t xml:space="preserve">n the conservative oxygen therapy group received the lowest </w:t>
      </w:r>
      <w:r w:rsidR="5782768C">
        <w:t>fraction of inspired oxygen (F</w:t>
      </w:r>
      <w:r w:rsidR="5782768C" w:rsidRPr="3AA96819">
        <w:rPr>
          <w:sz w:val="16"/>
          <w:szCs w:val="16"/>
        </w:rPr>
        <w:t>I</w:t>
      </w:r>
      <w:r w:rsidR="5782768C">
        <w:t>O</w:t>
      </w:r>
      <w:r w:rsidR="5782768C" w:rsidRPr="3AA96819">
        <w:rPr>
          <w:vertAlign w:val="subscript"/>
        </w:rPr>
        <w:t>2</w:t>
      </w:r>
      <w:r w:rsidR="5782768C">
        <w:t xml:space="preserve">) </w:t>
      </w:r>
      <w:r w:rsidR="1D0E7C2F">
        <w:t xml:space="preserve">of </w:t>
      </w:r>
      <w:r w:rsidR="1DA7D4F8" w:rsidRPr="075E5CAE">
        <w:t>oxygen possib</w:t>
      </w:r>
      <w:r w:rsidR="46C225AD" w:rsidRPr="075E5CAE">
        <w:t>le to main</w:t>
      </w:r>
      <w:r w:rsidR="2E673581" w:rsidRPr="075E5CAE">
        <w:t>tain</w:t>
      </w:r>
      <w:r w:rsidR="46C225AD" w:rsidRPr="075E5CAE">
        <w:t xml:space="preserve"> the</w:t>
      </w:r>
      <w:r w:rsidR="30453496" w:rsidRPr="075E5CAE">
        <w:t>ir</w:t>
      </w:r>
      <w:r w:rsidR="46C225AD" w:rsidRPr="075E5CAE">
        <w:t xml:space="preserve"> </w:t>
      </w:r>
      <w:r w:rsidR="1E96F94F" w:rsidRPr="075E5CAE">
        <w:t xml:space="preserve">pulse oximeter derived </w:t>
      </w:r>
      <w:r w:rsidR="46C225AD" w:rsidRPr="075E5CAE">
        <w:t>SpO</w:t>
      </w:r>
      <w:r w:rsidR="46C225AD" w:rsidRPr="075E5CAE">
        <w:rPr>
          <w:vertAlign w:val="subscript"/>
        </w:rPr>
        <w:t>2</w:t>
      </w:r>
      <w:r w:rsidR="46C225AD" w:rsidRPr="075E5CAE">
        <w:t xml:space="preserve"> at 90</w:t>
      </w:r>
      <w:r w:rsidR="46C225AD" w:rsidRPr="00EE06B3">
        <w:t>%</w:t>
      </w:r>
      <w:r w:rsidR="46C225AD" w:rsidRPr="075E5CAE">
        <w:t xml:space="preserve">. </w:t>
      </w:r>
      <w:r w:rsidR="7EC97A4D" w:rsidRPr="075E5CAE">
        <w:t xml:space="preserve">Sites were instructed to set </w:t>
      </w:r>
      <w:r w:rsidR="381BEDCA" w:rsidRPr="075E5CAE">
        <w:t xml:space="preserve">monitor </w:t>
      </w:r>
      <w:r w:rsidR="7EC97A4D" w:rsidRPr="075E5CAE">
        <w:t xml:space="preserve">alarms </w:t>
      </w:r>
      <w:r w:rsidR="1C4783B6" w:rsidRPr="075E5CAE">
        <w:t xml:space="preserve">to sound below </w:t>
      </w:r>
      <w:r w:rsidR="7EC97A4D" w:rsidRPr="075E5CAE">
        <w:t>88</w:t>
      </w:r>
      <w:r w:rsidR="261713E5" w:rsidRPr="075E5CAE">
        <w:t>%</w:t>
      </w:r>
      <w:r w:rsidR="7EC97A4D" w:rsidRPr="075E5CAE">
        <w:t xml:space="preserve"> and</w:t>
      </w:r>
      <w:r w:rsidR="78C0E949" w:rsidRPr="075E5CAE">
        <w:t xml:space="preserve"> above</w:t>
      </w:r>
      <w:r w:rsidR="7EC97A4D" w:rsidRPr="075E5CAE">
        <w:t xml:space="preserve"> 92%, once the patient was within range</w:t>
      </w:r>
      <w:r w:rsidR="51C7A44C" w:rsidRPr="075E5CAE">
        <w:t>.</w:t>
      </w:r>
      <w:r w:rsidR="7EC97A4D" w:rsidRPr="075E5CAE">
        <w:t xml:space="preserve"> </w:t>
      </w:r>
      <w:r w:rsidR="74FD06CC" w:rsidRPr="075E5CAE">
        <w:t xml:space="preserve">The </w:t>
      </w:r>
      <w:r w:rsidR="7EC97A4D" w:rsidRPr="075E5CAE">
        <w:t xml:space="preserve">upper </w:t>
      </w:r>
      <w:r w:rsidR="57CD20AA" w:rsidRPr="075E5CAE">
        <w:t xml:space="preserve">limit </w:t>
      </w:r>
      <w:r w:rsidR="7EC97A4D" w:rsidRPr="075E5CAE">
        <w:t xml:space="preserve">alarm </w:t>
      </w:r>
      <w:r w:rsidR="57D3A995" w:rsidRPr="075E5CAE">
        <w:t xml:space="preserve">could be deactivated </w:t>
      </w:r>
      <w:r w:rsidR="7EC97A4D" w:rsidRPr="075E5CAE">
        <w:t xml:space="preserve">once the patient was </w:t>
      </w:r>
      <w:r w:rsidR="2839F5A7" w:rsidRPr="075E5CAE">
        <w:t xml:space="preserve">receiving </w:t>
      </w:r>
      <w:r w:rsidR="607DBDE9">
        <w:t>a</w:t>
      </w:r>
      <w:r w:rsidR="7849EB9A">
        <w:t>n</w:t>
      </w:r>
      <w:r w:rsidR="6E3C4BC9" w:rsidDel="00720DF5">
        <w:t xml:space="preserve"> </w:t>
      </w:r>
      <w:r w:rsidR="2839F5A7">
        <w:t>F</w:t>
      </w:r>
      <w:r w:rsidR="2839F5A7" w:rsidRPr="35D26F71">
        <w:rPr>
          <w:sz w:val="16"/>
          <w:szCs w:val="16"/>
        </w:rPr>
        <w:t>I</w:t>
      </w:r>
      <w:r w:rsidR="2839F5A7">
        <w:t>O</w:t>
      </w:r>
      <w:r w:rsidR="2839F5A7" w:rsidRPr="35D26F71">
        <w:rPr>
          <w:vertAlign w:val="subscript"/>
        </w:rPr>
        <w:t>2</w:t>
      </w:r>
      <w:r w:rsidR="2839F5A7">
        <w:t xml:space="preserve"> of 0.21</w:t>
      </w:r>
      <w:r w:rsidR="7EC97A4D">
        <w:t xml:space="preserve">. </w:t>
      </w:r>
      <w:r w:rsidR="19EAFE79" w:rsidRPr="075E5CAE">
        <w:t>Deviations were allowed if</w:t>
      </w:r>
      <w:r w:rsidR="5EAB42C4" w:rsidRPr="075E5CAE">
        <w:t>:</w:t>
      </w:r>
      <w:r w:rsidR="19EAFE79" w:rsidRPr="075E5CAE">
        <w:t xml:space="preserve"> there were major discrepancies with the </w:t>
      </w:r>
      <w:r w:rsidR="75BFFAA7" w:rsidRPr="075E5CAE">
        <w:t xml:space="preserve">arterial blood gas derived </w:t>
      </w:r>
      <w:r w:rsidR="00C003AD">
        <w:t>oxygen saturation</w:t>
      </w:r>
      <w:r w:rsidR="75BFFAA7">
        <w:t xml:space="preserve"> </w:t>
      </w:r>
      <w:r w:rsidR="00C003AD">
        <w:t>(</w:t>
      </w:r>
      <w:r w:rsidR="216B6E2E" w:rsidRPr="075E5CAE">
        <w:t>SaO</w:t>
      </w:r>
      <w:r w:rsidR="216B6E2E" w:rsidRPr="075E5CAE">
        <w:rPr>
          <w:vertAlign w:val="subscript"/>
        </w:rPr>
        <w:t>2</w:t>
      </w:r>
      <w:r w:rsidR="00C003AD">
        <w:t>) and the SpO</w:t>
      </w:r>
      <w:r w:rsidR="00C003AD" w:rsidRPr="35D26F71">
        <w:rPr>
          <w:vertAlign w:val="subscript"/>
        </w:rPr>
        <w:t>2</w:t>
      </w:r>
      <w:r w:rsidR="41688B5E" w:rsidRPr="075E5CAE">
        <w:t>;</w:t>
      </w:r>
      <w:r w:rsidR="34695C9D" w:rsidRPr="075E5CAE">
        <w:t xml:space="preserve"> a high </w:t>
      </w:r>
      <w:r w:rsidR="3ED3BBB4">
        <w:t>F</w:t>
      </w:r>
      <w:r w:rsidR="3ED3BBB4" w:rsidRPr="3AA96819">
        <w:rPr>
          <w:sz w:val="16"/>
          <w:szCs w:val="16"/>
        </w:rPr>
        <w:t>I</w:t>
      </w:r>
      <w:r w:rsidR="3ED3BBB4">
        <w:t>O</w:t>
      </w:r>
      <w:r w:rsidR="3ED3BBB4" w:rsidRPr="3AA96819">
        <w:rPr>
          <w:vertAlign w:val="subscript"/>
        </w:rPr>
        <w:t>2</w:t>
      </w:r>
      <w:r w:rsidR="38346826">
        <w:t xml:space="preserve"> </w:t>
      </w:r>
      <w:r w:rsidR="799CE804" w:rsidRPr="075E5CAE">
        <w:t>was needed to prevent an acute life-thr</w:t>
      </w:r>
      <w:r w:rsidR="5BE784CB" w:rsidRPr="075E5CAE">
        <w:t>e</w:t>
      </w:r>
      <w:r w:rsidR="799CE804" w:rsidRPr="075E5CAE">
        <w:t xml:space="preserve">atening illness; or </w:t>
      </w:r>
      <w:r w:rsidR="5922C563">
        <w:t>a change in clinical circumstances</w:t>
      </w:r>
      <w:r w:rsidR="008105F8">
        <w:t xml:space="preserve"> occurred</w:t>
      </w:r>
      <w:r w:rsidR="5922C563">
        <w:t xml:space="preserve"> that would have precluded eligibility to the trial</w:t>
      </w:r>
      <w:r w:rsidR="2C663537">
        <w:t>.</w:t>
      </w:r>
      <w:r w:rsidR="4E240E09" w:rsidRPr="075E5CAE">
        <w:t xml:space="preserve"> Adherence to the conservative oxygen therapy group was </w:t>
      </w:r>
      <w:r w:rsidR="3EC5788D" w:rsidRPr="075E5CAE">
        <w:t>defin</w:t>
      </w:r>
      <w:r w:rsidR="4E240E09" w:rsidRPr="075E5CAE">
        <w:t>ed as a</w:t>
      </w:r>
      <w:r w:rsidR="64D589F4" w:rsidRPr="075E5CAE">
        <w:t xml:space="preserve"> </w:t>
      </w:r>
      <w:r w:rsidR="4E240E09" w:rsidRPr="075E5CAE">
        <w:t xml:space="preserve">reduction in </w:t>
      </w:r>
      <w:r w:rsidR="3166BB91" w:rsidRPr="075E5CAE">
        <w:t xml:space="preserve">supplemental oxygen </w:t>
      </w:r>
      <w:r w:rsidR="4E240E09" w:rsidRPr="075E5CAE">
        <w:t xml:space="preserve">when the </w:t>
      </w:r>
      <w:r w:rsidR="14766625" w:rsidRPr="075E5CAE">
        <w:t>SpO</w:t>
      </w:r>
      <w:r w:rsidR="14766625" w:rsidRPr="075E5CAE">
        <w:rPr>
          <w:vertAlign w:val="subscript"/>
        </w:rPr>
        <w:t>2</w:t>
      </w:r>
      <w:r w:rsidR="14766625" w:rsidRPr="075E5CAE">
        <w:t xml:space="preserve"> </w:t>
      </w:r>
      <w:r w:rsidR="4E240E09" w:rsidRPr="075E5CAE">
        <w:t xml:space="preserve">was above </w:t>
      </w:r>
      <w:r w:rsidR="39EC826B" w:rsidRPr="075E5CAE">
        <w:t>92% or an increase in oxygen when below 88%.</w:t>
      </w:r>
      <w:r w:rsidR="69CFD9D6" w:rsidRPr="075E5CAE">
        <w:t xml:space="preserve"> </w:t>
      </w:r>
      <w:r w:rsidR="3EAA3256">
        <w:t xml:space="preserve">Clinicians were permitted to alter other therapies as </w:t>
      </w:r>
      <w:r w:rsidR="41F058F2">
        <w:t>required</w:t>
      </w:r>
      <w:r w:rsidR="23366206" w:rsidRPr="00B16540">
        <w:t>.</w:t>
      </w:r>
      <w:r w:rsidR="69CFD9D6" w:rsidRPr="075E5CAE">
        <w:t xml:space="preserve"> </w:t>
      </w:r>
      <w:r w:rsidR="00A1399A">
        <w:t>F</w:t>
      </w:r>
      <w:r w:rsidR="00E45EA1">
        <w:t>ull description</w:t>
      </w:r>
      <w:r w:rsidR="00A1399A">
        <w:t>s</w:t>
      </w:r>
      <w:r w:rsidR="00E45EA1">
        <w:t xml:space="preserve"> of </w:t>
      </w:r>
      <w:r w:rsidR="000F2A59">
        <w:t xml:space="preserve">the assessment of </w:t>
      </w:r>
      <w:r w:rsidR="00E25CC1">
        <w:t xml:space="preserve">treatment exposure and </w:t>
      </w:r>
      <w:r w:rsidR="00B47767">
        <w:t xml:space="preserve">adherence </w:t>
      </w:r>
      <w:r w:rsidR="00A1399A">
        <w:t>are</w:t>
      </w:r>
      <w:r w:rsidR="000C165F">
        <w:t xml:space="preserve"> in</w:t>
      </w:r>
      <w:r w:rsidR="007451FE">
        <w:t xml:space="preserve"> </w:t>
      </w:r>
      <w:r w:rsidR="007451FE" w:rsidRPr="00E3533E">
        <w:t>Supplement 2</w:t>
      </w:r>
      <w:r w:rsidR="007451FE">
        <w:t xml:space="preserve"> page</w:t>
      </w:r>
      <w:r w:rsidR="00E3533E">
        <w:t xml:space="preserve"> 3</w:t>
      </w:r>
      <w:r w:rsidR="007451FE">
        <w:t>.</w:t>
      </w:r>
    </w:p>
    <w:p w14:paraId="51987A47" w14:textId="555E786D" w:rsidR="0C22F0EA" w:rsidRDefault="528AAEE0" w:rsidP="00587B06">
      <w:r w:rsidRPr="075E5CAE">
        <w:t xml:space="preserve">In the usual oxygen </w:t>
      </w:r>
      <w:r w:rsidR="61FF349B" w:rsidRPr="075E5CAE">
        <w:t xml:space="preserve">therapy </w:t>
      </w:r>
      <w:r w:rsidRPr="075E5CAE">
        <w:t xml:space="preserve">group, </w:t>
      </w:r>
      <w:r w:rsidR="005366BB">
        <w:t>participants</w:t>
      </w:r>
      <w:r w:rsidRPr="075E5CAE">
        <w:t xml:space="preserve"> received </w:t>
      </w:r>
      <w:r w:rsidR="25048050" w:rsidRPr="075E5CAE">
        <w:t xml:space="preserve">supplemental </w:t>
      </w:r>
      <w:r w:rsidRPr="075E5CAE">
        <w:t xml:space="preserve">oxygen at the discretion of the treating clinician. No </w:t>
      </w:r>
      <w:r w:rsidR="59CC691E" w:rsidRPr="075E5CAE">
        <w:t xml:space="preserve">minimum </w:t>
      </w:r>
      <w:r w:rsidR="4F982235" w:rsidRPr="075E5CAE">
        <w:t>F</w:t>
      </w:r>
      <w:r w:rsidR="4F982235" w:rsidRPr="009926C3">
        <w:rPr>
          <w:sz w:val="16"/>
          <w:szCs w:val="16"/>
        </w:rPr>
        <w:t>I</w:t>
      </w:r>
      <w:r w:rsidR="4F982235" w:rsidRPr="075E5CAE">
        <w:t>O</w:t>
      </w:r>
      <w:r w:rsidR="4F982235" w:rsidRPr="00BA5264">
        <w:rPr>
          <w:vertAlign w:val="subscript"/>
        </w:rPr>
        <w:t>2</w:t>
      </w:r>
      <w:r w:rsidR="4F982235" w:rsidRPr="075E5CAE">
        <w:t xml:space="preserve"> was </w:t>
      </w:r>
      <w:r w:rsidR="117E10E0" w:rsidRPr="075E5CAE">
        <w:t xml:space="preserve">mandated </w:t>
      </w:r>
      <w:r w:rsidR="2E40C9C9" w:rsidRPr="075E5CAE">
        <w:t xml:space="preserve">and no upper </w:t>
      </w:r>
      <w:r w:rsidR="21777328" w:rsidRPr="075E5CAE">
        <w:t>SpO</w:t>
      </w:r>
      <w:r w:rsidR="21777328" w:rsidRPr="075E5CAE">
        <w:rPr>
          <w:vertAlign w:val="subscript"/>
        </w:rPr>
        <w:t>2</w:t>
      </w:r>
      <w:r w:rsidR="21777328" w:rsidRPr="075E5CAE">
        <w:t xml:space="preserve"> </w:t>
      </w:r>
      <w:r w:rsidR="4CCD8135" w:rsidRPr="075E5CAE">
        <w:t xml:space="preserve">limit monitor alarm </w:t>
      </w:r>
      <w:r w:rsidR="36859821" w:rsidRPr="075E5CAE">
        <w:t>was set.</w:t>
      </w:r>
      <w:r w:rsidR="3ECD1208" w:rsidRPr="075E5CAE">
        <w:t xml:space="preserve"> Interventions were continued until 90 days post-randomization or discharge from ICU, whichever was sooner.</w:t>
      </w:r>
      <w:r w:rsidR="7C5DA99D">
        <w:t xml:space="preserve"> </w:t>
      </w:r>
      <w:r w:rsidR="00976E67" w:rsidRPr="00B16540">
        <w:t>If</w:t>
      </w:r>
      <w:r w:rsidR="00912FCD">
        <w:t xml:space="preserve"> readmitted to the ICU during this time period, units were advised to recommence.</w:t>
      </w:r>
    </w:p>
    <w:p w14:paraId="6A3C4E1B" w14:textId="5F6A588B" w:rsidR="040A7595" w:rsidRPr="00635C2C" w:rsidRDefault="040A7595" w:rsidP="001C44C8">
      <w:pPr>
        <w:pStyle w:val="Heading2"/>
        <w:rPr>
          <w:color w:val="auto"/>
        </w:rPr>
      </w:pPr>
      <w:r w:rsidRPr="00635C2C">
        <w:rPr>
          <w:color w:val="auto"/>
        </w:rPr>
        <w:t>Consent procedures</w:t>
      </w:r>
    </w:p>
    <w:p w14:paraId="50C584B9" w14:textId="3BB2D12B" w:rsidR="0C22F0EA" w:rsidRDefault="00317EF3" w:rsidP="001C44C8">
      <w:r>
        <w:t xml:space="preserve">In accordance with </w:t>
      </w:r>
      <w:r w:rsidR="00F65B8F">
        <w:t xml:space="preserve">the </w:t>
      </w:r>
      <w:r w:rsidR="00F65B8F" w:rsidRPr="00F65B8F">
        <w:t>approved emergency waiver of consent under the relevant Mental Capacity Acts in England</w:t>
      </w:r>
      <w:r w:rsidR="00ED33F5">
        <w:t xml:space="preserve"> and Wales</w:t>
      </w:r>
      <w:r w:rsidR="00930D14">
        <w:t xml:space="preserve"> and in</w:t>
      </w:r>
      <w:r w:rsidR="00F65B8F" w:rsidRPr="00F65B8F">
        <w:t xml:space="preserve"> Northern Ireland</w:t>
      </w:r>
      <w:r w:rsidR="0041185D">
        <w:t>, a</w:t>
      </w:r>
      <w:r w:rsidR="040A7595" w:rsidRPr="0C22F0EA">
        <w:t xml:space="preserve"> ‘research without prior consent’ approach was used, which allowed agreement to be obtained from a </w:t>
      </w:r>
      <w:r w:rsidR="3FB5FB9C">
        <w:t>p</w:t>
      </w:r>
      <w:r w:rsidR="040A7595">
        <w:t>ersonal</w:t>
      </w:r>
      <w:r w:rsidR="040A7595" w:rsidRPr="0C22F0EA">
        <w:t xml:space="preserve"> or </w:t>
      </w:r>
      <w:r w:rsidR="4F3561AB">
        <w:t>n</w:t>
      </w:r>
      <w:r w:rsidR="040A7595">
        <w:t xml:space="preserve">ominated </w:t>
      </w:r>
      <w:r w:rsidR="26DD3516">
        <w:lastRenderedPageBreak/>
        <w:t>c</w:t>
      </w:r>
      <w:r w:rsidR="040A7595">
        <w:t>onsultee</w:t>
      </w:r>
      <w:r w:rsidR="040A7595" w:rsidRPr="0C22F0EA">
        <w:t xml:space="preserve"> as soon as appropriate following randomization. If the patient regained mental capac</w:t>
      </w:r>
      <w:r w:rsidR="28138FDA" w:rsidRPr="0C22F0EA">
        <w:t>ity, i</w:t>
      </w:r>
      <w:r w:rsidR="040A7595" w:rsidRPr="0C22F0EA">
        <w:t>nformed consent was obtained</w:t>
      </w:r>
      <w:r w:rsidR="5963960A" w:rsidRPr="0C22F0EA">
        <w:t>. I</w:t>
      </w:r>
      <w:r w:rsidR="00927D62">
        <w:t>f</w:t>
      </w:r>
      <w:r w:rsidR="5963960A" w:rsidRPr="0C22F0EA">
        <w:t xml:space="preserve"> the patient had capacity</w:t>
      </w:r>
      <w:r w:rsidR="040A7595" w:rsidRPr="0C22F0EA">
        <w:t xml:space="preserve"> </w:t>
      </w:r>
      <w:r w:rsidR="5F02F622" w:rsidRPr="0C22F0EA">
        <w:t xml:space="preserve">prior to randomization, verbal consent could be obtained. </w:t>
      </w:r>
      <w:r w:rsidR="2DCD2602" w:rsidRPr="0C22F0EA">
        <w:t>All d</w:t>
      </w:r>
      <w:r w:rsidR="040A7595" w:rsidRPr="0C22F0EA">
        <w:t>ata collected up to refusal or withdrawal of consent were retained</w:t>
      </w:r>
      <w:r w:rsidR="30B58238" w:rsidRPr="0C22F0EA">
        <w:t>. I</w:t>
      </w:r>
      <w:r w:rsidR="3447C331" w:rsidRPr="0C22F0EA">
        <w:t xml:space="preserve">n addition, approvals were obtained to allow the primary outcome to be collected on all </w:t>
      </w:r>
      <w:r w:rsidR="005366BB">
        <w:t>participants</w:t>
      </w:r>
      <w:r w:rsidR="003F641A">
        <w:t>, ot</w:t>
      </w:r>
      <w:r w:rsidR="00A8703B" w:rsidRPr="00A8703B">
        <w:t>her than those who requested that all data be removed</w:t>
      </w:r>
      <w:r w:rsidR="040A7595" w:rsidRPr="0C22F0EA">
        <w:t xml:space="preserve">. </w:t>
      </w:r>
      <w:r w:rsidR="00777E6E">
        <w:t>Secondary outcomes were available</w:t>
      </w:r>
      <w:r w:rsidR="004C70A7">
        <w:t xml:space="preserve"> </w:t>
      </w:r>
      <w:r w:rsidR="00777E6E">
        <w:t xml:space="preserve">for those </w:t>
      </w:r>
      <w:r w:rsidR="004C70A7">
        <w:t xml:space="preserve">who provided consent to allow data linkage. </w:t>
      </w:r>
      <w:r w:rsidR="040A7595" w:rsidRPr="0C22F0EA">
        <w:t xml:space="preserve">All procedures are in </w:t>
      </w:r>
      <w:r w:rsidR="040A7595" w:rsidRPr="005A2E08">
        <w:t>Supplement</w:t>
      </w:r>
      <w:r w:rsidR="040A7595" w:rsidRPr="0C22F0EA">
        <w:t xml:space="preserve"> 2 pages </w:t>
      </w:r>
      <w:r w:rsidR="005A2E08">
        <w:t>4-</w:t>
      </w:r>
      <w:r w:rsidR="006E5DAB">
        <w:t>6</w:t>
      </w:r>
      <w:r w:rsidR="040A7595" w:rsidRPr="0C22F0EA">
        <w:t>.</w:t>
      </w:r>
    </w:p>
    <w:p w14:paraId="542D886F" w14:textId="724429F9" w:rsidR="006A4876" w:rsidRPr="00635C2C" w:rsidRDefault="0061656A" w:rsidP="001C44C8">
      <w:pPr>
        <w:pStyle w:val="Heading2"/>
        <w:rPr>
          <w:color w:val="auto"/>
        </w:rPr>
      </w:pPr>
      <w:r w:rsidRPr="00635C2C">
        <w:rPr>
          <w:color w:val="auto"/>
        </w:rPr>
        <w:t>Outcome</w:t>
      </w:r>
      <w:r w:rsidR="0080E0A3" w:rsidRPr="00635C2C">
        <w:rPr>
          <w:color w:val="auto"/>
        </w:rPr>
        <w:t xml:space="preserve"> measures</w:t>
      </w:r>
    </w:p>
    <w:p w14:paraId="39193BD2" w14:textId="1F8BA8D6" w:rsidR="075E5CAE" w:rsidRPr="009926C3" w:rsidRDefault="7E4DE341" w:rsidP="00187FE3">
      <w:r w:rsidRPr="075E5CAE">
        <w:t xml:space="preserve">The primary outcome was all-cause mortality at 90 days after randomization. Secondary outcomes </w:t>
      </w:r>
      <w:r w:rsidR="008C7BAA">
        <w:t>were</w:t>
      </w:r>
      <w:r w:rsidRPr="075E5CAE">
        <w:t xml:space="preserve">: </w:t>
      </w:r>
      <w:r w:rsidR="25C3A0DC" w:rsidRPr="075E5CAE">
        <w:t>duration of ICU and acute hospital stay (c</w:t>
      </w:r>
      <w:r w:rsidR="55716DE1" w:rsidRPr="075E5CAE">
        <w:t>en</w:t>
      </w:r>
      <w:r w:rsidR="25C3A0DC" w:rsidRPr="075E5CAE">
        <w:t>sored at 90 days)</w:t>
      </w:r>
      <w:r w:rsidR="00DF7BCF">
        <w:t>; days alive and free from organ support (</w:t>
      </w:r>
      <w:r w:rsidR="00DF7BCF" w:rsidRPr="004347E4">
        <w:t>respiratory, cardiovascular or renal support</w:t>
      </w:r>
      <w:r w:rsidR="00DF7BCF">
        <w:t xml:space="preserve">) at 30 days; </w:t>
      </w:r>
      <w:r w:rsidR="008E1F32" w:rsidRPr="075E5CAE">
        <w:t xml:space="preserve">mortality </w:t>
      </w:r>
      <w:r w:rsidR="008E1F32">
        <w:t xml:space="preserve">at ICU and hospital discharge </w:t>
      </w:r>
      <w:r w:rsidR="008E1F32" w:rsidRPr="075E5CAE">
        <w:t xml:space="preserve">(censored at 90 days); </w:t>
      </w:r>
      <w:r w:rsidR="008E1F32">
        <w:t xml:space="preserve">and </w:t>
      </w:r>
      <w:r w:rsidR="008E1F32" w:rsidRPr="075E5CAE">
        <w:t>60</w:t>
      </w:r>
      <w:r w:rsidR="008E1F32">
        <w:t xml:space="preserve">-day and </w:t>
      </w:r>
      <w:r w:rsidR="008E1F32" w:rsidRPr="075E5CAE">
        <w:t>one</w:t>
      </w:r>
      <w:r w:rsidR="008E1F32">
        <w:t>-</w:t>
      </w:r>
      <w:r w:rsidR="008E1F32" w:rsidRPr="075E5CAE">
        <w:t>year</w:t>
      </w:r>
      <w:r w:rsidR="008E1F32">
        <w:t xml:space="preserve"> mortality</w:t>
      </w:r>
      <w:r w:rsidR="006426D7">
        <w:t>.</w:t>
      </w:r>
      <w:r w:rsidRPr="075E5CAE">
        <w:t xml:space="preserve"> All definitions are in </w:t>
      </w:r>
      <w:r w:rsidRPr="00446833">
        <w:t>Supplement</w:t>
      </w:r>
      <w:r w:rsidRPr="075E5CAE">
        <w:t xml:space="preserve"> 2 pages </w:t>
      </w:r>
      <w:r w:rsidR="00DA0CE0">
        <w:t>7</w:t>
      </w:r>
      <w:r w:rsidR="00446833" w:rsidRPr="00446833">
        <w:t>-</w:t>
      </w:r>
      <w:r w:rsidR="00F9703E">
        <w:t>8</w:t>
      </w:r>
      <w:r w:rsidRPr="075E5CAE">
        <w:t xml:space="preserve">. The </w:t>
      </w:r>
      <w:r w:rsidR="009C5118">
        <w:t>i</w:t>
      </w:r>
      <w:r w:rsidRPr="075E5CAE">
        <w:t xml:space="preserve">ntegrated </w:t>
      </w:r>
      <w:r w:rsidR="005125BC" w:rsidRPr="075E5CAE">
        <w:t>health-</w:t>
      </w:r>
      <w:r w:rsidRPr="075E5CAE">
        <w:t>economic evaluation will be reported separately.</w:t>
      </w:r>
    </w:p>
    <w:p w14:paraId="34EB1F33" w14:textId="79B82044" w:rsidR="756501E1" w:rsidRPr="00635C2C" w:rsidRDefault="756501E1" w:rsidP="00187FE3">
      <w:pPr>
        <w:pStyle w:val="Heading2"/>
        <w:rPr>
          <w:color w:val="auto"/>
        </w:rPr>
      </w:pPr>
      <w:r w:rsidRPr="00635C2C">
        <w:rPr>
          <w:color w:val="auto"/>
        </w:rPr>
        <w:t>Sample size calculations</w:t>
      </w:r>
    </w:p>
    <w:p w14:paraId="4651BBE8" w14:textId="4BD8E14C" w:rsidR="0C22F0EA" w:rsidRPr="009926C3" w:rsidRDefault="7B8429C2" w:rsidP="0F5B804F">
      <w:pPr>
        <w:rPr>
          <w:rFonts w:eastAsiaTheme="minorEastAsia"/>
        </w:rPr>
      </w:pPr>
      <w:r>
        <w:t>Based on CMP data (N=96</w:t>
      </w:r>
      <w:r w:rsidR="001B293C">
        <w:t xml:space="preserve"> </w:t>
      </w:r>
      <w:r>
        <w:t>028, April 2017 to March 2019) and the Risk II study dataset (N=82</w:t>
      </w:r>
      <w:r w:rsidR="001B293C">
        <w:t xml:space="preserve"> </w:t>
      </w:r>
      <w:r>
        <w:t>075, April 2014 to March 2016),</w:t>
      </w:r>
      <w:r w:rsidR="006E7D5E">
        <w:fldChar w:fldCharType="begin"/>
      </w:r>
      <w:r w:rsidR="006E7D5E">
        <w:instrText xml:space="preserve"> ADDIN EN.CITE &lt;EndNote&gt;&lt;Cite&gt;&lt;Author&gt;Ferrando-Vivas&lt;/Author&gt;&lt;Year&gt;2022&lt;/Year&gt;&lt;RecNum&gt;7&lt;/RecNum&gt;&lt;DisplayText&gt;&lt;style face="superscript"&gt;14&lt;/style&gt;&lt;/DisplayText&gt;&lt;record&gt;&lt;rec-number&gt;7&lt;/rec-number&gt;&lt;foreign-keys&gt;&lt;key app="EN" db-id="5pfd5pad3avs2pe5xwdvesr4t552vswatxsa" timestamp="1747404304"&gt;7&lt;/key&gt;&lt;/foreign-keys&gt;&lt;ref-type name="Journal Article"&gt;17&lt;/ref-type&gt;&lt;contributors&gt;&lt;authors&gt;&lt;author&gt;Ferrando-Vivas, P.&lt;/author&gt;&lt;author&gt;Shankar-Hari, M.&lt;/author&gt;&lt;author&gt;Thomas, K.&lt;/author&gt;&lt;author&gt;Doidge, J. C.&lt;/author&gt;&lt;author&gt;Caskey, F. J.&lt;/author&gt;&lt;author&gt;Forni, L.&lt;/author&gt;&lt;author&gt;Harris, S.&lt;/author&gt;&lt;author&gt;Ostermann, M.&lt;/author&gt;&lt;author&gt;Gornik, I.&lt;/author&gt;&lt;author&gt;Holman, N.&lt;/author&gt;&lt;author&gt;Lone, N.&lt;/author&gt;&lt;author&gt;Young, B.&lt;/author&gt;&lt;author&gt;Jenkins, D.&lt;/author&gt;&lt;author&gt;Webb, S.&lt;/author&gt;&lt;author&gt;Nolan, J. P.&lt;/author&gt;&lt;author&gt;Soar, J.&lt;/author&gt;&lt;author&gt;Rowan, K. M.&lt;/author&gt;&lt;author&gt;Harrison, D. A.&lt;/author&gt;&lt;/authors&gt;&lt;/contributors&gt;&lt;titles&gt;&lt;title&gt;Improving risk prediction model quality in the critically ill: data linkage study&lt;/title&gt;&lt;secondary-title&gt;Health and Social Care Delivery Research&lt;/secondary-title&gt;&lt;short-title&gt;Improving risk prediction model quality in the critically ill: data linkage study&lt;/short-title&gt;&lt;/titles&gt;&lt;periodical&gt;&lt;full-title&gt;Health and Social Care Delivery Research&lt;/full-title&gt;&lt;/periodical&gt;&lt;volume&gt;10&lt;/volume&gt;&lt;number&gt;39&lt;/number&gt;&lt;dates&gt;&lt;year&gt;2022&lt;/year&gt;&lt;/dates&gt;&lt;accession-num&gt;36542744&lt;/accession-num&gt;&lt;urls&gt;&lt;related-urls&gt;&lt;url&gt;https://www.ncbi.nlm.nih.gov/pubmed/36542744&lt;/url&gt;&lt;/related-urls&gt;&lt;/urls&gt;&lt;electronic-resource-num&gt;10.3310/EQAB4594&lt;/electronic-resource-num&gt;&lt;language&gt;eng&lt;/language&gt;&lt;/record&gt;&lt;/Cite&gt;&lt;/EndNote&gt;</w:instrText>
      </w:r>
      <w:r w:rsidR="006E7D5E">
        <w:fldChar w:fldCharType="separate"/>
      </w:r>
      <w:r w:rsidR="006E7D5E" w:rsidRPr="006E7D5E">
        <w:rPr>
          <w:noProof/>
          <w:vertAlign w:val="superscript"/>
        </w:rPr>
        <w:t>14</w:t>
      </w:r>
      <w:r w:rsidR="006E7D5E">
        <w:fldChar w:fldCharType="end"/>
      </w:r>
      <w:r>
        <w:t xml:space="preserve"> 90-day all-cause mortality </w:t>
      </w:r>
      <w:r w:rsidR="012164D4">
        <w:t xml:space="preserve">was </w:t>
      </w:r>
      <w:r w:rsidR="00516931">
        <w:t xml:space="preserve">anticipated </w:t>
      </w:r>
      <w:r w:rsidR="012164D4">
        <w:t>to</w:t>
      </w:r>
      <w:r w:rsidRPr="0F5B804F">
        <w:rPr>
          <w:rFonts w:eastAsiaTheme="minorEastAsia"/>
        </w:rPr>
        <w:t xml:space="preserve"> be 37%</w:t>
      </w:r>
      <w:r w:rsidR="1258C1F9" w:rsidRPr="0F5B804F">
        <w:rPr>
          <w:rFonts w:eastAsiaTheme="minorEastAsia"/>
        </w:rPr>
        <w:t xml:space="preserve"> for usual oxygen therapy</w:t>
      </w:r>
      <w:r w:rsidRPr="0F5B804F">
        <w:rPr>
          <w:rFonts w:eastAsiaTheme="minorEastAsia"/>
        </w:rPr>
        <w:t xml:space="preserve">. </w:t>
      </w:r>
      <w:r w:rsidR="1538B1F7" w:rsidRPr="0F5B804F">
        <w:rPr>
          <w:rFonts w:eastAsiaTheme="minorEastAsia"/>
        </w:rPr>
        <w:t>Assuming</w:t>
      </w:r>
      <w:r w:rsidR="2B1E3976" w:rsidRPr="0F5B804F">
        <w:rPr>
          <w:rFonts w:eastAsiaTheme="minorEastAsia"/>
        </w:rPr>
        <w:t xml:space="preserve"> 6% loss to follow-up, a sample size of 16</w:t>
      </w:r>
      <w:r w:rsidR="00C70E4F" w:rsidRPr="0F5B804F">
        <w:rPr>
          <w:rFonts w:eastAsiaTheme="minorEastAsia"/>
        </w:rPr>
        <w:t xml:space="preserve"> </w:t>
      </w:r>
      <w:r w:rsidR="2B1E3976" w:rsidRPr="0F5B804F">
        <w:rPr>
          <w:rFonts w:eastAsiaTheme="minorEastAsia"/>
        </w:rPr>
        <w:t xml:space="preserve">500 </w:t>
      </w:r>
      <w:r w:rsidR="008A5B68" w:rsidRPr="0F5B804F">
        <w:rPr>
          <w:rFonts w:eastAsiaTheme="minorEastAsia"/>
        </w:rPr>
        <w:t>provide</w:t>
      </w:r>
      <w:r w:rsidR="00E3186E" w:rsidRPr="0F5B804F">
        <w:rPr>
          <w:rFonts w:eastAsiaTheme="minorEastAsia"/>
        </w:rPr>
        <w:t>d</w:t>
      </w:r>
      <w:r w:rsidR="008A5B68" w:rsidRPr="0F5B804F">
        <w:rPr>
          <w:rFonts w:eastAsiaTheme="minorEastAsia"/>
        </w:rPr>
        <w:t xml:space="preserve"> </w:t>
      </w:r>
      <w:r w:rsidRPr="0F5B804F">
        <w:rPr>
          <w:rFonts w:eastAsiaTheme="minorEastAsia"/>
        </w:rPr>
        <w:t xml:space="preserve">90% power </w:t>
      </w:r>
      <w:r w:rsidR="00BE1890" w:rsidRPr="0F5B804F">
        <w:rPr>
          <w:rFonts w:eastAsiaTheme="minorEastAsia"/>
        </w:rPr>
        <w:t xml:space="preserve">at </w:t>
      </w:r>
      <w:r w:rsidR="00BE1890" w:rsidRPr="0F5B804F">
        <w:rPr>
          <w:rFonts w:eastAsiaTheme="minorEastAsia"/>
          <w:i/>
          <w:iCs/>
        </w:rPr>
        <w:t>P</w:t>
      </w:r>
      <w:r w:rsidR="00BE1890" w:rsidRPr="0F5B804F">
        <w:rPr>
          <w:rFonts w:eastAsiaTheme="minorEastAsia"/>
        </w:rPr>
        <w:t>&lt;.05</w:t>
      </w:r>
      <w:r w:rsidR="1098BC72" w:rsidRPr="0F5B804F">
        <w:rPr>
          <w:rFonts w:eastAsiaTheme="minorEastAsia"/>
        </w:rPr>
        <w:t xml:space="preserve"> </w:t>
      </w:r>
      <w:r w:rsidR="0CF473C9" w:rsidRPr="0F5B804F">
        <w:rPr>
          <w:rFonts w:eastAsiaTheme="minorEastAsia"/>
        </w:rPr>
        <w:t>to detect an absolute risk reduction of 2.5</w:t>
      </w:r>
      <w:r w:rsidR="00202448" w:rsidRPr="0F5B804F">
        <w:rPr>
          <w:rFonts w:eastAsiaTheme="minorEastAsia"/>
        </w:rPr>
        <w:t xml:space="preserve"> percentage points</w:t>
      </w:r>
      <w:r w:rsidR="0CF473C9" w:rsidRPr="0F5B804F">
        <w:rPr>
          <w:rFonts w:eastAsiaTheme="minorEastAsia"/>
        </w:rPr>
        <w:t xml:space="preserve"> to 34.5% with conservative oxygen therapy. Two interim analyses were </w:t>
      </w:r>
      <w:r w:rsidR="0099370C" w:rsidRPr="0F5B804F">
        <w:rPr>
          <w:rFonts w:eastAsiaTheme="minorEastAsia"/>
        </w:rPr>
        <w:t>performed</w:t>
      </w:r>
      <w:r w:rsidR="0CF473C9" w:rsidRPr="0F5B804F">
        <w:rPr>
          <w:rFonts w:eastAsiaTheme="minorEastAsia"/>
        </w:rPr>
        <w:t xml:space="preserve"> after</w:t>
      </w:r>
      <w:r w:rsidR="00130125" w:rsidRPr="0F5B804F">
        <w:rPr>
          <w:rFonts w:eastAsiaTheme="minorEastAsia"/>
        </w:rPr>
        <w:t xml:space="preserve"> </w:t>
      </w:r>
      <w:r w:rsidR="0CF473C9" w:rsidRPr="0F5B804F">
        <w:rPr>
          <w:rFonts w:eastAsiaTheme="minorEastAsia"/>
        </w:rPr>
        <w:t>4500 and 10</w:t>
      </w:r>
      <w:r w:rsidR="00E902D8" w:rsidRPr="0F5B804F">
        <w:rPr>
          <w:rFonts w:eastAsiaTheme="minorEastAsia"/>
        </w:rPr>
        <w:t xml:space="preserve"> </w:t>
      </w:r>
      <w:r w:rsidR="0CF473C9" w:rsidRPr="0F5B804F">
        <w:rPr>
          <w:rFonts w:eastAsiaTheme="minorEastAsia"/>
        </w:rPr>
        <w:t xml:space="preserve">000 </w:t>
      </w:r>
      <w:r w:rsidR="00130125" w:rsidRPr="0F5B804F">
        <w:rPr>
          <w:rFonts w:eastAsiaTheme="minorEastAsia"/>
        </w:rPr>
        <w:t>participants</w:t>
      </w:r>
      <w:r w:rsidR="0CF473C9" w:rsidRPr="0F5B804F">
        <w:rPr>
          <w:rFonts w:eastAsiaTheme="minorEastAsia"/>
        </w:rPr>
        <w:t xml:space="preserve"> using a Peto-Haybittle stopping rule (</w:t>
      </w:r>
      <w:r w:rsidR="0CF473C9" w:rsidRPr="0F5B804F">
        <w:rPr>
          <w:rFonts w:eastAsiaTheme="minorEastAsia"/>
          <w:i/>
          <w:iCs/>
        </w:rPr>
        <w:t>P</w:t>
      </w:r>
      <w:r w:rsidR="21ABF50B" w:rsidRPr="0F5B804F">
        <w:rPr>
          <w:rFonts w:eastAsiaTheme="minorEastAsia"/>
        </w:rPr>
        <w:t>&lt;.</w:t>
      </w:r>
      <w:r w:rsidR="0CF473C9" w:rsidRPr="0F5B804F">
        <w:rPr>
          <w:rFonts w:eastAsiaTheme="minorEastAsia"/>
        </w:rPr>
        <w:t xml:space="preserve">001) </w:t>
      </w:r>
      <w:r w:rsidR="00EB2CD9" w:rsidRPr="0F5B804F">
        <w:rPr>
          <w:rFonts w:eastAsiaTheme="minorEastAsia"/>
        </w:rPr>
        <w:t>for</w:t>
      </w:r>
      <w:r w:rsidR="0CF473C9" w:rsidRPr="0F5B804F">
        <w:rPr>
          <w:rFonts w:eastAsiaTheme="minorEastAsia"/>
        </w:rPr>
        <w:t xml:space="preserve"> effectiveness or harm. </w:t>
      </w:r>
    </w:p>
    <w:p w14:paraId="23B4D460" w14:textId="24A8CD97" w:rsidR="006A4876" w:rsidRPr="00635C2C" w:rsidRDefault="6F05886B" w:rsidP="001C44C8">
      <w:pPr>
        <w:pStyle w:val="Heading2"/>
        <w:rPr>
          <w:color w:val="auto"/>
        </w:rPr>
      </w:pPr>
      <w:r w:rsidRPr="00635C2C">
        <w:rPr>
          <w:color w:val="auto"/>
        </w:rPr>
        <w:t>Data collection</w:t>
      </w:r>
    </w:p>
    <w:p w14:paraId="7D5F53CC" w14:textId="3A46D84F" w:rsidR="22F73907" w:rsidRDefault="22F73907" w:rsidP="001C44C8">
      <w:r>
        <w:t xml:space="preserve">For efficiency of trial delivery, the </w:t>
      </w:r>
      <w:r w:rsidR="00DD543B">
        <w:t xml:space="preserve">majority of data </w:t>
      </w:r>
      <w:r w:rsidR="009B6193">
        <w:t xml:space="preserve">were obtained from </w:t>
      </w:r>
      <w:r w:rsidR="005B266F">
        <w:t xml:space="preserve">linked, </w:t>
      </w:r>
      <w:r>
        <w:t xml:space="preserve">routine data </w:t>
      </w:r>
      <w:r w:rsidR="009B6193">
        <w:t>sources</w:t>
      </w:r>
      <w:r w:rsidR="002271CB">
        <w:t>:</w:t>
      </w:r>
      <w:r w:rsidR="009B6193">
        <w:t xml:space="preserve"> the CMP </w:t>
      </w:r>
      <w:r w:rsidR="002271CB">
        <w:t>(for baseline data, ICU and hospital outcomes)</w:t>
      </w:r>
      <w:r w:rsidR="009B6193">
        <w:t xml:space="preserve"> and </w:t>
      </w:r>
      <w:r w:rsidR="003E6BF9">
        <w:t xml:space="preserve">Civil Registrations of </w:t>
      </w:r>
      <w:r w:rsidR="003E6BF9">
        <w:lastRenderedPageBreak/>
        <w:t>Death</w:t>
      </w:r>
      <w:r w:rsidR="00E17C3C">
        <w:t xml:space="preserve"> (for mortality post-hospital discharge</w:t>
      </w:r>
      <w:r w:rsidR="00E70A5C">
        <w:t>)</w:t>
      </w:r>
      <w:r>
        <w:t>.</w:t>
      </w:r>
      <w:r w:rsidR="006734BC">
        <w:fldChar w:fldCharType="begin"/>
      </w:r>
      <w:r w:rsidR="00F336DB">
        <w:instrText xml:space="preserve"> ADDIN EN.CITE &lt;EndNote&gt;&lt;Cite&gt;&lt;Author&gt;NHS England&lt;/Author&gt;&lt;Year&gt;2025&lt;/Year&gt;&lt;RecNum&gt;39&lt;/RecNum&gt;&lt;DisplayText&gt;&lt;style face="superscript"&gt;15&lt;/style&gt;&lt;/DisplayText&gt;&lt;record&gt;&lt;rec-number&gt;39&lt;/rec-number&gt;&lt;foreign-keys&gt;&lt;key app="EN" db-id="5pfd5pad3avs2pe5xwdvesr4t552vswatxsa" timestamp="1747424760"&gt;39&lt;/key&gt;&lt;/foreign-keys&gt;&lt;ref-type name="Web Page"&gt;12&lt;/ref-type&gt;&lt;contributors&gt;&lt;authors&gt;&lt;author&gt;NHS England,&lt;/author&gt;&lt;/authors&gt;&lt;secondary-authors&gt;&lt;author&gt;NHS England&lt;/author&gt;&lt;/secondary-authors&gt;&lt;/contributors&gt;&lt;titles&gt;&lt;title&gt;Civil Registrations of Death&lt;/title&gt;&lt;/titles&gt;&lt;dates&gt;&lt;year&gt;2025&lt;/year&gt;&lt;/dates&gt;&lt;urls&gt;&lt;related-urls&gt;&lt;url&gt;https://digital.nhs.uk/services/data-access-request-service-dars/dars-products-and-services/data-set-catalogue/civil-registrations-of-death&lt;/url&gt;&lt;/related-urls&gt;&lt;/urls&gt;&lt;/record&gt;&lt;/Cite&gt;&lt;/EndNote&gt;</w:instrText>
      </w:r>
      <w:r w:rsidR="006734BC">
        <w:fldChar w:fldCharType="separate"/>
      </w:r>
      <w:r w:rsidR="006734BC" w:rsidRPr="006734BC">
        <w:rPr>
          <w:noProof/>
          <w:vertAlign w:val="superscript"/>
        </w:rPr>
        <w:t>15</w:t>
      </w:r>
      <w:r w:rsidR="006734BC">
        <w:fldChar w:fldCharType="end"/>
      </w:r>
      <w:r>
        <w:t xml:space="preserve"> </w:t>
      </w:r>
      <w:r w:rsidR="00D33223">
        <w:t>To</w:t>
      </w:r>
      <w:r>
        <w:t xml:space="preserve"> understand oxygen </w:t>
      </w:r>
      <w:r w:rsidR="4E282580">
        <w:t xml:space="preserve">administration </w:t>
      </w:r>
      <w:r>
        <w:t>and adherence to the intervention</w:t>
      </w:r>
      <w:r w:rsidR="00A92421">
        <w:t>,</w:t>
      </w:r>
      <w:r w:rsidR="50FF687B">
        <w:t xml:space="preserve"> </w:t>
      </w:r>
      <w:r w:rsidR="00D33223">
        <w:t>SpO</w:t>
      </w:r>
      <w:r w:rsidR="00D33223" w:rsidRPr="0F5B804F">
        <w:rPr>
          <w:vertAlign w:val="subscript"/>
        </w:rPr>
        <w:t>2</w:t>
      </w:r>
      <w:r w:rsidR="00D33223">
        <w:t xml:space="preserve"> and F</w:t>
      </w:r>
      <w:r w:rsidR="00D33223" w:rsidRPr="0F5B804F">
        <w:rPr>
          <w:sz w:val="16"/>
          <w:szCs w:val="16"/>
        </w:rPr>
        <w:t>I</w:t>
      </w:r>
      <w:r w:rsidR="00D33223">
        <w:t>O</w:t>
      </w:r>
      <w:r w:rsidR="00D33223" w:rsidRPr="0F5B804F">
        <w:rPr>
          <w:vertAlign w:val="subscript"/>
        </w:rPr>
        <w:t>2</w:t>
      </w:r>
      <w:r w:rsidR="00543C98">
        <w:t xml:space="preserve"> were collected </w:t>
      </w:r>
      <w:r w:rsidR="00A92421">
        <w:t xml:space="preserve">hourly </w:t>
      </w:r>
      <w:r w:rsidR="00543C98">
        <w:t xml:space="preserve">on a </w:t>
      </w:r>
      <w:r w:rsidR="003E6CFF">
        <w:t>sample</w:t>
      </w:r>
      <w:r w:rsidR="00A93703">
        <w:t xml:space="preserve"> of</w:t>
      </w:r>
      <w:r w:rsidR="00F1645B">
        <w:t xml:space="preserve"> enhanced data</w:t>
      </w:r>
      <w:r w:rsidR="00FB4C83">
        <w:t xml:space="preserve"> collection</w:t>
      </w:r>
      <w:r w:rsidR="00A93703">
        <w:t xml:space="preserve"> </w:t>
      </w:r>
      <w:r w:rsidR="00130125">
        <w:t>participants</w:t>
      </w:r>
      <w:r w:rsidR="00104B4B">
        <w:t xml:space="preserve"> for </w:t>
      </w:r>
      <w:r w:rsidR="00710A00">
        <w:t>ten</w:t>
      </w:r>
      <w:r w:rsidR="005A5D96">
        <w:t xml:space="preserve"> days post-</w:t>
      </w:r>
      <w:r w:rsidR="00FF6AB4">
        <w:t>randomization</w:t>
      </w:r>
      <w:r w:rsidR="43500433">
        <w:t xml:space="preserve">. </w:t>
      </w:r>
      <w:r w:rsidR="004F7B9A">
        <w:t xml:space="preserve">Total exposure to supplemental oxygen was calculated </w:t>
      </w:r>
      <w:r w:rsidR="00BA7DC4">
        <w:t>by the</w:t>
      </w:r>
      <w:r w:rsidR="004F7B9A">
        <w:t xml:space="preserve"> </w:t>
      </w:r>
      <w:r w:rsidR="006F5F6E">
        <w:t>amount administe</w:t>
      </w:r>
      <w:r w:rsidR="00A7662B">
        <w:t>re</w:t>
      </w:r>
      <w:r w:rsidR="006F5F6E">
        <w:t>d</w:t>
      </w:r>
      <w:r w:rsidR="008537D2">
        <w:t xml:space="preserve"> </w:t>
      </w:r>
      <w:r w:rsidR="00BA7DC4">
        <w:t>above room ai</w:t>
      </w:r>
      <w:r w:rsidR="001D429C">
        <w:t>r</w:t>
      </w:r>
      <w:r w:rsidR="00BA7DC4">
        <w:t xml:space="preserve"> </w:t>
      </w:r>
      <w:r w:rsidR="00A7662B">
        <w:t>(</w:t>
      </w:r>
      <w:r w:rsidR="00BA7DC4">
        <w:t>F</w:t>
      </w:r>
      <w:r w:rsidR="00BA7DC4" w:rsidRPr="0F5B804F">
        <w:rPr>
          <w:sz w:val="16"/>
          <w:szCs w:val="16"/>
        </w:rPr>
        <w:t>I</w:t>
      </w:r>
      <w:r w:rsidR="00BA7DC4">
        <w:t>O</w:t>
      </w:r>
      <w:r w:rsidR="00BA7DC4" w:rsidRPr="0F5B804F">
        <w:rPr>
          <w:vertAlign w:val="subscript"/>
        </w:rPr>
        <w:t>2</w:t>
      </w:r>
      <w:r w:rsidR="00BA7DC4">
        <w:t xml:space="preserve"> of 0.21</w:t>
      </w:r>
      <w:r w:rsidR="00A7662B">
        <w:t xml:space="preserve">). </w:t>
      </w:r>
      <w:r w:rsidR="00D801FC">
        <w:t>For example, o</w:t>
      </w:r>
      <w:r w:rsidR="004F7B9A">
        <w:t>ne hour on F</w:t>
      </w:r>
      <w:r w:rsidR="004F7B9A" w:rsidRPr="0F5B804F">
        <w:rPr>
          <w:sz w:val="16"/>
          <w:szCs w:val="16"/>
        </w:rPr>
        <w:t>I</w:t>
      </w:r>
      <w:r w:rsidR="004F7B9A">
        <w:t>O</w:t>
      </w:r>
      <w:r w:rsidR="004F7B9A" w:rsidRPr="0F5B804F">
        <w:rPr>
          <w:vertAlign w:val="subscript"/>
        </w:rPr>
        <w:t>2</w:t>
      </w:r>
      <w:r w:rsidR="004F7B9A">
        <w:t xml:space="preserve"> = 1.0 or two hours on F</w:t>
      </w:r>
      <w:r w:rsidR="004F7B9A" w:rsidRPr="0F5B804F">
        <w:rPr>
          <w:sz w:val="16"/>
          <w:szCs w:val="16"/>
        </w:rPr>
        <w:t>I</w:t>
      </w:r>
      <w:r w:rsidR="004F7B9A">
        <w:t>O</w:t>
      </w:r>
      <w:r w:rsidR="004F7B9A" w:rsidRPr="0F5B804F">
        <w:rPr>
          <w:vertAlign w:val="subscript"/>
        </w:rPr>
        <w:t>2</w:t>
      </w:r>
      <w:r w:rsidR="004F7B9A">
        <w:t xml:space="preserve"> = 0.605</w:t>
      </w:r>
      <w:r w:rsidR="00F24024">
        <w:t xml:space="preserve"> are calculated as </w:t>
      </w:r>
      <w:r w:rsidR="00882189">
        <w:t>one</w:t>
      </w:r>
      <w:r w:rsidR="00F24024">
        <w:t xml:space="preserve"> 100%-equivalent hour as </w:t>
      </w:r>
      <w:r w:rsidR="004F7B9A">
        <w:t xml:space="preserve">both </w:t>
      </w:r>
      <w:r w:rsidR="00F24024">
        <w:t>equate to</w:t>
      </w:r>
      <w:r w:rsidR="004F7B9A">
        <w:t xml:space="preserve"> </w:t>
      </w:r>
      <w:r w:rsidR="000A4BD2">
        <w:t>an additional 79% of oxygen (</w:t>
      </w:r>
      <w:r w:rsidR="00A7662B">
        <w:t xml:space="preserve">the maximum </w:t>
      </w:r>
      <w:r w:rsidR="000A4BD2">
        <w:t>for a single hour)</w:t>
      </w:r>
      <w:r w:rsidR="004F7B9A">
        <w:t xml:space="preserve">. </w:t>
      </w:r>
      <w:r w:rsidR="003E6CFF">
        <w:t xml:space="preserve">Enhanced </w:t>
      </w:r>
      <w:r w:rsidR="43500433">
        <w:t xml:space="preserve">data were </w:t>
      </w:r>
      <w:r w:rsidR="003E6CFF">
        <w:t xml:space="preserve">collected </w:t>
      </w:r>
      <w:r w:rsidR="43500433">
        <w:t>for a</w:t>
      </w:r>
      <w:r w:rsidR="00B0189F">
        <w:t>pproximately</w:t>
      </w:r>
      <w:r w:rsidR="43500433">
        <w:t xml:space="preserve"> 15% of </w:t>
      </w:r>
      <w:r w:rsidR="00130125">
        <w:t>participants</w:t>
      </w:r>
      <w:r w:rsidR="00C8638A">
        <w:t>:</w:t>
      </w:r>
      <w:r w:rsidR="43500433">
        <w:t xml:space="preserve"> the first </w:t>
      </w:r>
      <w:r w:rsidR="00DF4C5C">
        <w:t>ten</w:t>
      </w:r>
      <w:r w:rsidR="43500433">
        <w:t xml:space="preserve"> </w:t>
      </w:r>
      <w:r w:rsidR="00130125">
        <w:t>participants</w:t>
      </w:r>
      <w:r w:rsidR="43500433">
        <w:t xml:space="preserve"> at each site</w:t>
      </w:r>
      <w:r w:rsidR="4F06CC23">
        <w:t xml:space="preserve">, to ensure the protocol was being </w:t>
      </w:r>
      <w:r w:rsidR="001C44C8">
        <w:t>adhered to</w:t>
      </w:r>
      <w:r w:rsidR="4F06CC23">
        <w:t xml:space="preserve">, </w:t>
      </w:r>
      <w:r w:rsidR="0080374A">
        <w:t xml:space="preserve">followed by </w:t>
      </w:r>
      <w:r w:rsidR="004E5014">
        <w:t>a random sample of</w:t>
      </w:r>
      <w:r w:rsidR="4F06CC23">
        <w:t xml:space="preserve"> 10% of </w:t>
      </w:r>
      <w:r w:rsidR="00C8638A">
        <w:t xml:space="preserve">subsequent </w:t>
      </w:r>
      <w:r w:rsidR="00130125">
        <w:t>participants</w:t>
      </w:r>
      <w:r w:rsidR="4F06CC23">
        <w:t>.</w:t>
      </w:r>
      <w:r w:rsidR="1DAFF447">
        <w:t xml:space="preserve"> If adherence was deemed </w:t>
      </w:r>
      <w:r w:rsidR="00C97193">
        <w:t>un</w:t>
      </w:r>
      <w:r w:rsidR="1DAFF447">
        <w:t>acceptable</w:t>
      </w:r>
      <w:r w:rsidR="00C97193">
        <w:t>,</w:t>
      </w:r>
      <w:r w:rsidR="1DAFF447">
        <w:t xml:space="preserve"> enhanced data </w:t>
      </w:r>
      <w:r w:rsidR="00C97193">
        <w:t xml:space="preserve">collection </w:t>
      </w:r>
      <w:r w:rsidR="00A007BD">
        <w:t>was</w:t>
      </w:r>
      <w:r w:rsidR="1DAFF447">
        <w:t xml:space="preserve"> extended.</w:t>
      </w:r>
    </w:p>
    <w:p w14:paraId="6E63E93E" w14:textId="4311134D" w:rsidR="006A4876" w:rsidRPr="00635C2C" w:rsidRDefault="006A4876" w:rsidP="001C44C8">
      <w:pPr>
        <w:pStyle w:val="Heading2"/>
        <w:rPr>
          <w:color w:val="auto"/>
        </w:rPr>
      </w:pPr>
      <w:r w:rsidRPr="00635C2C">
        <w:rPr>
          <w:color w:val="auto"/>
        </w:rPr>
        <w:t>Statistical Analysis</w:t>
      </w:r>
    </w:p>
    <w:p w14:paraId="09EB583B" w14:textId="76C30F5B" w:rsidR="0061656A" w:rsidRPr="00937E47" w:rsidRDefault="00130125" w:rsidP="00587B06">
      <w:pPr>
        <w:rPr>
          <w:rFonts w:eastAsiaTheme="minorEastAsia"/>
        </w:rPr>
      </w:pPr>
      <w:r>
        <w:t>Participants</w:t>
      </w:r>
      <w:r w:rsidR="46425FF8" w:rsidRPr="003C4899">
        <w:t xml:space="preserve"> were analyzed according to their randomized group, following a pre-specified statistical analysis </w:t>
      </w:r>
      <w:r w:rsidR="46425FF8" w:rsidRPr="00C60E55">
        <w:t>plan</w:t>
      </w:r>
      <w:r w:rsidR="112130F4" w:rsidRPr="00C60E55">
        <w:rPr>
          <w:rFonts w:eastAsia="Calibri"/>
        </w:rPr>
        <w:t xml:space="preserve"> </w:t>
      </w:r>
      <w:r w:rsidR="112130F4" w:rsidRPr="00C60E55">
        <w:t>(</w:t>
      </w:r>
      <w:r w:rsidR="007D4CB9">
        <w:t>Supplement 1</w:t>
      </w:r>
      <w:r w:rsidR="112130F4" w:rsidRPr="00937E47">
        <w:rPr>
          <w:rFonts w:eastAsiaTheme="minorEastAsia"/>
        </w:rPr>
        <w:t>)</w:t>
      </w:r>
      <w:r w:rsidR="46425FF8" w:rsidRPr="00937E47">
        <w:rPr>
          <w:rFonts w:eastAsiaTheme="minorEastAsia"/>
        </w:rPr>
        <w:t xml:space="preserve">. </w:t>
      </w:r>
      <w:r w:rsidR="21F6E2B5" w:rsidRPr="00937E47">
        <w:rPr>
          <w:rFonts w:eastAsiaTheme="minorEastAsia"/>
        </w:rPr>
        <w:t xml:space="preserve">All statistical tests were two-sided with significance set at </w:t>
      </w:r>
      <w:r w:rsidR="21F6E2B5" w:rsidRPr="00BE1890">
        <w:rPr>
          <w:rFonts w:eastAsiaTheme="minorEastAsia"/>
          <w:i/>
        </w:rPr>
        <w:t>P</w:t>
      </w:r>
      <w:r w:rsidR="21F6E2B5" w:rsidRPr="00937E47">
        <w:rPr>
          <w:rFonts w:eastAsiaTheme="minorEastAsia"/>
        </w:rPr>
        <w:t>&lt;.05 unless otherwise specified. Effect estimates are reported with 95% confidence intervals</w:t>
      </w:r>
      <w:r w:rsidR="005E6D04">
        <w:rPr>
          <w:rFonts w:eastAsiaTheme="minorEastAsia"/>
        </w:rPr>
        <w:t xml:space="preserve"> (CI)</w:t>
      </w:r>
      <w:r w:rsidR="21F6E2B5" w:rsidRPr="00937E47">
        <w:rPr>
          <w:rFonts w:eastAsiaTheme="minorEastAsia"/>
        </w:rPr>
        <w:t>. There was no adjustment for multiple testing.</w:t>
      </w:r>
    </w:p>
    <w:p w14:paraId="43C80029" w14:textId="16A9A0FB" w:rsidR="7AD39809" w:rsidRPr="00937E47" w:rsidRDefault="6DE0B383" w:rsidP="001C44C8">
      <w:r>
        <w:t xml:space="preserve">The primary </w:t>
      </w:r>
      <w:r w:rsidR="005E3983">
        <w:t>analyses</w:t>
      </w:r>
      <w:r>
        <w:t xml:space="preserve"> </w:t>
      </w:r>
      <w:r w:rsidR="005E3983">
        <w:t>were</w:t>
      </w:r>
      <w:r>
        <w:t xml:space="preserve"> adjusted for </w:t>
      </w:r>
      <w:r w:rsidR="61C7BBA3">
        <w:t>the stratification variables (</w:t>
      </w:r>
      <w:r>
        <w:t>site</w:t>
      </w:r>
      <w:r w:rsidR="611C3FB4">
        <w:t>;</w:t>
      </w:r>
      <w:r>
        <w:t xml:space="preserve"> </w:t>
      </w:r>
      <w:r w:rsidR="0FF947B9">
        <w:t xml:space="preserve">and </w:t>
      </w:r>
      <w:r>
        <w:t>diagnostic subgroup</w:t>
      </w:r>
      <w:r w:rsidR="387D0F89">
        <w:t>)</w:t>
      </w:r>
      <w:r>
        <w:t xml:space="preserve"> </w:t>
      </w:r>
      <w:r w:rsidR="1DC95835">
        <w:t xml:space="preserve">and </w:t>
      </w:r>
      <w:r>
        <w:t xml:space="preserve">for additional </w:t>
      </w:r>
      <w:r w:rsidR="354A4E6A">
        <w:t xml:space="preserve">pre-specified </w:t>
      </w:r>
      <w:r>
        <w:t xml:space="preserve">baseline covariates that </w:t>
      </w:r>
      <w:r w:rsidR="6CC1C35C">
        <w:t xml:space="preserve">were deemed </w:t>
      </w:r>
      <w:r>
        <w:t xml:space="preserve">strong predictors of outcome </w:t>
      </w:r>
      <w:r w:rsidR="1570805C">
        <w:t>(</w:t>
      </w:r>
      <w:r>
        <w:t>age</w:t>
      </w:r>
      <w:r w:rsidR="08F408CC">
        <w:t>;</w:t>
      </w:r>
      <w:r>
        <w:t xml:space="preserve"> SpO</w:t>
      </w:r>
      <w:r w:rsidRPr="0F5B804F">
        <w:rPr>
          <w:vertAlign w:val="subscript"/>
        </w:rPr>
        <w:t>2</w:t>
      </w:r>
      <w:r>
        <w:t xml:space="preserve"> at </w:t>
      </w:r>
      <w:r w:rsidR="0CD54332">
        <w:t>randomization</w:t>
      </w:r>
      <w:r w:rsidR="419EBEAF">
        <w:t xml:space="preserve">; </w:t>
      </w:r>
      <w:r>
        <w:t>PaO</w:t>
      </w:r>
      <w:r w:rsidRPr="0F5B804F">
        <w:rPr>
          <w:vertAlign w:val="subscript"/>
        </w:rPr>
        <w:t>2</w:t>
      </w:r>
      <w:r>
        <w:t>/F</w:t>
      </w:r>
      <w:r w:rsidR="6E349262" w:rsidRPr="0F5B804F">
        <w:rPr>
          <w:sz w:val="16"/>
          <w:szCs w:val="16"/>
          <w:lang w:val="en-GB"/>
        </w:rPr>
        <w:t>I</w:t>
      </w:r>
      <w:r>
        <w:t>O</w:t>
      </w:r>
      <w:r w:rsidRPr="0F5B804F">
        <w:rPr>
          <w:vertAlign w:val="subscript"/>
        </w:rPr>
        <w:t>2</w:t>
      </w:r>
      <w:r>
        <w:t xml:space="preserve"> ratio at </w:t>
      </w:r>
      <w:r w:rsidR="1EA5CAE6">
        <w:t xml:space="preserve">randomization; </w:t>
      </w:r>
      <w:r>
        <w:t>confirmed/highly suspected COVID-19</w:t>
      </w:r>
      <w:r w:rsidR="00AA7F8E">
        <w:t>; and date of randomization</w:t>
      </w:r>
      <w:r w:rsidR="6D16656A">
        <w:t>)</w:t>
      </w:r>
      <w:r w:rsidR="5C44741C">
        <w:t>.</w:t>
      </w:r>
      <w:r w:rsidR="0146EFC7">
        <w:t xml:space="preserve"> Effect</w:t>
      </w:r>
      <w:r w:rsidR="00182FAC">
        <w:t>s</w:t>
      </w:r>
      <w:r w:rsidR="0146EFC7">
        <w:t xml:space="preserve"> were estimated using </w:t>
      </w:r>
      <w:r w:rsidR="00D040AF">
        <w:t xml:space="preserve">logistic </w:t>
      </w:r>
      <w:r w:rsidR="0146EFC7">
        <w:t xml:space="preserve">regression </w:t>
      </w:r>
      <w:r w:rsidR="002925A7">
        <w:t>for</w:t>
      </w:r>
      <w:r w:rsidR="00455837">
        <w:t xml:space="preserve"> binary outcomes</w:t>
      </w:r>
      <w:r w:rsidR="00C17635">
        <w:t>,</w:t>
      </w:r>
      <w:r w:rsidR="00455837">
        <w:t xml:space="preserve"> </w:t>
      </w:r>
      <w:r w:rsidR="00226D2D">
        <w:t>Fine-Gray subdistribution</w:t>
      </w:r>
      <w:r w:rsidR="00455837">
        <w:t xml:space="preserve"> hazards regression </w:t>
      </w:r>
      <w:r w:rsidR="00E24ABD">
        <w:t>for</w:t>
      </w:r>
      <w:r w:rsidR="009E1311">
        <w:t xml:space="preserve"> </w:t>
      </w:r>
      <w:r w:rsidR="00455837">
        <w:t>durations of ICU and hospital stay</w:t>
      </w:r>
      <w:r w:rsidR="009E1311">
        <w:t xml:space="preserve"> </w:t>
      </w:r>
      <w:r w:rsidR="00ED07A5">
        <w:t>among survivors</w:t>
      </w:r>
      <w:r w:rsidR="009E1311">
        <w:t xml:space="preserve"> (with death as a competing risk)</w:t>
      </w:r>
      <w:r w:rsidR="00C17635">
        <w:t xml:space="preserve">, and </w:t>
      </w:r>
      <w:r w:rsidR="00C70909">
        <w:t xml:space="preserve">ordered logistic regression for days alive and free of organ support. </w:t>
      </w:r>
      <w:r w:rsidR="00E24ABD">
        <w:t>Time to death</w:t>
      </w:r>
      <w:r w:rsidR="00F61389">
        <w:t xml:space="preserve"> was analyzed using </w:t>
      </w:r>
      <w:r w:rsidR="00B92DBD">
        <w:t>Cox proportional hazards regression</w:t>
      </w:r>
      <w:r w:rsidR="004A5A82">
        <w:t xml:space="preserve"> with censoring at </w:t>
      </w:r>
      <w:r w:rsidR="009C4FC9">
        <w:t>the earliest of</w:t>
      </w:r>
      <w:r w:rsidR="002A20DA">
        <w:t xml:space="preserve"> withdrawal,</w:t>
      </w:r>
      <w:r w:rsidR="1A68E706">
        <w:t xml:space="preserve"> </w:t>
      </w:r>
      <w:r w:rsidR="00416EEF">
        <w:t xml:space="preserve">365 </w:t>
      </w:r>
      <w:r w:rsidR="004A5A82">
        <w:t>days</w:t>
      </w:r>
      <w:r w:rsidR="00416EEF">
        <w:t xml:space="preserve"> or the end of trial</w:t>
      </w:r>
      <w:r w:rsidR="5604A3C1">
        <w:t>.</w:t>
      </w:r>
      <w:r w:rsidR="00F90633">
        <w:t xml:space="preserve"> </w:t>
      </w:r>
      <w:r w:rsidR="00C70909">
        <w:t>All models</w:t>
      </w:r>
      <w:r w:rsidR="00455837">
        <w:t xml:space="preserve"> </w:t>
      </w:r>
      <w:r w:rsidR="00A97177">
        <w:t>accounted for clustering by</w:t>
      </w:r>
      <w:r w:rsidR="00C70909">
        <w:t xml:space="preserve"> </w:t>
      </w:r>
      <w:r w:rsidR="0146EFC7">
        <w:t xml:space="preserve">site, </w:t>
      </w:r>
      <w:r w:rsidR="00AC30C3">
        <w:t xml:space="preserve">and </w:t>
      </w:r>
      <w:r w:rsidR="00E2279D">
        <w:t xml:space="preserve">were adjusted for </w:t>
      </w:r>
      <w:r w:rsidR="00AC30C3">
        <w:t>diagnostic subgroup (</w:t>
      </w:r>
      <w:r w:rsidR="00E2279D">
        <w:t>stratification variable</w:t>
      </w:r>
      <w:r w:rsidR="000F79EA">
        <w:t>)</w:t>
      </w:r>
      <w:r w:rsidR="00E2279D">
        <w:t xml:space="preserve"> and for </w:t>
      </w:r>
      <w:r w:rsidR="00D54585">
        <w:t>the same</w:t>
      </w:r>
      <w:r w:rsidR="00E2279D">
        <w:t xml:space="preserve"> pre-specified </w:t>
      </w:r>
      <w:r w:rsidR="00B026C4">
        <w:t xml:space="preserve">baseline </w:t>
      </w:r>
      <w:r w:rsidR="00E2279D">
        <w:t xml:space="preserve">predictors of outcome. </w:t>
      </w:r>
      <w:r w:rsidR="005C4F03">
        <w:t>R</w:t>
      </w:r>
      <w:r w:rsidR="0146EFC7">
        <w:t xml:space="preserve">isk </w:t>
      </w:r>
      <w:r w:rsidR="005C4F03">
        <w:t xml:space="preserve">differences </w:t>
      </w:r>
      <w:r w:rsidR="0146EFC7">
        <w:t>and relative risk</w:t>
      </w:r>
      <w:r w:rsidR="0085068A">
        <w:t>s were estimate</w:t>
      </w:r>
      <w:r w:rsidR="0014644A">
        <w:t>d</w:t>
      </w:r>
      <w:r w:rsidR="0085068A">
        <w:t xml:space="preserve"> </w:t>
      </w:r>
      <w:r w:rsidR="00165AE4">
        <w:t>using</w:t>
      </w:r>
      <w:r w:rsidR="0085068A">
        <w:t xml:space="preserve"> </w:t>
      </w:r>
      <w:r w:rsidR="001D5533">
        <w:t>marginal standardization</w:t>
      </w:r>
      <w:r w:rsidR="23656AAE">
        <w:t>.</w:t>
      </w:r>
      <w:r w:rsidR="008414B9">
        <w:fldChar w:fldCharType="begin"/>
      </w:r>
      <w:r w:rsidR="008414B9">
        <w:instrText xml:space="preserve"> ADDIN EN.CITE &lt;EndNote&gt;&lt;Cite&gt;&lt;Author&gt;Kleinman&lt;/Author&gt;&lt;Year&gt;2009&lt;/Year&gt;&lt;RecNum&gt;14&lt;/RecNum&gt;&lt;DisplayText&gt;&lt;style face="superscript"&gt;16&lt;/style&gt;&lt;/DisplayText&gt;&lt;record&gt;&lt;rec-number&gt;14&lt;/rec-number&gt;&lt;foreign-keys&gt;&lt;key app="EN" db-id="5pfd5pad3avs2pe5xwdvesr4t552vswatxsa" timestamp="1747404304"&gt;14&lt;/key&gt;&lt;/foreign-keys&gt;&lt;ref-type name="Journal Article"&gt;17&lt;/ref-type&gt;&lt;contributors&gt;&lt;authors&gt;&lt;author&gt;Kleinman, L. C.&lt;/author&gt;&lt;author&gt;Norton, E. C.&lt;/author&gt;&lt;/authors&gt;&lt;/contributors&gt;&lt;auth-address&gt;Department of Health Policy, Mount Sinai School of Medicine, Box 1077, New York, NY 10029, USA. lawrence.kleinman@mssm.edu&lt;/auth-address&gt;&lt;titles&gt;&lt;title&gt;What&amp;apos;s the Risk? A simple approach for estimating adjusted risk measures from nonlinear models including logistic regression&lt;/title&gt;&lt;secondary-title&gt;Health Serv Res&lt;/secondary-title&gt;&lt;short-title&gt;What&amp;apos;s the Risk? A simple approach for estimating adjusted risk measures from nonlinear models including logistic regression&lt;/short-title&gt;&lt;/titles&gt;&lt;periodical&gt;&lt;full-title&gt;Health Serv Res&lt;/full-title&gt;&lt;/periodical&gt;&lt;pages&gt;288-302&lt;/pages&gt;&lt;volume&gt;44&lt;/volume&gt;&lt;number&gt;1&lt;/number&gt;&lt;edition&gt;20080911&lt;/edition&gt;&lt;keywords&gt;&lt;keyword&gt;Health Services Research&lt;/keyword&gt;&lt;keyword&gt;Humans&lt;/keyword&gt;&lt;keyword&gt;Logistic Models&lt;/keyword&gt;&lt;keyword&gt;Models, Statistical&lt;/keyword&gt;&lt;keyword&gt;Monte Carlo Method&lt;/keyword&gt;&lt;keyword&gt;Risk Assessment&lt;/keyword&gt;&lt;/keywords&gt;&lt;dates&gt;&lt;year&gt;2009&lt;/year&gt;&lt;pub-dates&gt;&lt;date&gt;Feb&lt;/date&gt;&lt;/pub-dates&gt;&lt;/dates&gt;&lt;isbn&gt;1475-6773&lt;/isbn&gt;&lt;accession-num&gt;18793213&lt;/accession-num&gt;&lt;urls&gt;&lt;related-urls&gt;&lt;url&gt;https://www.ncbi.nlm.nih.gov/pubmed/18793213&lt;/url&gt;&lt;/related-urls&gt;&lt;/urls&gt;&lt;custom2&gt;PMC2669627&lt;/custom2&gt;&lt;electronic-resource-num&gt;10.1111/j.1475-6773.2008.00900.x&lt;/electronic-resource-num&gt;&lt;language&gt;eng&lt;/language&gt;&lt;/record&gt;&lt;/Cite&gt;&lt;/EndNote&gt;</w:instrText>
      </w:r>
      <w:r w:rsidR="008414B9">
        <w:fldChar w:fldCharType="separate"/>
      </w:r>
      <w:r w:rsidR="008414B9" w:rsidRPr="008414B9">
        <w:rPr>
          <w:noProof/>
          <w:vertAlign w:val="superscript"/>
        </w:rPr>
        <w:t>16</w:t>
      </w:r>
      <w:r w:rsidR="008414B9">
        <w:fldChar w:fldCharType="end"/>
      </w:r>
      <w:r w:rsidR="66F053D0">
        <w:t xml:space="preserve"> </w:t>
      </w:r>
      <w:r w:rsidR="003C6634">
        <w:t>Multivariate</w:t>
      </w:r>
      <w:r w:rsidR="000D18FB">
        <w:t xml:space="preserve"> imputation </w:t>
      </w:r>
      <w:r w:rsidR="001A532D">
        <w:t xml:space="preserve">by chained equations was used to </w:t>
      </w:r>
      <w:r w:rsidR="001A532D">
        <w:lastRenderedPageBreak/>
        <w:t>account for missing data</w:t>
      </w:r>
      <w:r w:rsidR="00833376">
        <w:t xml:space="preserve">, incorporating </w:t>
      </w:r>
      <w:r w:rsidR="004B2057">
        <w:t xml:space="preserve">at least the </w:t>
      </w:r>
      <w:r w:rsidR="00833376">
        <w:t xml:space="preserve">primary outcome as an auxiliary variable </w:t>
      </w:r>
      <w:r w:rsidR="00D25AF4">
        <w:t>to support imp</w:t>
      </w:r>
      <w:r w:rsidR="002323AE">
        <w:t xml:space="preserve">utation of </w:t>
      </w:r>
      <w:r w:rsidR="00DE30D2">
        <w:t>secondary outcomes</w:t>
      </w:r>
      <w:r w:rsidR="00CA348A">
        <w:t>.</w:t>
      </w:r>
    </w:p>
    <w:p w14:paraId="64407AA0" w14:textId="77777777" w:rsidR="001E737F" w:rsidRDefault="3394F638" w:rsidP="00A94DEF">
      <w:r w:rsidRPr="4261F8BF">
        <w:t xml:space="preserve">The primary outcome was </w:t>
      </w:r>
      <w:r w:rsidR="006C7FA0">
        <w:t xml:space="preserve">also </w:t>
      </w:r>
      <w:r w:rsidRPr="4261F8BF">
        <w:t>analy</w:t>
      </w:r>
      <w:r w:rsidR="5CA11183" w:rsidRPr="4261F8BF">
        <w:t>z</w:t>
      </w:r>
      <w:r w:rsidRPr="4261F8BF">
        <w:t>ed by pre-specified subgroups</w:t>
      </w:r>
      <w:r w:rsidR="005A5F9B">
        <w:t xml:space="preserve"> (</w:t>
      </w:r>
      <w:r w:rsidR="006C7FA0">
        <w:t>diagnostic subgroup</w:t>
      </w:r>
      <w:r w:rsidR="3A25A834" w:rsidRPr="4261F8BF">
        <w:t xml:space="preserve">; </w:t>
      </w:r>
      <w:r w:rsidRPr="4261F8BF">
        <w:t>confirmed/highly suspected COVID-19 versus not</w:t>
      </w:r>
      <w:r w:rsidR="49A422BF" w:rsidRPr="4261F8BF">
        <w:t xml:space="preserve">; </w:t>
      </w:r>
      <w:r w:rsidR="005A5F9B">
        <w:t xml:space="preserve">and </w:t>
      </w:r>
      <w:r w:rsidRPr="4261F8BF">
        <w:t>ethnic group</w:t>
      </w:r>
      <w:r w:rsidR="005A5F9B">
        <w:t>)</w:t>
      </w:r>
      <w:r w:rsidR="593E7243" w:rsidRPr="4261F8BF">
        <w:t>. For each subgroup, t</w:t>
      </w:r>
      <w:r w:rsidR="260B3FEA" w:rsidRPr="4261F8BF">
        <w:t>he primary outcome analysis w</w:t>
      </w:r>
      <w:r w:rsidR="7BA18EB6" w:rsidRPr="4261F8BF">
        <w:t>as</w:t>
      </w:r>
      <w:r w:rsidR="260B3FEA" w:rsidRPr="4261F8BF">
        <w:t xml:space="preserve"> repeated including an interaction between conservative oxygen therapy and the subgroup variable (for multinomial subgroup variables, one interaction term for each dummy variable). </w:t>
      </w:r>
      <w:r w:rsidR="00A31198">
        <w:t xml:space="preserve">Subgroup effects were tested </w:t>
      </w:r>
      <w:r w:rsidR="5B19424C" w:rsidRPr="4261F8BF">
        <w:t>(joint</w:t>
      </w:r>
      <w:r w:rsidR="00976011">
        <w:t>ly</w:t>
      </w:r>
      <w:r w:rsidR="5B19424C" w:rsidRPr="4261F8BF">
        <w:t xml:space="preserve"> for any subgroup variables with more than </w:t>
      </w:r>
      <w:r w:rsidR="3146B977" w:rsidRPr="4261F8BF">
        <w:t>two</w:t>
      </w:r>
      <w:r w:rsidR="5B19424C" w:rsidRPr="4261F8BF">
        <w:t xml:space="preserve"> categories) </w:t>
      </w:r>
      <w:r w:rsidR="00976011">
        <w:t xml:space="preserve">on the </w:t>
      </w:r>
      <w:r w:rsidR="00074A08">
        <w:t xml:space="preserve">odds ratio </w:t>
      </w:r>
      <w:r w:rsidR="004C26AC">
        <w:t>(OR)</w:t>
      </w:r>
      <w:r w:rsidR="00074A08">
        <w:t xml:space="preserve"> scale</w:t>
      </w:r>
      <w:r w:rsidR="5B19424C" w:rsidRPr="4261F8BF">
        <w:t>.</w:t>
      </w:r>
    </w:p>
    <w:p w14:paraId="6E6687DC" w14:textId="464F8973" w:rsidR="00683EA2" w:rsidRDefault="009E660B" w:rsidP="00A94DEF">
      <w:r>
        <w:t>Additional post hoc analyses</w:t>
      </w:r>
      <w:r w:rsidR="00E15C2C">
        <w:t xml:space="preserve"> </w:t>
      </w:r>
      <w:r w:rsidR="00683EA2">
        <w:t>included</w:t>
      </w:r>
      <w:r w:rsidR="00A94DEF">
        <w:t xml:space="preserve"> </w:t>
      </w:r>
      <w:r w:rsidR="00760378">
        <w:t>subgroup analyses</w:t>
      </w:r>
      <w:r w:rsidR="00BC475E">
        <w:t xml:space="preserve"> </w:t>
      </w:r>
      <w:r w:rsidR="00EF1C37">
        <w:t xml:space="preserve">by </w:t>
      </w:r>
      <w:r w:rsidR="00415B59">
        <w:t>severity of illness (tertile of predicted risk of death</w:t>
      </w:r>
      <w:r w:rsidR="003F1A38">
        <w:t>; tertile of A</w:t>
      </w:r>
      <w:r w:rsidR="006718CB">
        <w:t xml:space="preserve">cute </w:t>
      </w:r>
      <w:r w:rsidR="003F1A38">
        <w:t>P</w:t>
      </w:r>
      <w:r w:rsidR="006718CB">
        <w:t xml:space="preserve">hysiology </w:t>
      </w:r>
      <w:r w:rsidR="003F1A38">
        <w:t>A</w:t>
      </w:r>
      <w:r w:rsidR="009F26A0">
        <w:t xml:space="preserve">nd </w:t>
      </w:r>
      <w:r w:rsidR="003F1A38">
        <w:t>C</w:t>
      </w:r>
      <w:r w:rsidR="009F26A0">
        <w:t xml:space="preserve">hronic </w:t>
      </w:r>
      <w:r w:rsidR="003F1A38">
        <w:t>H</w:t>
      </w:r>
      <w:r w:rsidR="009F26A0">
        <w:t xml:space="preserve">ealth </w:t>
      </w:r>
      <w:r w:rsidR="003F1A38">
        <w:t>E</w:t>
      </w:r>
      <w:r w:rsidR="009F26A0">
        <w:t>valuation [APACHE]</w:t>
      </w:r>
      <w:r w:rsidR="003F1A38">
        <w:t xml:space="preserve"> II score;</w:t>
      </w:r>
      <w:r w:rsidR="001F567D">
        <w:fldChar w:fldCharType="begin"/>
      </w:r>
      <w:r w:rsidR="001F567D">
        <w:instrText xml:space="preserve"> ADDIN EN.CITE &lt;EndNote&gt;&lt;Cite&gt;&lt;Author&gt;Knaus&lt;/Author&gt;&lt;Year&gt;1985&lt;/Year&gt;&lt;RecNum&gt;33&lt;/RecNum&gt;&lt;DisplayText&gt;&lt;style face="superscript"&gt;17&lt;/style&gt;&lt;/DisplayText&gt;&lt;record&gt;&lt;rec-number&gt;33&lt;/rec-number&gt;&lt;foreign-keys&gt;&lt;key app="EN" db-id="5pfd5pad3avs2pe5xwdvesr4t552vswatxsa" timestamp="1747404304"&gt;33&lt;/key&gt;&lt;/foreign-keys&gt;&lt;ref-type name="Journal Article"&gt;17&lt;/ref-type&gt;&lt;contributors&gt;&lt;authors&gt;&lt;author&gt;Knaus, W. A.&lt;/author&gt;&lt;author&gt;Draper, E. A.&lt;/author&gt;&lt;author&gt;Wagner, D. P.&lt;/author&gt;&lt;author&gt;Zimmerman, J. E.&lt;/author&gt;&lt;/authors&gt;&lt;/contributors&gt;&lt;titles&gt;&lt;title&gt;APACHE II: a severity of disease classification system&lt;/title&gt;&lt;secondary-title&gt;Crit Care Med&lt;/secondary-title&gt;&lt;short-title&gt;APACHE II: a severity of disease classification system&lt;/short-title&gt;&lt;/titles&gt;&lt;periodical&gt;&lt;full-title&gt;Crit Care Med&lt;/full-title&gt;&lt;/periodical&gt;&lt;pages&gt;818-29&lt;/pages&gt;&lt;volume&gt;13&lt;/volume&gt;&lt;number&gt;10&lt;/number&gt;&lt;keywords&gt;&lt;keyword&gt;Acute Disease&lt;/keyword&gt;&lt;keyword&gt;Adult&lt;/keyword&gt;&lt;keyword&gt;Age Factors&lt;/keyword&gt;&lt;keyword&gt;Aged&lt;/keyword&gt;&lt;keyword&gt;Chronic Disease&lt;/keyword&gt;&lt;keyword&gt;Coronary Artery Bypass&lt;/keyword&gt;&lt;keyword&gt;Costs and Cost Analysis&lt;/keyword&gt;&lt;keyword&gt;Critical Care&lt;/keyword&gt;&lt;keyword&gt;Diagnosis-Related Groups&lt;/keyword&gt;&lt;keyword&gt;Disease&lt;/keyword&gt;&lt;keyword&gt;Humans&lt;/keyword&gt;&lt;keyword&gt;Middle Aged&lt;/keyword&gt;&lt;keyword&gt;Patient Admission&lt;/keyword&gt;&lt;keyword&gt;Prognosis&lt;/keyword&gt;&lt;keyword&gt;Risk&lt;/keyword&gt;&lt;keyword&gt;Surgical Procedures, Operative&lt;/keyword&gt;&lt;/keywords&gt;&lt;dates&gt;&lt;year&gt;1985&lt;/year&gt;&lt;pub-dates&gt;&lt;date&gt;Oct&lt;/date&gt;&lt;/pub-dates&gt;&lt;/dates&gt;&lt;isbn&gt;0090-3493&lt;/isbn&gt;&lt;accession-num&gt;3928249&lt;/accession-num&gt;&lt;urls&gt;&lt;related-urls&gt;&lt;url&gt;https://www.ncbi.nlm.nih.gov/pubmed/3928249&lt;/url&gt;&lt;/related-urls&gt;&lt;/urls&gt;&lt;language&gt;eng&lt;/language&gt;&lt;/record&gt;&lt;/Cite&gt;&lt;/EndNote&gt;</w:instrText>
      </w:r>
      <w:r w:rsidR="001F567D">
        <w:fldChar w:fldCharType="separate"/>
      </w:r>
      <w:r w:rsidR="001F567D" w:rsidRPr="001F567D">
        <w:rPr>
          <w:noProof/>
          <w:vertAlign w:val="superscript"/>
        </w:rPr>
        <w:t>17</w:t>
      </w:r>
      <w:r w:rsidR="001F567D">
        <w:fldChar w:fldCharType="end"/>
      </w:r>
      <w:r w:rsidR="003F1A38">
        <w:t xml:space="preserve"> and </w:t>
      </w:r>
      <w:r w:rsidR="00CD5FDC">
        <w:t>categories of PaO</w:t>
      </w:r>
      <w:r w:rsidR="00CD5FDC" w:rsidRPr="0F5B804F">
        <w:rPr>
          <w:vertAlign w:val="subscript"/>
        </w:rPr>
        <w:t>2</w:t>
      </w:r>
      <w:r w:rsidR="00CD5FDC">
        <w:t>/</w:t>
      </w:r>
      <w:r w:rsidR="00AB34FC">
        <w:t>F</w:t>
      </w:r>
      <w:r w:rsidR="00AB34FC" w:rsidRPr="0F5B804F">
        <w:rPr>
          <w:sz w:val="16"/>
          <w:szCs w:val="16"/>
          <w:lang w:val="en-GB"/>
        </w:rPr>
        <w:t>I</w:t>
      </w:r>
      <w:r w:rsidR="00AB34FC">
        <w:t>O</w:t>
      </w:r>
      <w:r w:rsidR="00AB34FC" w:rsidRPr="0F5B804F">
        <w:rPr>
          <w:vertAlign w:val="subscript"/>
        </w:rPr>
        <w:t>2</w:t>
      </w:r>
      <w:r w:rsidR="00AB34FC">
        <w:t xml:space="preserve"> ratio</w:t>
      </w:r>
      <w:r w:rsidR="0093073A">
        <w:t xml:space="preserve"> align</w:t>
      </w:r>
      <w:r w:rsidR="00A65A3C">
        <w:t>ed</w:t>
      </w:r>
      <w:r w:rsidR="0093073A">
        <w:t xml:space="preserve"> </w:t>
      </w:r>
      <w:r w:rsidR="00AA26F7">
        <w:t xml:space="preserve">with </w:t>
      </w:r>
      <w:r w:rsidR="00AB34FC">
        <w:t>acute res</w:t>
      </w:r>
      <w:r w:rsidR="00314FC5">
        <w:t>piratory distress syndrome</w:t>
      </w:r>
      <w:r w:rsidR="00AA26F7">
        <w:t xml:space="preserve"> </w:t>
      </w:r>
      <w:r w:rsidR="00B9441A">
        <w:t>definitions)</w:t>
      </w:r>
      <w:r w:rsidR="00771FB4">
        <w:fldChar w:fldCharType="begin">
          <w:fldData xml:space="preserve">PEVuZE5vdGU+PENpdGU+PEF1dGhvcj5NYXR0aGF5PC9BdXRob3I+PFllYXI+MjAyNDwvWWVhcj48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==
</w:fldData>
        </w:fldChar>
      </w:r>
      <w:r w:rsidR="00771FB4">
        <w:instrText xml:space="preserve"> ADDIN EN.CITE </w:instrText>
      </w:r>
      <w:r w:rsidR="00771FB4">
        <w:fldChar w:fldCharType="begin">
          <w:fldData xml:space="preserve">PEVuZE5vdGU+PENpdGU+PEF1dGhvcj5NYXR0aGF5PC9BdXRob3I+PFllYXI+MjAyNDwvWWVhcj48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==
</w:fldData>
        </w:fldChar>
      </w:r>
      <w:r w:rsidR="00771FB4">
        <w:instrText xml:space="preserve"> ADDIN EN.CITE.DATA </w:instrText>
      </w:r>
      <w:r w:rsidR="00771FB4">
        <w:fldChar w:fldCharType="end"/>
      </w:r>
      <w:r w:rsidR="00771FB4">
        <w:fldChar w:fldCharType="separate"/>
      </w:r>
      <w:r w:rsidR="00771FB4" w:rsidRPr="00771FB4">
        <w:rPr>
          <w:noProof/>
          <w:vertAlign w:val="superscript"/>
        </w:rPr>
        <w:t>18</w:t>
      </w:r>
      <w:r w:rsidR="00771FB4">
        <w:fldChar w:fldCharType="end"/>
      </w:r>
      <w:r w:rsidR="00EF1C37">
        <w:t xml:space="preserve"> and </w:t>
      </w:r>
      <w:r w:rsidR="00EF1C37">
        <w:t>by data collection subset (first ten patients and random enhanced data collection sample versus standard data collection)</w:t>
      </w:r>
      <w:r w:rsidR="00B9441A">
        <w:t>.</w:t>
      </w:r>
    </w:p>
    <w:p w14:paraId="27FD5AEE" w14:textId="58A0C1BA" w:rsidR="0C22F0EA" w:rsidRPr="009926C3" w:rsidRDefault="00A94DEF" w:rsidP="00A94DEF">
      <w:r w:rsidRPr="00A94DEF">
        <w:rPr>
          <w:lang w:val="en-GB"/>
        </w:rPr>
        <w:t>All statistical analyses were conducted</w:t>
      </w:r>
      <w:r>
        <w:rPr>
          <w:lang w:val="en-GB"/>
        </w:rPr>
        <w:t xml:space="preserve"> </w:t>
      </w:r>
      <w:r w:rsidRPr="00A94DEF">
        <w:rPr>
          <w:lang w:val="en-GB"/>
        </w:rPr>
        <w:t>in Stata</w:t>
      </w:r>
      <w:r w:rsidR="00683EA2">
        <w:rPr>
          <w:lang w:val="en-GB"/>
        </w:rPr>
        <w:t>/</w:t>
      </w:r>
      <w:r w:rsidR="00C138EC">
        <w:rPr>
          <w:lang w:val="en-GB"/>
        </w:rPr>
        <w:t>MP</w:t>
      </w:r>
      <w:r w:rsidRPr="00A94DEF">
        <w:rPr>
          <w:lang w:val="en-GB"/>
        </w:rPr>
        <w:t xml:space="preserve"> version </w:t>
      </w:r>
      <w:r w:rsidR="00D918B8">
        <w:rPr>
          <w:lang w:val="en-GB"/>
        </w:rPr>
        <w:t>18.0</w:t>
      </w:r>
      <w:r w:rsidRPr="00A94DEF">
        <w:rPr>
          <w:lang w:val="en-GB"/>
        </w:rPr>
        <w:t xml:space="preserve"> (StataCorp)</w:t>
      </w:r>
      <w:r w:rsidR="00477243">
        <w:rPr>
          <w:lang w:val="en-GB"/>
        </w:rPr>
        <w:t>.</w:t>
      </w:r>
      <w:r w:rsidR="00D45502" w:rsidRPr="00635C2C">
        <w:rPr>
          <w:lang w:val="en-GB"/>
        </w:rPr>
        <w:fldChar w:fldCharType="begin"/>
      </w:r>
      <w:r w:rsidR="00771FB4">
        <w:rPr>
          <w:color w:val="FF0000"/>
          <w:lang w:val="en-GB"/>
        </w:rPr>
        <w:instrText xml:space="preserve"> ADDIN EN.CITE &lt;EndNote&gt;&lt;Cite&gt;&lt;Author&gt;StataCorp LLC&lt;/Author&gt;&lt;Year&gt;2021&lt;/Year&gt;&lt;RecNum&gt;38&lt;/RecNum&gt;&lt;DisplayText&gt;&lt;style face="superscript"&gt;19&lt;/style&gt;&lt;/DisplayText&gt;&lt;record&gt;&lt;rec-number&gt;38&lt;/rec-number&gt;&lt;foreign-keys&gt;&lt;key app="EN" db-id="5pfd5pad3avs2pe5xwdvesr4t552vswatxsa" timestamp="1747404946"&gt;38&lt;/key&gt;&lt;/foreign-keys&gt;&lt;ref-type name="Journal Article"&gt;17&lt;/ref-type&gt;&lt;contributors&gt;&lt;authors&gt;&lt;author&gt;StataCorp LLC,&lt;/author&gt;&lt;/authors&gt;&lt;/contributors&gt;&lt;titles&gt;&lt;title&gt;Stata Corp. Stata Statistical Software: Release 18.&lt;/title&gt;&lt;/titles&gt;&lt;dates&gt;&lt;year&gt;2021&lt;/year&gt;&lt;/dates&gt;&lt;urls&gt;&lt;/urls&gt;&lt;/record&gt;&lt;/Cite&gt;&lt;/EndNote&gt;</w:instrText>
      </w:r>
      <w:r w:rsidR="00D45502" w:rsidRPr="00635C2C">
        <w:rPr>
          <w:lang w:val="en-GB"/>
        </w:rPr>
        <w:fldChar w:fldCharType="separate"/>
      </w:r>
      <w:r w:rsidR="00771FB4" w:rsidRPr="00517555">
        <w:rPr>
          <w:vertAlign w:val="superscript"/>
          <w:lang w:val="en-GB"/>
        </w:rPr>
        <w:t>19</w:t>
      </w:r>
      <w:r w:rsidR="00D45502" w:rsidRPr="00635C2C">
        <w:rPr>
          <w:lang w:val="en-GB"/>
        </w:rPr>
        <w:fldChar w:fldCharType="end"/>
      </w:r>
      <w:r w:rsidR="5B2CF01A" w:rsidRPr="4261F8BF">
        <w:t xml:space="preserve"> </w:t>
      </w:r>
    </w:p>
    <w:p w14:paraId="6D5FCB2B" w14:textId="7EB48EB9" w:rsidR="0061656A" w:rsidRPr="000F3962" w:rsidRDefault="0064135A" w:rsidP="001C44C8">
      <w:pPr>
        <w:pStyle w:val="Heading1"/>
      </w:pPr>
      <w:r w:rsidRPr="009926C3">
        <w:t>RESULTS</w:t>
      </w:r>
    </w:p>
    <w:p w14:paraId="12E6FF5C" w14:textId="15FBBB2B" w:rsidR="075E5CAE" w:rsidRPr="00635C2C" w:rsidRDefault="7D7DCC49" w:rsidP="001C44C8">
      <w:pPr>
        <w:pStyle w:val="Heading2"/>
        <w:rPr>
          <w:color w:val="auto"/>
        </w:rPr>
      </w:pPr>
      <w:r w:rsidRPr="00635C2C">
        <w:rPr>
          <w:color w:val="auto"/>
        </w:rPr>
        <w:t xml:space="preserve">Sites and </w:t>
      </w:r>
      <w:r w:rsidR="00130125" w:rsidRPr="00635C2C">
        <w:rPr>
          <w:color w:val="auto"/>
        </w:rPr>
        <w:t>Participants</w:t>
      </w:r>
    </w:p>
    <w:p w14:paraId="10E005BD" w14:textId="2A34EACB" w:rsidR="075E5CAE" w:rsidRDefault="00A25D21" w:rsidP="008D4B88">
      <w:r w:rsidRPr="399D1437">
        <w:t>A</w:t>
      </w:r>
      <w:r w:rsidR="7D7DCC49" w:rsidRPr="399D1437">
        <w:t xml:space="preserve"> total of </w:t>
      </w:r>
      <w:r w:rsidR="00CD6639">
        <w:t>52</w:t>
      </w:r>
      <w:r w:rsidR="00983B78">
        <w:t xml:space="preserve"> </w:t>
      </w:r>
      <w:r w:rsidR="00CD6639">
        <w:t>747</w:t>
      </w:r>
      <w:r w:rsidR="7D7DCC49" w:rsidRPr="399D1437">
        <w:t xml:space="preserve"> </w:t>
      </w:r>
      <w:r w:rsidR="00B61E07" w:rsidRPr="399D1437">
        <w:t xml:space="preserve">critically ill patients receiving invasive </w:t>
      </w:r>
      <w:r w:rsidR="00C94279" w:rsidRPr="399D1437">
        <w:t>mechanical ventilat</w:t>
      </w:r>
      <w:r w:rsidR="00B61E07" w:rsidRPr="399D1437">
        <w:t>ion</w:t>
      </w:r>
      <w:r w:rsidR="7D7DCC49" w:rsidRPr="399D1437">
        <w:t xml:space="preserve"> were screened </w:t>
      </w:r>
      <w:r w:rsidR="000C457B" w:rsidRPr="399D1437">
        <w:t>at the 9</w:t>
      </w:r>
      <w:r w:rsidR="00174CE8">
        <w:t>7</w:t>
      </w:r>
      <w:r w:rsidR="000C457B" w:rsidRPr="399D1437">
        <w:t xml:space="preserve"> </w:t>
      </w:r>
      <w:r w:rsidR="00D15881" w:rsidRPr="399D1437">
        <w:t>sites</w:t>
      </w:r>
      <w:r w:rsidR="006B6293" w:rsidRPr="399D1437">
        <w:t xml:space="preserve"> between </w:t>
      </w:r>
      <w:r w:rsidR="00FA375E">
        <w:t>4</w:t>
      </w:r>
      <w:r w:rsidR="006933E0" w:rsidRPr="399D1437">
        <w:t xml:space="preserve"> May 2021 and </w:t>
      </w:r>
      <w:r w:rsidR="0054625D">
        <w:t>27</w:t>
      </w:r>
      <w:r w:rsidR="0054625D" w:rsidRPr="399D1437">
        <w:t xml:space="preserve"> </w:t>
      </w:r>
      <w:r w:rsidR="006933E0" w:rsidRPr="399D1437">
        <w:t>November 202</w:t>
      </w:r>
      <w:r w:rsidR="2339EFC5" w:rsidRPr="399D1437">
        <w:t>4</w:t>
      </w:r>
      <w:r w:rsidR="00E712C7">
        <w:t>, o</w:t>
      </w:r>
      <w:r w:rsidR="00D15881" w:rsidRPr="399D1437">
        <w:t xml:space="preserve">f </w:t>
      </w:r>
      <w:r w:rsidR="004C47CC">
        <w:t>whom</w:t>
      </w:r>
      <w:r w:rsidR="00B61E07" w:rsidRPr="399D1437">
        <w:t xml:space="preserve"> </w:t>
      </w:r>
      <w:r w:rsidR="002F3DBA">
        <w:t>38</w:t>
      </w:r>
      <w:r w:rsidR="00983B78">
        <w:t xml:space="preserve"> </w:t>
      </w:r>
      <w:r w:rsidR="002F3DBA">
        <w:t>479</w:t>
      </w:r>
      <w:r w:rsidR="00B61E07" w:rsidRPr="399D1437">
        <w:t xml:space="preserve"> </w:t>
      </w:r>
      <w:r w:rsidR="004C47CC">
        <w:t>we</w:t>
      </w:r>
      <w:r w:rsidR="00307280">
        <w:t>re</w:t>
      </w:r>
      <w:r w:rsidR="00533478">
        <w:t xml:space="preserve"> </w:t>
      </w:r>
      <w:r w:rsidR="00302A3A">
        <w:t xml:space="preserve">potentially </w:t>
      </w:r>
      <w:r w:rsidR="00B61E07" w:rsidRPr="399D1437">
        <w:t xml:space="preserve">eligible </w:t>
      </w:r>
      <w:r w:rsidR="00302A3A">
        <w:t>and</w:t>
      </w:r>
      <w:r w:rsidR="00634D7F" w:rsidRPr="399D1437">
        <w:t xml:space="preserve"> 16</w:t>
      </w:r>
      <w:r w:rsidR="00983B78">
        <w:t xml:space="preserve"> </w:t>
      </w:r>
      <w:r w:rsidR="00634D7F" w:rsidRPr="399D1437">
        <w:t>500 were</w:t>
      </w:r>
      <w:r w:rsidR="006B6293" w:rsidRPr="399D1437">
        <w:t xml:space="preserve"> enrolled</w:t>
      </w:r>
      <w:r w:rsidR="008D1D55" w:rsidRPr="399D1437">
        <w:t xml:space="preserve"> </w:t>
      </w:r>
      <w:r w:rsidR="7D7DCC49" w:rsidRPr="399D1437">
        <w:t xml:space="preserve">(Figure 1 and eFigure 1 </w:t>
      </w:r>
      <w:r w:rsidR="00885CAA">
        <w:t xml:space="preserve">and eTable 1 </w:t>
      </w:r>
      <w:r w:rsidR="7D7DCC49" w:rsidRPr="399D1437">
        <w:t xml:space="preserve">in Supplement 2). </w:t>
      </w:r>
      <w:r w:rsidR="00E10CC6">
        <w:t xml:space="preserve">Sixty-six participants </w:t>
      </w:r>
      <w:r w:rsidR="00730ADD" w:rsidRPr="399D1437">
        <w:t>(</w:t>
      </w:r>
      <w:r w:rsidR="00542B02">
        <w:t>0.4</w:t>
      </w:r>
      <w:r w:rsidR="00730ADD" w:rsidRPr="399D1437">
        <w:t>%) request</w:t>
      </w:r>
      <w:r w:rsidR="00DC2DBD">
        <w:t>ed</w:t>
      </w:r>
      <w:r w:rsidR="00730ADD" w:rsidRPr="399D1437">
        <w:t xml:space="preserve"> removal of </w:t>
      </w:r>
      <w:r w:rsidR="00DC2DBD">
        <w:t xml:space="preserve">all </w:t>
      </w:r>
      <w:r w:rsidR="00A8035E" w:rsidRPr="399D1437">
        <w:t xml:space="preserve">data and </w:t>
      </w:r>
      <w:r w:rsidR="00DC2DBD">
        <w:t xml:space="preserve">were excluded from the analysis. </w:t>
      </w:r>
      <w:r w:rsidR="00DF17D7">
        <w:t>The p</w:t>
      </w:r>
      <w:r w:rsidR="001D3F5B">
        <w:t xml:space="preserve">rimary outcome </w:t>
      </w:r>
      <w:r w:rsidR="003D07FB">
        <w:t xml:space="preserve">was </w:t>
      </w:r>
      <w:r w:rsidR="00D924CA">
        <w:t xml:space="preserve">unable to be determined </w:t>
      </w:r>
      <w:r w:rsidR="00A663AC">
        <w:t xml:space="preserve">for a further </w:t>
      </w:r>
      <w:r w:rsidR="002E57E3">
        <w:t>40</w:t>
      </w:r>
      <w:r w:rsidR="002E57E3" w:rsidRPr="399D1437">
        <w:t xml:space="preserve"> </w:t>
      </w:r>
      <w:r w:rsidR="00D924CA">
        <w:t>partic</w:t>
      </w:r>
      <w:r w:rsidR="00315D47">
        <w:t>ipants</w:t>
      </w:r>
      <w:r w:rsidR="002E57E3">
        <w:t xml:space="preserve"> </w:t>
      </w:r>
      <w:r w:rsidR="00A8035E" w:rsidRPr="399D1437">
        <w:t>(</w:t>
      </w:r>
      <w:r w:rsidR="00542B02">
        <w:t>0.2</w:t>
      </w:r>
      <w:r w:rsidR="00A8035E" w:rsidRPr="00B16540">
        <w:t>%)</w:t>
      </w:r>
      <w:r w:rsidR="00FC3725">
        <w:t>,</w:t>
      </w:r>
      <w:r w:rsidR="00B61D01" w:rsidRPr="00B16540">
        <w:t xml:space="preserve"> </w:t>
      </w:r>
      <w:r w:rsidR="007D4E1E">
        <w:t>as</w:t>
      </w:r>
      <w:r w:rsidR="00B61D01">
        <w:t xml:space="preserve"> data could not be linked</w:t>
      </w:r>
      <w:r w:rsidR="00B377A0">
        <w:t>,</w:t>
      </w:r>
      <w:r w:rsidR="008D4B88">
        <w:t xml:space="preserve"> </w:t>
      </w:r>
      <w:r w:rsidR="00B377A0">
        <w:t xml:space="preserve">who </w:t>
      </w:r>
      <w:r w:rsidR="008B0AF2">
        <w:t>remained</w:t>
      </w:r>
      <w:r w:rsidR="00B377A0">
        <w:t xml:space="preserve"> in the</w:t>
      </w:r>
      <w:r w:rsidR="00A81506">
        <w:t xml:space="preserve"> multiply imputed primary analysis of</w:t>
      </w:r>
      <w:r w:rsidR="00547F7D">
        <w:t xml:space="preserve"> </w:t>
      </w:r>
      <w:r w:rsidR="4BEF6375">
        <w:t>16</w:t>
      </w:r>
      <w:r w:rsidR="00983B78">
        <w:t xml:space="preserve"> </w:t>
      </w:r>
      <w:r w:rsidR="4BEF6375">
        <w:t>434 participants (</w:t>
      </w:r>
      <w:r w:rsidR="007F7FBF">
        <w:t xml:space="preserve">8230 </w:t>
      </w:r>
      <w:r w:rsidR="4BEF6375">
        <w:t xml:space="preserve">conservative oxygen therapy, </w:t>
      </w:r>
      <w:r w:rsidR="007F7FBF">
        <w:t xml:space="preserve">8204 </w:t>
      </w:r>
      <w:r w:rsidR="4BEF6375">
        <w:t>usual oxygen therapy</w:t>
      </w:r>
      <w:r w:rsidR="00D671E6">
        <w:t>; 8211 and 8183 with primary outcome</w:t>
      </w:r>
      <w:r w:rsidR="004E0011">
        <w:t xml:space="preserve"> recorded</w:t>
      </w:r>
      <w:r w:rsidR="00D671E6">
        <w:t>, respectively</w:t>
      </w:r>
      <w:r w:rsidR="4BEF6375">
        <w:t>).</w:t>
      </w:r>
      <w:r w:rsidR="7D7DCC49">
        <w:t xml:space="preserve"> </w:t>
      </w:r>
      <w:r w:rsidR="00E675AA">
        <w:t>Ninety-day f</w:t>
      </w:r>
      <w:r w:rsidR="7D7DCC49" w:rsidRPr="399D1437">
        <w:t xml:space="preserve">ollow-up was completed in </w:t>
      </w:r>
      <w:r w:rsidR="00304074">
        <w:t>February</w:t>
      </w:r>
      <w:r w:rsidR="00304074" w:rsidRPr="399D1437">
        <w:t xml:space="preserve"> </w:t>
      </w:r>
      <w:r w:rsidR="000D5A41" w:rsidRPr="399D1437">
        <w:t>2025</w:t>
      </w:r>
      <w:r w:rsidR="00465E00">
        <w:t>, with</w:t>
      </w:r>
      <w:r w:rsidR="00E97870">
        <w:t xml:space="preserve"> linkage </w:t>
      </w:r>
      <w:r w:rsidR="00EF2B35">
        <w:t xml:space="preserve">to </w:t>
      </w:r>
      <w:r w:rsidR="007C48AD">
        <w:t>dea</w:t>
      </w:r>
      <w:r w:rsidR="00E70D32">
        <w:t xml:space="preserve">th registrations </w:t>
      </w:r>
      <w:r w:rsidR="00C04BD5">
        <w:t xml:space="preserve">conducted in </w:t>
      </w:r>
      <w:r w:rsidR="006961E7">
        <w:t>March</w:t>
      </w:r>
      <w:r w:rsidR="0056794A">
        <w:t xml:space="preserve"> 2025</w:t>
      </w:r>
      <w:r w:rsidR="00785EDF">
        <w:t xml:space="preserve">, at which time </w:t>
      </w:r>
      <w:r w:rsidR="00F65715">
        <w:t>13</w:t>
      </w:r>
      <w:r w:rsidR="00983B78">
        <w:t xml:space="preserve"> </w:t>
      </w:r>
      <w:r w:rsidR="00F65715">
        <w:t>052</w:t>
      </w:r>
      <w:r w:rsidR="00B82FD5">
        <w:t xml:space="preserve"> participants </w:t>
      </w:r>
      <w:r w:rsidR="00D26F66">
        <w:t>had reached 12</w:t>
      </w:r>
      <w:r w:rsidR="00E70D32">
        <w:t xml:space="preserve"> months’ follow-up</w:t>
      </w:r>
      <w:r w:rsidR="7D7DCC49" w:rsidRPr="399D1437">
        <w:t>.</w:t>
      </w:r>
    </w:p>
    <w:p w14:paraId="17E2A828" w14:textId="487F5248" w:rsidR="00F15EE7" w:rsidRPr="006D0FFF" w:rsidRDefault="7D7DCC49" w:rsidP="008D4B88">
      <w:pPr>
        <w:rPr>
          <w:sz w:val="20"/>
          <w:szCs w:val="20"/>
        </w:rPr>
      </w:pPr>
      <w:r w:rsidRPr="1237B911">
        <w:lastRenderedPageBreak/>
        <w:t xml:space="preserve">The randomized groups were </w:t>
      </w:r>
      <w:r w:rsidR="00CE723E">
        <w:t>similar</w:t>
      </w:r>
      <w:r w:rsidRPr="1237B911">
        <w:t xml:space="preserve"> at baseline (Table 1</w:t>
      </w:r>
      <w:r w:rsidR="009703D3" w:rsidRPr="1237B911">
        <w:t xml:space="preserve"> and eTable </w:t>
      </w:r>
      <w:r w:rsidR="00885CAA" w:rsidRPr="1237B911">
        <w:t>2</w:t>
      </w:r>
      <w:r w:rsidR="009703D3" w:rsidRPr="1237B911">
        <w:t xml:space="preserve"> in Supplement 2</w:t>
      </w:r>
      <w:r w:rsidRPr="1237B911">
        <w:t>)</w:t>
      </w:r>
      <w:r w:rsidR="00A42A74" w:rsidRPr="1237B911">
        <w:t xml:space="preserve"> and were representative of </w:t>
      </w:r>
      <w:r w:rsidR="00065A38" w:rsidRPr="1237B911">
        <w:t xml:space="preserve">the </w:t>
      </w:r>
      <w:r w:rsidR="003F759F">
        <w:t>wider</w:t>
      </w:r>
      <w:r w:rsidR="00065A38" w:rsidRPr="1237B911">
        <w:t xml:space="preserve"> </w:t>
      </w:r>
      <w:r w:rsidR="009B7F22" w:rsidRPr="1237B911">
        <w:t xml:space="preserve">ICU </w:t>
      </w:r>
      <w:r w:rsidR="00B54592" w:rsidRPr="1237B911">
        <w:t xml:space="preserve">population on key demographic </w:t>
      </w:r>
      <w:r w:rsidR="007D37DE" w:rsidRPr="1237B911">
        <w:t xml:space="preserve">factors </w:t>
      </w:r>
      <w:r w:rsidR="00E86351" w:rsidRPr="1237B911">
        <w:t>(</w:t>
      </w:r>
      <w:r w:rsidR="002356EF" w:rsidRPr="1237B911">
        <w:t xml:space="preserve">eTable </w:t>
      </w:r>
      <w:r w:rsidR="00885CAA" w:rsidRPr="1237B911">
        <w:t>3</w:t>
      </w:r>
      <w:r w:rsidR="002356EF" w:rsidRPr="1237B911">
        <w:t xml:space="preserve"> in Supplement 2)</w:t>
      </w:r>
      <w:r w:rsidR="000D5A41" w:rsidRPr="1237B911">
        <w:t>.</w:t>
      </w:r>
      <w:r w:rsidRPr="1237B911">
        <w:t xml:space="preserve"> </w:t>
      </w:r>
      <w:r w:rsidR="008A19FB">
        <w:t xml:space="preserve">In both groups, </w:t>
      </w:r>
      <w:r w:rsidR="008A19FB">
        <w:rPr>
          <w:lang w:val="en-GB"/>
        </w:rPr>
        <w:t>t</w:t>
      </w:r>
      <w:r w:rsidR="00463B00" w:rsidRPr="00463B00">
        <w:rPr>
          <w:lang w:val="en-GB"/>
        </w:rPr>
        <w:t xml:space="preserve">he </w:t>
      </w:r>
      <w:r w:rsidR="00E8476E">
        <w:rPr>
          <w:lang w:val="en-GB"/>
        </w:rPr>
        <w:t>median</w:t>
      </w:r>
      <w:r w:rsidR="00991280">
        <w:rPr>
          <w:lang w:val="en-GB"/>
        </w:rPr>
        <w:t xml:space="preserve"> </w:t>
      </w:r>
      <w:r w:rsidR="00255743">
        <w:rPr>
          <w:lang w:val="en-GB"/>
        </w:rPr>
        <w:t>(</w:t>
      </w:r>
      <w:r w:rsidR="00991280" w:rsidRPr="1237B911">
        <w:t>IQR</w:t>
      </w:r>
      <w:r w:rsidR="00991280" w:rsidDel="005C1EA8">
        <w:t>)</w:t>
      </w:r>
      <w:r w:rsidR="00E8476E">
        <w:rPr>
          <w:lang w:val="en-GB"/>
        </w:rPr>
        <w:t xml:space="preserve"> </w:t>
      </w:r>
      <w:r w:rsidR="00463B00" w:rsidRPr="00463B00">
        <w:rPr>
          <w:lang w:val="en-GB"/>
        </w:rPr>
        <w:t>age was 60</w:t>
      </w:r>
      <w:r w:rsidR="00E8476E">
        <w:rPr>
          <w:lang w:val="en-GB"/>
        </w:rPr>
        <w:t xml:space="preserve"> </w:t>
      </w:r>
      <w:r w:rsidR="00885C56">
        <w:rPr>
          <w:lang w:val="en-GB"/>
        </w:rPr>
        <w:t>(</w:t>
      </w:r>
      <w:r w:rsidR="00255743">
        <w:rPr>
          <w:lang w:val="en-GB"/>
        </w:rPr>
        <w:t>4</w:t>
      </w:r>
      <w:r w:rsidR="0032215B">
        <w:rPr>
          <w:lang w:val="en-GB"/>
        </w:rPr>
        <w:t>8</w:t>
      </w:r>
      <w:r w:rsidR="00496408">
        <w:rPr>
          <w:lang w:val="en-GB"/>
        </w:rPr>
        <w:t>-</w:t>
      </w:r>
      <w:r w:rsidR="00E7025C">
        <w:rPr>
          <w:lang w:val="en-GB"/>
        </w:rPr>
        <w:t>71)</w:t>
      </w:r>
      <w:r w:rsidR="005C1EA8">
        <w:rPr>
          <w:lang w:val="en-GB"/>
        </w:rPr>
        <w:t xml:space="preserve"> years</w:t>
      </w:r>
      <w:r w:rsidR="00137C65">
        <w:rPr>
          <w:lang w:val="en-GB"/>
        </w:rPr>
        <w:t xml:space="preserve"> </w:t>
      </w:r>
      <w:r w:rsidR="008A19FB">
        <w:rPr>
          <w:lang w:val="en-GB"/>
        </w:rPr>
        <w:t>and</w:t>
      </w:r>
      <w:r w:rsidR="00463B00" w:rsidRPr="00463B00">
        <w:rPr>
          <w:lang w:val="en-GB"/>
        </w:rPr>
        <w:t xml:space="preserve"> </w:t>
      </w:r>
      <w:r w:rsidR="008A19FB">
        <w:rPr>
          <w:lang w:val="en-GB"/>
        </w:rPr>
        <w:t>38.2</w:t>
      </w:r>
      <w:r w:rsidR="00463B00" w:rsidRPr="00463B00">
        <w:rPr>
          <w:lang w:val="en-GB"/>
        </w:rPr>
        <w:t xml:space="preserve">% </w:t>
      </w:r>
      <w:r w:rsidR="00F501B3">
        <w:rPr>
          <w:lang w:val="en-GB"/>
        </w:rPr>
        <w:t xml:space="preserve">were </w:t>
      </w:r>
      <w:r w:rsidR="008A19FB">
        <w:rPr>
          <w:lang w:val="en-GB"/>
        </w:rPr>
        <w:t>fe</w:t>
      </w:r>
      <w:r w:rsidR="00463B00" w:rsidRPr="00463B00">
        <w:rPr>
          <w:lang w:val="en-GB"/>
        </w:rPr>
        <w:t xml:space="preserve">male. </w:t>
      </w:r>
      <w:r w:rsidR="001D6C2C" w:rsidRPr="1237B911">
        <w:t>Participants</w:t>
      </w:r>
      <w:r w:rsidR="0067216B" w:rsidRPr="1237B911">
        <w:t xml:space="preserve"> were randomized </w:t>
      </w:r>
      <w:r w:rsidR="009F158F" w:rsidRPr="1237B911">
        <w:t xml:space="preserve">shortly after </w:t>
      </w:r>
      <w:r w:rsidR="008076D9">
        <w:t>first receiving</w:t>
      </w:r>
      <w:r w:rsidR="009F158F" w:rsidRPr="1237B911">
        <w:t xml:space="preserve"> </w:t>
      </w:r>
      <w:r w:rsidR="0042221E">
        <w:t>invasive</w:t>
      </w:r>
      <w:r w:rsidR="009F158F" w:rsidRPr="1237B911">
        <w:t xml:space="preserve"> </w:t>
      </w:r>
      <w:r w:rsidR="000A0A23" w:rsidRPr="1237B911">
        <w:t xml:space="preserve">mechanical </w:t>
      </w:r>
      <w:r w:rsidR="00A4376D" w:rsidRPr="1237B911">
        <w:t>ventilation</w:t>
      </w:r>
      <w:r w:rsidR="008076D9">
        <w:t xml:space="preserve"> in ICU</w:t>
      </w:r>
      <w:r w:rsidR="003E30CD" w:rsidRPr="1237B911">
        <w:t>, with a median (</w:t>
      </w:r>
      <w:r w:rsidR="00EB0B36" w:rsidRPr="1237B911">
        <w:t>IQR</w:t>
      </w:r>
      <w:r w:rsidR="00B8797A" w:rsidDel="00D06D09">
        <w:t>)</w:t>
      </w:r>
      <w:r w:rsidR="003E30CD" w:rsidRPr="1237B911">
        <w:t xml:space="preserve"> time to randomization of 5 (</w:t>
      </w:r>
      <w:r w:rsidR="00EB0B36" w:rsidRPr="1237B911">
        <w:t>2</w:t>
      </w:r>
      <w:r w:rsidR="00496408">
        <w:t>-</w:t>
      </w:r>
      <w:r w:rsidR="00EB0B36" w:rsidRPr="1237B911">
        <w:t>8</w:t>
      </w:r>
      <w:r w:rsidR="003E30CD" w:rsidRPr="1237B911">
        <w:t xml:space="preserve">) </w:t>
      </w:r>
      <w:r w:rsidR="00821A14" w:rsidRPr="1237B911">
        <w:t xml:space="preserve">hours </w:t>
      </w:r>
      <w:r w:rsidR="003E30CD" w:rsidRPr="1237B911">
        <w:t>in both groups.</w:t>
      </w:r>
      <w:r w:rsidR="00A4376D" w:rsidRPr="1237B911">
        <w:t xml:space="preserve"> </w:t>
      </w:r>
      <w:r w:rsidR="002B22D5" w:rsidRPr="1237B911">
        <w:t>P</w:t>
      </w:r>
      <w:r w:rsidRPr="1237B911">
        <w:t>rior to randomization, me</w:t>
      </w:r>
      <w:r w:rsidR="00121CCF" w:rsidRPr="1237B911">
        <w:t>dian</w:t>
      </w:r>
      <w:r w:rsidRPr="1237B911">
        <w:t xml:space="preserve"> </w:t>
      </w:r>
      <w:r w:rsidR="001408DA" w:rsidRPr="1237B911">
        <w:t xml:space="preserve">(IQR) </w:t>
      </w:r>
      <w:r w:rsidR="002B22D5" w:rsidRPr="1237B911">
        <w:t>SpO</w:t>
      </w:r>
      <w:r w:rsidR="002B22D5" w:rsidRPr="1237B911">
        <w:rPr>
          <w:vertAlign w:val="subscript"/>
        </w:rPr>
        <w:t>2</w:t>
      </w:r>
      <w:r w:rsidRPr="1237B911">
        <w:t xml:space="preserve"> was </w:t>
      </w:r>
      <w:r w:rsidR="00273235" w:rsidRPr="1237B911">
        <w:t>97</w:t>
      </w:r>
      <w:r w:rsidR="002B22D5" w:rsidRPr="1237B911">
        <w:t>%</w:t>
      </w:r>
      <w:r w:rsidRPr="1237B911">
        <w:t xml:space="preserve"> </w:t>
      </w:r>
      <w:r w:rsidR="001408DA" w:rsidRPr="1237B911">
        <w:t>(94</w:t>
      </w:r>
      <w:r w:rsidR="00496408">
        <w:t>-</w:t>
      </w:r>
      <w:r w:rsidR="001408DA" w:rsidRPr="1237B911">
        <w:t>99</w:t>
      </w:r>
      <w:r w:rsidR="008F2468" w:rsidRPr="1237B911">
        <w:t>%</w:t>
      </w:r>
      <w:r w:rsidR="001408DA" w:rsidRPr="1237B911">
        <w:t xml:space="preserve">) </w:t>
      </w:r>
      <w:r w:rsidRPr="1237B911">
        <w:t xml:space="preserve">in the </w:t>
      </w:r>
      <w:r w:rsidR="002B22D5" w:rsidRPr="1237B911">
        <w:t xml:space="preserve">conservative oxygen </w:t>
      </w:r>
      <w:r w:rsidR="00212173" w:rsidRPr="1237B911">
        <w:t xml:space="preserve">therapy </w:t>
      </w:r>
      <w:r w:rsidR="002B22D5" w:rsidRPr="1237B911">
        <w:t>group</w:t>
      </w:r>
      <w:r w:rsidRPr="1237B911">
        <w:t xml:space="preserve"> and </w:t>
      </w:r>
      <w:r w:rsidR="008F2468" w:rsidRPr="1237B911">
        <w:t>96</w:t>
      </w:r>
      <w:r w:rsidR="002B22D5" w:rsidRPr="1237B911">
        <w:t>%</w:t>
      </w:r>
      <w:r w:rsidRPr="1237B911">
        <w:t xml:space="preserve"> </w:t>
      </w:r>
      <w:r w:rsidR="008F2468" w:rsidRPr="1237B911">
        <w:t>(94</w:t>
      </w:r>
      <w:r w:rsidR="00496408">
        <w:t>-</w:t>
      </w:r>
      <w:r w:rsidR="008F2468" w:rsidRPr="1237B911">
        <w:t xml:space="preserve">99%) in the </w:t>
      </w:r>
      <w:r w:rsidRPr="1237B911">
        <w:t xml:space="preserve">usual </w:t>
      </w:r>
      <w:r w:rsidR="002451CE" w:rsidRPr="1237B911">
        <w:t xml:space="preserve">oxygen therapy </w:t>
      </w:r>
      <w:r w:rsidRPr="1237B911">
        <w:t>group.</w:t>
      </w:r>
      <w:r w:rsidR="001459FF" w:rsidRPr="1237B911">
        <w:t xml:space="preserve"> </w:t>
      </w:r>
      <w:r w:rsidR="006C3C39">
        <w:t>A total of</w:t>
      </w:r>
      <w:r w:rsidR="004D3FBC" w:rsidRPr="1237B911">
        <w:t xml:space="preserve"> </w:t>
      </w:r>
      <w:r w:rsidR="00C06F26" w:rsidRPr="1237B911">
        <w:t xml:space="preserve">1504 </w:t>
      </w:r>
      <w:r w:rsidR="00A41AD2" w:rsidRPr="1237B911">
        <w:t>(</w:t>
      </w:r>
      <w:r w:rsidR="00690A61" w:rsidRPr="1237B911">
        <w:t>9.2</w:t>
      </w:r>
      <w:r w:rsidR="00A41AD2" w:rsidRPr="1237B911">
        <w:t xml:space="preserve">%) were admitted due to </w:t>
      </w:r>
      <w:r w:rsidR="000E3570" w:rsidRPr="1237B911">
        <w:t>HIE</w:t>
      </w:r>
      <w:r w:rsidR="00A41AD2" w:rsidRPr="1237B911">
        <w:t xml:space="preserve">, </w:t>
      </w:r>
      <w:r w:rsidR="004F1188" w:rsidRPr="1237B911">
        <w:t xml:space="preserve">5443 </w:t>
      </w:r>
      <w:r w:rsidR="00A41AD2" w:rsidRPr="1237B911">
        <w:t>(</w:t>
      </w:r>
      <w:r w:rsidR="008166F6" w:rsidRPr="1237B911">
        <w:t>33.1</w:t>
      </w:r>
      <w:r w:rsidR="00A41AD2" w:rsidRPr="1237B911">
        <w:t>%) due to</w:t>
      </w:r>
      <w:r w:rsidR="000E3570" w:rsidRPr="1237B911">
        <w:t xml:space="preserve"> </w:t>
      </w:r>
      <w:r w:rsidR="00A41AD2" w:rsidRPr="1237B911">
        <w:t>s</w:t>
      </w:r>
      <w:r w:rsidR="000E3570" w:rsidRPr="1237B911">
        <w:t>epsis</w:t>
      </w:r>
      <w:r w:rsidR="00A41AD2" w:rsidRPr="1237B911">
        <w:t>,</w:t>
      </w:r>
      <w:r w:rsidR="00417295">
        <w:t xml:space="preserve"> and</w:t>
      </w:r>
      <w:r w:rsidR="00A41AD2" w:rsidRPr="1237B911">
        <w:t xml:space="preserve"> </w:t>
      </w:r>
      <w:r w:rsidR="000263B5" w:rsidRPr="1237B911">
        <w:t xml:space="preserve">363 </w:t>
      </w:r>
      <w:r w:rsidR="00A41AD2" w:rsidRPr="1237B911">
        <w:t>(</w:t>
      </w:r>
      <w:r w:rsidR="003162DF" w:rsidRPr="1237B911">
        <w:t>2.2</w:t>
      </w:r>
      <w:r w:rsidR="00A41AD2" w:rsidRPr="1237B911">
        <w:t>%) due to</w:t>
      </w:r>
      <w:r w:rsidR="000E3570" w:rsidRPr="1237B911">
        <w:t xml:space="preserve"> </w:t>
      </w:r>
      <w:r w:rsidR="00A41AD2" w:rsidRPr="1237B911">
        <w:t>a</w:t>
      </w:r>
      <w:r w:rsidR="000E3570" w:rsidRPr="1237B911">
        <w:t>cute brain injury</w:t>
      </w:r>
      <w:r w:rsidR="00A41AD2" w:rsidRPr="1237B911">
        <w:t xml:space="preserve">, </w:t>
      </w:r>
      <w:r w:rsidR="00417295">
        <w:t>with the remaining</w:t>
      </w:r>
      <w:r w:rsidR="00417295" w:rsidRPr="1237B911" w:rsidDel="000263B5">
        <w:t xml:space="preserve"> </w:t>
      </w:r>
      <w:r w:rsidR="000263B5" w:rsidRPr="1237B911">
        <w:t>9</w:t>
      </w:r>
      <w:r w:rsidR="005A46A9" w:rsidRPr="1237B911">
        <w:t>124</w:t>
      </w:r>
      <w:r w:rsidR="000263B5" w:rsidRPr="1237B911">
        <w:t xml:space="preserve"> </w:t>
      </w:r>
      <w:r w:rsidR="00BB6179" w:rsidRPr="1237B911">
        <w:t>(</w:t>
      </w:r>
      <w:r w:rsidR="00075074" w:rsidRPr="1237B911">
        <w:t>55.5</w:t>
      </w:r>
      <w:r w:rsidR="00BB6179" w:rsidRPr="1237B911">
        <w:t xml:space="preserve">%) </w:t>
      </w:r>
      <w:r w:rsidR="00417295">
        <w:t>not in any of the pre-specified subgroups</w:t>
      </w:r>
      <w:r w:rsidR="0084366A">
        <w:t xml:space="preserve"> of interest</w:t>
      </w:r>
      <w:r w:rsidR="00BB6179" w:rsidRPr="1237B911">
        <w:t>.</w:t>
      </w:r>
      <w:r w:rsidR="003A787A" w:rsidRPr="1237B911">
        <w:t xml:space="preserve"> Of </w:t>
      </w:r>
      <w:r w:rsidR="00F15EE7" w:rsidRPr="1237B911">
        <w:t xml:space="preserve">all </w:t>
      </w:r>
      <w:r w:rsidR="001D6C2C" w:rsidRPr="1237B911">
        <w:t>participants</w:t>
      </w:r>
      <w:r w:rsidR="6B6FFA9F" w:rsidRPr="1237B911">
        <w:t>,</w:t>
      </w:r>
      <w:r w:rsidR="00F15EE7" w:rsidRPr="1237B911">
        <w:t xml:space="preserve"> </w:t>
      </w:r>
      <w:r w:rsidR="007F7916" w:rsidRPr="1237B911">
        <w:t>1099</w:t>
      </w:r>
      <w:r w:rsidR="00F15EE7" w:rsidRPr="1237B911">
        <w:t xml:space="preserve"> (</w:t>
      </w:r>
      <w:r w:rsidR="007F7916" w:rsidRPr="1237B911">
        <w:t>6.7</w:t>
      </w:r>
      <w:r w:rsidR="00F15EE7" w:rsidRPr="1237B911">
        <w:t>%) had confirmed or highly suspected COVID-19 on enrolment.</w:t>
      </w:r>
    </w:p>
    <w:p w14:paraId="20207F24" w14:textId="38C99F1C" w:rsidR="00A25D21" w:rsidRPr="009926C3" w:rsidRDefault="00596FD4" w:rsidP="00E65828">
      <w:pPr>
        <w:rPr>
          <w:highlight w:val="yellow"/>
        </w:rPr>
      </w:pPr>
      <w:r>
        <w:t>Of the 16</w:t>
      </w:r>
      <w:r w:rsidR="00B417CB">
        <w:t xml:space="preserve"> </w:t>
      </w:r>
      <w:r w:rsidR="00C77233">
        <w:t>434</w:t>
      </w:r>
      <w:r>
        <w:t xml:space="preserve"> </w:t>
      </w:r>
      <w:r w:rsidR="001D6C2C">
        <w:t>participants</w:t>
      </w:r>
      <w:r>
        <w:t xml:space="preserve"> </w:t>
      </w:r>
      <w:r w:rsidR="00C77233">
        <w:t>included in the primary analysis</w:t>
      </w:r>
      <w:r>
        <w:t xml:space="preserve">, </w:t>
      </w:r>
      <w:r w:rsidR="00506342">
        <w:t>2</w:t>
      </w:r>
      <w:r w:rsidR="009A1AC1">
        <w:t>4</w:t>
      </w:r>
      <w:r w:rsidR="003E40A6">
        <w:t>89</w:t>
      </w:r>
      <w:r w:rsidR="00471271">
        <w:t xml:space="preserve"> </w:t>
      </w:r>
      <w:r w:rsidR="00634A9C">
        <w:t>(</w:t>
      </w:r>
      <w:r w:rsidR="003F2EA4">
        <w:t>1</w:t>
      </w:r>
      <w:r w:rsidR="00540FCB">
        <w:t>252</w:t>
      </w:r>
      <w:r w:rsidR="00573E48">
        <w:t xml:space="preserve"> </w:t>
      </w:r>
      <w:r w:rsidR="00634A9C">
        <w:t>conservative oxygen therapy</w:t>
      </w:r>
      <w:r w:rsidR="00B14606">
        <w:t xml:space="preserve">, </w:t>
      </w:r>
      <w:r w:rsidR="00364099">
        <w:t>1237</w:t>
      </w:r>
      <w:r w:rsidR="00B14606">
        <w:t xml:space="preserve"> usual </w:t>
      </w:r>
      <w:r w:rsidR="002451CE" w:rsidRPr="009926C3">
        <w:t>oxygen therapy</w:t>
      </w:r>
      <w:r w:rsidR="00B14606">
        <w:t xml:space="preserve">) </w:t>
      </w:r>
      <w:r w:rsidR="00471271">
        <w:t xml:space="preserve">were selected </w:t>
      </w:r>
      <w:r w:rsidR="001D6C2C">
        <w:t>for</w:t>
      </w:r>
      <w:r w:rsidR="00471271">
        <w:t xml:space="preserve"> enhanced data </w:t>
      </w:r>
      <w:r w:rsidR="00692AF4">
        <w:t>collection</w:t>
      </w:r>
      <w:r w:rsidR="00056C35">
        <w:t>.</w:t>
      </w:r>
      <w:r w:rsidR="00906722">
        <w:t xml:space="preserve"> </w:t>
      </w:r>
      <w:r w:rsidR="0001374C">
        <w:t xml:space="preserve">Due to the timing of the start of the trial, there was a higher proportion of patients </w:t>
      </w:r>
      <w:r w:rsidR="00A772C7">
        <w:t xml:space="preserve">who had </w:t>
      </w:r>
      <w:r w:rsidR="00A772C7" w:rsidRPr="1237B911">
        <w:t>confirmed or highly suspected COVID-19</w:t>
      </w:r>
      <w:r w:rsidR="00A772C7">
        <w:t xml:space="preserve"> </w:t>
      </w:r>
      <w:r w:rsidR="004154C1">
        <w:t xml:space="preserve">in the non-random first </w:t>
      </w:r>
      <w:r w:rsidR="002E4AD2">
        <w:t>ten</w:t>
      </w:r>
      <w:r w:rsidR="004154C1">
        <w:t xml:space="preserve"> enhanced data </w:t>
      </w:r>
      <w:r w:rsidR="004101A1">
        <w:t xml:space="preserve">collection </w:t>
      </w:r>
      <w:r w:rsidR="004154C1">
        <w:t>patients from each site</w:t>
      </w:r>
      <w:r w:rsidR="002B7BB4">
        <w:t xml:space="preserve"> (13.4%)</w:t>
      </w:r>
      <w:r w:rsidR="004154C1">
        <w:t xml:space="preserve"> </w:t>
      </w:r>
      <w:r w:rsidR="00A772C7">
        <w:t xml:space="preserve">compared </w:t>
      </w:r>
      <w:r w:rsidR="004154C1">
        <w:t>with</w:t>
      </w:r>
      <w:r w:rsidR="00A772C7">
        <w:t xml:space="preserve"> </w:t>
      </w:r>
      <w:r w:rsidR="00BE1060">
        <w:t>the subsequent randomly selected patients</w:t>
      </w:r>
      <w:r w:rsidR="002B7BB4">
        <w:t xml:space="preserve"> (5.3%)</w:t>
      </w:r>
      <w:r w:rsidR="00BE1060">
        <w:t xml:space="preserve"> </w:t>
      </w:r>
      <w:r w:rsidR="002B7BB4">
        <w:t>and the</w:t>
      </w:r>
      <w:r w:rsidR="00BE1060">
        <w:t xml:space="preserve"> </w:t>
      </w:r>
      <w:r w:rsidR="00E65828">
        <w:t xml:space="preserve">standard data collection </w:t>
      </w:r>
      <w:r w:rsidR="00BE1060">
        <w:t>patients</w:t>
      </w:r>
      <w:r w:rsidR="00BB540D">
        <w:t xml:space="preserve"> (</w:t>
      </w:r>
      <w:r w:rsidR="00BC29B3">
        <w:t>6.4%</w:t>
      </w:r>
      <w:r w:rsidR="00E65828">
        <w:t>)</w:t>
      </w:r>
      <w:r w:rsidR="00BE1060">
        <w:t>. Otherwise</w:t>
      </w:r>
      <w:r w:rsidR="73E3112F">
        <w:t>,</w:t>
      </w:r>
      <w:r w:rsidR="00BE1060">
        <w:t xml:space="preserve"> these groups were similar (</w:t>
      </w:r>
      <w:r w:rsidR="00BB540D" w:rsidRPr="00D73923">
        <w:t xml:space="preserve">eTable </w:t>
      </w:r>
      <w:r w:rsidR="00D73923" w:rsidRPr="00635C2C">
        <w:t>4</w:t>
      </w:r>
      <w:r w:rsidR="00BB540D" w:rsidRPr="00D73923">
        <w:t xml:space="preserve"> in Supplement 2)</w:t>
      </w:r>
    </w:p>
    <w:p w14:paraId="7AE4F54C" w14:textId="13F3FD7A" w:rsidR="075E5CAE" w:rsidRPr="00635C2C" w:rsidRDefault="005E77A2" w:rsidP="00DE73D1">
      <w:pPr>
        <w:pStyle w:val="Heading2"/>
        <w:rPr>
          <w:color w:val="auto"/>
        </w:rPr>
      </w:pPr>
      <w:r w:rsidRPr="00635C2C">
        <w:rPr>
          <w:color w:val="auto"/>
        </w:rPr>
        <w:t>Oxygen exposure</w:t>
      </w:r>
    </w:p>
    <w:p w14:paraId="793117D2" w14:textId="3642FD2D" w:rsidR="00E10C9C" w:rsidRDefault="006C39C5" w:rsidP="00587B06">
      <w:r w:rsidRPr="1237B911">
        <w:t>E</w:t>
      </w:r>
      <w:r w:rsidR="00564D44" w:rsidRPr="1237B911">
        <w:t xml:space="preserve">xposure to supplemental oxygen was lower for </w:t>
      </w:r>
      <w:r w:rsidR="001D6C2C" w:rsidRPr="1237B911">
        <w:t>participants</w:t>
      </w:r>
      <w:r w:rsidR="7D7DCC49" w:rsidRPr="1237B911">
        <w:t xml:space="preserve"> in the</w:t>
      </w:r>
      <w:r w:rsidR="000F44E3">
        <w:t xml:space="preserve"> </w:t>
      </w:r>
      <w:r w:rsidR="00212173" w:rsidRPr="1237B911">
        <w:t>conservative oxygen</w:t>
      </w:r>
      <w:r w:rsidR="7D7DCC49" w:rsidRPr="1237B911">
        <w:t xml:space="preserve"> </w:t>
      </w:r>
      <w:r w:rsidR="00212173" w:rsidRPr="1237B911">
        <w:t xml:space="preserve">therapy </w:t>
      </w:r>
      <w:r w:rsidR="7D7DCC49" w:rsidRPr="1237B911">
        <w:t>group</w:t>
      </w:r>
      <w:r w:rsidR="00463787">
        <w:t xml:space="preserve">, with a mean </w:t>
      </w:r>
      <w:r w:rsidR="00463787" w:rsidRPr="1237B911">
        <w:t>(SD</w:t>
      </w:r>
      <w:r w:rsidR="00760599">
        <w:t>)</w:t>
      </w:r>
      <w:r w:rsidR="00463787">
        <w:t xml:space="preserve"> </w:t>
      </w:r>
      <w:r w:rsidR="00760599">
        <w:t>of the median</w:t>
      </w:r>
      <w:r w:rsidR="00463787">
        <w:t xml:space="preserve"> F</w:t>
      </w:r>
      <w:r w:rsidR="00463787" w:rsidRPr="4F6F2986">
        <w:rPr>
          <w:sz w:val="16"/>
          <w:szCs w:val="16"/>
        </w:rPr>
        <w:t>I</w:t>
      </w:r>
      <w:r w:rsidR="00463787">
        <w:t>O</w:t>
      </w:r>
      <w:r w:rsidR="00463787" w:rsidRPr="00187FE3">
        <w:rPr>
          <w:vertAlign w:val="subscript"/>
        </w:rPr>
        <w:t>2</w:t>
      </w:r>
      <w:r w:rsidR="00463787">
        <w:t xml:space="preserve"> of 0.3</w:t>
      </w:r>
      <w:r w:rsidR="0077067D">
        <w:t>1</w:t>
      </w:r>
      <w:r w:rsidR="7D7DCC49" w:rsidRPr="1237B911">
        <w:t xml:space="preserve"> </w:t>
      </w:r>
      <w:r w:rsidR="0068614F">
        <w:t>(0.1</w:t>
      </w:r>
      <w:r w:rsidR="0077067D">
        <w:t>4</w:t>
      </w:r>
      <w:r w:rsidR="0068614F">
        <w:t xml:space="preserve">) </w:t>
      </w:r>
      <w:r w:rsidR="7D7DCC49" w:rsidRPr="1237B911">
        <w:t xml:space="preserve">compared </w:t>
      </w:r>
      <w:r w:rsidR="00E31FE8">
        <w:t>with</w:t>
      </w:r>
      <w:r w:rsidR="0068614F">
        <w:t xml:space="preserve"> 0.3</w:t>
      </w:r>
      <w:r w:rsidR="0077067D">
        <w:t>5</w:t>
      </w:r>
      <w:r w:rsidR="0068614F">
        <w:t xml:space="preserve"> (0.1</w:t>
      </w:r>
      <w:r w:rsidR="0077067D">
        <w:t>5</w:t>
      </w:r>
      <w:r w:rsidR="0068614F">
        <w:t>)</w:t>
      </w:r>
      <w:r w:rsidR="7D7DCC49" w:rsidRPr="1237B911">
        <w:t xml:space="preserve"> </w:t>
      </w:r>
      <w:r w:rsidR="0068614F">
        <w:t>for</w:t>
      </w:r>
      <w:r w:rsidR="0068614F" w:rsidRPr="1237B911">
        <w:t xml:space="preserve"> </w:t>
      </w:r>
      <w:r w:rsidR="7D7DCC49" w:rsidRPr="1237B911">
        <w:t xml:space="preserve">those in the usual </w:t>
      </w:r>
      <w:r w:rsidR="002451CE" w:rsidRPr="1237B911">
        <w:t xml:space="preserve">oxygen therapy </w:t>
      </w:r>
      <w:r w:rsidR="7D7DCC49" w:rsidRPr="1237B911">
        <w:t>gr</w:t>
      </w:r>
      <w:r w:rsidR="7D7DCC49" w:rsidRPr="1237B911">
        <w:t>oup</w:t>
      </w:r>
      <w:r w:rsidR="001459FF" w:rsidRPr="1237B911">
        <w:t xml:space="preserve">. </w:t>
      </w:r>
      <w:r w:rsidR="00A715EF">
        <w:t>T</w:t>
      </w:r>
      <w:r w:rsidR="001459FF" w:rsidRPr="1237B911">
        <w:t xml:space="preserve">otal </w:t>
      </w:r>
      <w:r w:rsidR="00A715EF">
        <w:t xml:space="preserve">exposure to </w:t>
      </w:r>
      <w:r w:rsidR="002269E4">
        <w:t xml:space="preserve">supplemental </w:t>
      </w:r>
      <w:r w:rsidR="00485E36">
        <w:t>oxygen</w:t>
      </w:r>
      <w:r w:rsidR="0064634B" w:rsidRPr="1237B911">
        <w:t xml:space="preserve"> </w:t>
      </w:r>
      <w:r w:rsidR="005A7364">
        <w:t xml:space="preserve">was </w:t>
      </w:r>
      <w:r w:rsidR="00C833C4">
        <w:t>29</w:t>
      </w:r>
      <w:r w:rsidR="00097E36">
        <w:t>.3</w:t>
      </w:r>
      <w:r w:rsidR="005A7364">
        <w:t xml:space="preserve">% lower in </w:t>
      </w:r>
      <w:r w:rsidR="001D6C2C" w:rsidRPr="1237B911">
        <w:t>participants</w:t>
      </w:r>
      <w:r w:rsidR="001459FF" w:rsidRPr="1237B911">
        <w:t xml:space="preserve"> in the </w:t>
      </w:r>
      <w:r w:rsidR="00473DFC" w:rsidRPr="1237B911">
        <w:t xml:space="preserve">conservative oxygen therapy group </w:t>
      </w:r>
      <w:r w:rsidR="00535BFD">
        <w:t xml:space="preserve">compared with </w:t>
      </w:r>
      <w:r w:rsidR="001D6C2C" w:rsidRPr="1237B911">
        <w:rPr>
          <w:rFonts w:eastAsiaTheme="minorEastAsia"/>
        </w:rPr>
        <w:t>participants</w:t>
      </w:r>
      <w:r w:rsidR="00977620" w:rsidRPr="1237B911">
        <w:rPr>
          <w:rFonts w:eastAsiaTheme="minorEastAsia"/>
        </w:rPr>
        <w:t xml:space="preserve"> in the usual </w:t>
      </w:r>
      <w:r w:rsidR="002451CE" w:rsidRPr="1237B911">
        <w:t>oxygen therapy</w:t>
      </w:r>
      <w:r w:rsidR="002451CE" w:rsidRPr="1237B911">
        <w:rPr>
          <w:rFonts w:eastAsiaTheme="minorEastAsia"/>
        </w:rPr>
        <w:t xml:space="preserve"> </w:t>
      </w:r>
      <w:r w:rsidR="00F417A3">
        <w:rPr>
          <w:rFonts w:eastAsiaTheme="minorEastAsia"/>
        </w:rPr>
        <w:t>(</w:t>
      </w:r>
      <w:r w:rsidR="00F417A3">
        <w:t>20.</w:t>
      </w:r>
      <w:r w:rsidR="00B55FCC">
        <w:t>3</w:t>
      </w:r>
      <w:r w:rsidR="00F417A3" w:rsidRPr="1237B911">
        <w:t xml:space="preserve"> </w:t>
      </w:r>
      <w:r w:rsidR="00F417A3">
        <w:t xml:space="preserve">vs </w:t>
      </w:r>
      <w:r w:rsidR="00ED1CC1">
        <w:rPr>
          <w:rFonts w:eastAsiaTheme="minorEastAsia"/>
        </w:rPr>
        <w:t>28.7</w:t>
      </w:r>
      <w:r w:rsidR="00977620" w:rsidRPr="1237B911">
        <w:rPr>
          <w:rFonts w:eastAsiaTheme="minorEastAsia"/>
        </w:rPr>
        <w:t xml:space="preserve"> </w:t>
      </w:r>
      <w:r w:rsidR="00F417A3">
        <w:rPr>
          <w:rFonts w:eastAsiaTheme="minorEastAsia"/>
        </w:rPr>
        <w:t>100%-equivalent</w:t>
      </w:r>
      <w:r w:rsidR="00977620">
        <w:rPr>
          <w:rFonts w:eastAsiaTheme="minorEastAsia"/>
        </w:rPr>
        <w:t xml:space="preserve"> </w:t>
      </w:r>
      <w:r w:rsidR="00977620" w:rsidRPr="00097E36">
        <w:rPr>
          <w:rFonts w:eastAsiaTheme="minorEastAsia"/>
        </w:rPr>
        <w:t>hours</w:t>
      </w:r>
      <w:r w:rsidR="00F417A3" w:rsidRPr="00097E36">
        <w:rPr>
          <w:rFonts w:eastAsiaTheme="minorEastAsia"/>
        </w:rPr>
        <w:t>, respectively</w:t>
      </w:r>
      <w:r w:rsidR="00BA138A" w:rsidRPr="00097E36">
        <w:rPr>
          <w:rFonts w:eastAsiaTheme="minorEastAsia"/>
        </w:rPr>
        <w:t xml:space="preserve">; </w:t>
      </w:r>
      <w:r w:rsidR="00B75677" w:rsidRPr="00097E36">
        <w:t>difference −</w:t>
      </w:r>
      <w:r w:rsidR="00097E36" w:rsidRPr="00097E36">
        <w:t>8.4</w:t>
      </w:r>
      <w:r w:rsidR="00E10C9C" w:rsidRPr="00097E36">
        <w:t xml:space="preserve"> hours</w:t>
      </w:r>
      <w:r w:rsidR="00B75677" w:rsidRPr="00097E36">
        <w:t xml:space="preserve">, 95% CI </w:t>
      </w:r>
      <w:r w:rsidR="00AD23B1">
        <w:t>−</w:t>
      </w:r>
      <w:r w:rsidR="00097E36" w:rsidRPr="00097E36">
        <w:t xml:space="preserve">10.8 </w:t>
      </w:r>
      <w:r w:rsidR="00B75677" w:rsidRPr="00097E36">
        <w:t xml:space="preserve">to </w:t>
      </w:r>
      <w:r w:rsidR="00AD23B1">
        <w:t>−</w:t>
      </w:r>
      <w:r w:rsidR="00097E36" w:rsidRPr="00097E36">
        <w:t>6.0</w:t>
      </w:r>
      <w:r w:rsidR="00B75677" w:rsidRPr="00097E36">
        <w:t>)</w:t>
      </w:r>
      <w:r w:rsidR="00514BB7" w:rsidRPr="00097E36">
        <w:t xml:space="preserve"> (Figure 2</w:t>
      </w:r>
      <w:r w:rsidR="00856E10">
        <w:t xml:space="preserve"> and </w:t>
      </w:r>
      <w:r w:rsidR="71751162">
        <w:t>eFig</w:t>
      </w:r>
      <w:r w:rsidR="16BAFBBC">
        <w:t>u</w:t>
      </w:r>
      <w:r w:rsidR="71751162">
        <w:t>re</w:t>
      </w:r>
      <w:r w:rsidR="00F97ABF">
        <w:t>s</w:t>
      </w:r>
      <w:r w:rsidR="005B08A3">
        <w:t xml:space="preserve"> 2 and </w:t>
      </w:r>
      <w:r w:rsidR="00EC47F8">
        <w:t>3</w:t>
      </w:r>
      <w:r w:rsidR="71751162">
        <w:t xml:space="preserve"> and </w:t>
      </w:r>
      <w:r w:rsidR="00856E10" w:rsidRPr="00097E36">
        <w:t xml:space="preserve">eTable </w:t>
      </w:r>
      <w:r w:rsidR="00D5191F">
        <w:t>5</w:t>
      </w:r>
      <w:r w:rsidR="00856E10" w:rsidRPr="00097E36">
        <w:t xml:space="preserve"> </w:t>
      </w:r>
      <w:r w:rsidR="00856E10">
        <w:t>in Supplement 2</w:t>
      </w:r>
      <w:r w:rsidR="00BA138A" w:rsidRPr="00097E36">
        <w:t>)</w:t>
      </w:r>
      <w:r w:rsidR="00514BB7" w:rsidRPr="00097E36">
        <w:t>.</w:t>
      </w:r>
    </w:p>
    <w:p w14:paraId="3734AE0B" w14:textId="3A2688C0" w:rsidR="00C57236" w:rsidRDefault="56947C22" w:rsidP="00587B06">
      <w:r>
        <w:lastRenderedPageBreak/>
        <w:t>Arterial oxygenation</w:t>
      </w:r>
      <w:r w:rsidR="009D220A">
        <w:t xml:space="preserve"> </w:t>
      </w:r>
      <w:r w:rsidR="58E27C63">
        <w:t>was</w:t>
      </w:r>
      <w:r w:rsidR="002E33C0" w:rsidRPr="1237B911">
        <w:t xml:space="preserve"> lower in the </w:t>
      </w:r>
      <w:r w:rsidR="00036D19" w:rsidRPr="1237B911">
        <w:t>con</w:t>
      </w:r>
      <w:r w:rsidR="006C39C5" w:rsidRPr="1237B911">
        <w:t>s</w:t>
      </w:r>
      <w:r w:rsidR="00036D19" w:rsidRPr="1237B911">
        <w:t xml:space="preserve">ervative oxygen therapy group </w:t>
      </w:r>
      <w:r w:rsidR="0016399B">
        <w:t xml:space="preserve">with a mean (SD) of the median </w:t>
      </w:r>
      <w:r w:rsidR="0016399B" w:rsidRPr="1237B911">
        <w:t>Sp</w:t>
      </w:r>
      <w:r w:rsidR="0016399B" w:rsidRPr="1237B911">
        <w:rPr>
          <w:rFonts w:eastAsiaTheme="minorEastAsia"/>
        </w:rPr>
        <w:t>O</w:t>
      </w:r>
      <w:r w:rsidR="0016399B" w:rsidRPr="1237B911">
        <w:rPr>
          <w:rFonts w:eastAsiaTheme="minorEastAsia"/>
          <w:vertAlign w:val="subscript"/>
        </w:rPr>
        <w:t>2</w:t>
      </w:r>
      <w:r w:rsidR="0016399B">
        <w:rPr>
          <w:rFonts w:eastAsiaTheme="minorEastAsia"/>
          <w:vertAlign w:val="subscript"/>
        </w:rPr>
        <w:t xml:space="preserve"> </w:t>
      </w:r>
      <w:r w:rsidR="0016399B">
        <w:t>of 93.3</w:t>
      </w:r>
      <w:r w:rsidR="00463B11">
        <w:t>%</w:t>
      </w:r>
      <w:r w:rsidR="0016399B">
        <w:t xml:space="preserve"> (</w:t>
      </w:r>
      <w:r w:rsidR="00E5624B">
        <w:t>2.8</w:t>
      </w:r>
      <w:r w:rsidR="00463B11">
        <w:t>%</w:t>
      </w:r>
      <w:r w:rsidR="0016399B" w:rsidRPr="1237B911">
        <w:t xml:space="preserve">) </w:t>
      </w:r>
      <w:r w:rsidR="0016399B">
        <w:t>and mean (SD) of the median Pa</w:t>
      </w:r>
      <w:r w:rsidR="0016399B" w:rsidRPr="1237B911">
        <w:rPr>
          <w:rFonts w:eastAsiaTheme="minorEastAsia"/>
        </w:rPr>
        <w:t>O</w:t>
      </w:r>
      <w:r w:rsidR="0016399B" w:rsidRPr="1237B911">
        <w:rPr>
          <w:rFonts w:eastAsiaTheme="minorEastAsia"/>
          <w:vertAlign w:val="subscript"/>
        </w:rPr>
        <w:t>2</w:t>
      </w:r>
      <w:r w:rsidR="0016399B">
        <w:rPr>
          <w:rFonts w:eastAsiaTheme="minorEastAsia"/>
          <w:vertAlign w:val="subscript"/>
        </w:rPr>
        <w:t xml:space="preserve"> </w:t>
      </w:r>
      <w:r w:rsidR="0016399B">
        <w:t>of 71.5 (13.9</w:t>
      </w:r>
      <w:r w:rsidR="0016399B" w:rsidRPr="1237B911">
        <w:t>)</w:t>
      </w:r>
      <w:r w:rsidR="00463B11">
        <w:t xml:space="preserve"> mmHg</w:t>
      </w:r>
      <w:r w:rsidR="0016399B" w:rsidRPr="1237B911">
        <w:t xml:space="preserve"> </w:t>
      </w:r>
      <w:r w:rsidR="00036D19" w:rsidRPr="1237B911">
        <w:t xml:space="preserve">compared </w:t>
      </w:r>
      <w:r w:rsidR="003B356B">
        <w:t>with</w:t>
      </w:r>
      <w:r w:rsidR="003B356B" w:rsidRPr="1237B911">
        <w:t xml:space="preserve"> </w:t>
      </w:r>
      <w:r w:rsidR="008D0436">
        <w:t>95.</w:t>
      </w:r>
      <w:r w:rsidR="00210886">
        <w:t>1</w:t>
      </w:r>
      <w:r w:rsidR="00463B11">
        <w:t>%</w:t>
      </w:r>
      <w:r w:rsidR="000137FE">
        <w:t xml:space="preserve"> (</w:t>
      </w:r>
      <w:r w:rsidR="00210886">
        <w:t>2.4</w:t>
      </w:r>
      <w:r w:rsidR="00463B11">
        <w:t>%</w:t>
      </w:r>
      <w:r w:rsidR="009F4CC9" w:rsidRPr="1237B911">
        <w:t xml:space="preserve">) </w:t>
      </w:r>
      <w:r w:rsidR="009F4CC9">
        <w:t>and</w:t>
      </w:r>
      <w:r w:rsidR="000137FE" w:rsidDel="00210886">
        <w:t xml:space="preserve"> </w:t>
      </w:r>
      <w:r w:rsidR="009F4CC9">
        <w:t>79</w:t>
      </w:r>
      <w:r w:rsidR="000137FE">
        <w:t>.5 (</w:t>
      </w:r>
      <w:r w:rsidR="009F4CC9">
        <w:t>17</w:t>
      </w:r>
      <w:r w:rsidR="000137FE">
        <w:t>.9</w:t>
      </w:r>
      <w:r w:rsidR="009F4CC9" w:rsidRPr="1237B911">
        <w:t>)</w:t>
      </w:r>
      <w:r w:rsidR="00463B11">
        <w:t xml:space="preserve"> mmHg</w:t>
      </w:r>
      <w:r w:rsidR="008C6FAB">
        <w:t>, respectively,</w:t>
      </w:r>
      <w:r w:rsidR="009F4CC9">
        <w:t xml:space="preserve"> </w:t>
      </w:r>
      <w:r w:rsidR="008A6B52">
        <w:t xml:space="preserve">for </w:t>
      </w:r>
      <w:r w:rsidR="00036D19" w:rsidRPr="1237B911">
        <w:t xml:space="preserve">the usual </w:t>
      </w:r>
      <w:r w:rsidR="002451CE" w:rsidRPr="1237B911">
        <w:t>oxygen therapy</w:t>
      </w:r>
      <w:r w:rsidR="00036D19" w:rsidRPr="1237B911">
        <w:t xml:space="preserve"> group. </w:t>
      </w:r>
      <w:r w:rsidR="0089174B" w:rsidRPr="1237B911">
        <w:t xml:space="preserve">Participants in the conservative </w:t>
      </w:r>
      <w:r w:rsidR="0089174B">
        <w:t xml:space="preserve">oxygen therapy </w:t>
      </w:r>
      <w:r w:rsidR="0089174B" w:rsidRPr="1237B911">
        <w:t xml:space="preserve">group </w:t>
      </w:r>
      <w:r w:rsidR="009A63B2" w:rsidRPr="1237B911">
        <w:t xml:space="preserve">spent </w:t>
      </w:r>
      <w:r w:rsidR="00231803" w:rsidRPr="1237B911">
        <w:t xml:space="preserve">a mean (SD) of </w:t>
      </w:r>
      <w:r w:rsidR="00BB7842">
        <w:t>62.6</w:t>
      </w:r>
      <w:r w:rsidR="009A63B2" w:rsidRPr="1237B911">
        <w:t xml:space="preserve"> </w:t>
      </w:r>
      <w:r w:rsidR="00231803" w:rsidRPr="1237B911">
        <w:t>(</w:t>
      </w:r>
      <w:r w:rsidR="00BB7842">
        <w:t>62.3</w:t>
      </w:r>
      <w:r w:rsidR="00231803" w:rsidRPr="1237B911">
        <w:t xml:space="preserve">) </w:t>
      </w:r>
      <w:r w:rsidR="00534481" w:rsidRPr="1237B911">
        <w:t xml:space="preserve">hours </w:t>
      </w:r>
      <w:r w:rsidR="00E36C81" w:rsidRPr="1237B911">
        <w:t xml:space="preserve">within </w:t>
      </w:r>
      <w:r w:rsidR="009A63B2" w:rsidRPr="1237B911">
        <w:t>the Sp</w:t>
      </w:r>
      <w:r w:rsidR="009A63B2" w:rsidRPr="1237B911">
        <w:rPr>
          <w:rFonts w:eastAsiaTheme="minorEastAsia"/>
        </w:rPr>
        <w:t>O</w:t>
      </w:r>
      <w:r w:rsidR="009A63B2" w:rsidRPr="1237B911">
        <w:rPr>
          <w:rFonts w:eastAsiaTheme="minorEastAsia"/>
          <w:vertAlign w:val="subscript"/>
        </w:rPr>
        <w:t xml:space="preserve">2 </w:t>
      </w:r>
      <w:r w:rsidR="00E36C81" w:rsidRPr="1237B911">
        <w:t>target range (</w:t>
      </w:r>
      <w:r w:rsidR="002F192A">
        <w:t>88 to 92</w:t>
      </w:r>
      <w:r w:rsidR="00E36C81" w:rsidRPr="1237B911">
        <w:t>%)</w:t>
      </w:r>
      <w:r w:rsidR="009A63B2" w:rsidRPr="1237B911">
        <w:t xml:space="preserve"> </w:t>
      </w:r>
      <w:r w:rsidR="00F7796D" w:rsidRPr="1237B911">
        <w:t xml:space="preserve">compared </w:t>
      </w:r>
      <w:r w:rsidR="00F726DD">
        <w:t>with</w:t>
      </w:r>
      <w:r w:rsidR="00F726DD" w:rsidRPr="1237B911">
        <w:t xml:space="preserve"> </w:t>
      </w:r>
      <w:r w:rsidR="00C00A72">
        <w:t>2</w:t>
      </w:r>
      <w:r w:rsidR="00305448">
        <w:t>7.2</w:t>
      </w:r>
      <w:r w:rsidR="00300692" w:rsidRPr="1237B911">
        <w:t xml:space="preserve"> (</w:t>
      </w:r>
      <w:r w:rsidR="00A829A1">
        <w:t>3</w:t>
      </w:r>
      <w:r w:rsidR="007465F7">
        <w:t>9</w:t>
      </w:r>
      <w:r w:rsidR="00A829A1">
        <w:t>.1</w:t>
      </w:r>
      <w:r w:rsidR="00300692" w:rsidRPr="1237B911">
        <w:t>)</w:t>
      </w:r>
      <w:r w:rsidR="00F7796D" w:rsidRPr="1237B911">
        <w:t xml:space="preserve"> </w:t>
      </w:r>
      <w:r w:rsidR="003C714E" w:rsidRPr="1237B911">
        <w:t xml:space="preserve">hours </w:t>
      </w:r>
      <w:r w:rsidR="003B356B">
        <w:t>for</w:t>
      </w:r>
      <w:r w:rsidR="003B356B" w:rsidRPr="1237B911">
        <w:t xml:space="preserve"> </w:t>
      </w:r>
      <w:r w:rsidR="00F7796D" w:rsidRPr="1237B911">
        <w:t xml:space="preserve">the usual </w:t>
      </w:r>
      <w:r w:rsidR="002451CE" w:rsidRPr="1237B911">
        <w:t>oxygen therapy</w:t>
      </w:r>
      <w:r w:rsidR="00F7796D" w:rsidRPr="1237B911">
        <w:t xml:space="preserve"> group. </w:t>
      </w:r>
      <w:r w:rsidR="000D3DD7">
        <w:t xml:space="preserve">Whilst above the target range, a mean (SD) 39.7 </w:t>
      </w:r>
      <w:r w:rsidR="00191DE0">
        <w:t>(55.1)</w:t>
      </w:r>
      <w:r w:rsidR="000D3DD7">
        <w:t xml:space="preserve"> hours was spent on room air in the conservative oxygen therapy group, compared </w:t>
      </w:r>
      <w:r w:rsidR="00F726DD">
        <w:t>with</w:t>
      </w:r>
      <w:r w:rsidR="000D3DD7">
        <w:t xml:space="preserve"> </w:t>
      </w:r>
      <w:r w:rsidR="008E2B4D">
        <w:t>26.1 (4</w:t>
      </w:r>
      <w:r w:rsidR="00191DE0">
        <w:t>5.1</w:t>
      </w:r>
      <w:r w:rsidR="008E2B4D">
        <w:t xml:space="preserve">) hours in the usual oxygen therapy group. </w:t>
      </w:r>
      <w:r w:rsidR="001D6C2C" w:rsidRPr="1237B911">
        <w:t>Participants</w:t>
      </w:r>
      <w:r w:rsidR="00D9787B" w:rsidRPr="1237B911">
        <w:t xml:space="preserve"> had an Sp</w:t>
      </w:r>
      <w:r w:rsidR="00D9787B" w:rsidRPr="1237B911">
        <w:rPr>
          <w:rFonts w:eastAsiaTheme="minorEastAsia"/>
        </w:rPr>
        <w:t>O</w:t>
      </w:r>
      <w:r w:rsidR="00D9787B" w:rsidRPr="1237B911">
        <w:rPr>
          <w:rFonts w:eastAsiaTheme="minorEastAsia"/>
          <w:vertAlign w:val="subscript"/>
        </w:rPr>
        <w:t xml:space="preserve">2 </w:t>
      </w:r>
      <w:r w:rsidR="00D9787B" w:rsidRPr="1237B911">
        <w:t xml:space="preserve">below </w:t>
      </w:r>
      <w:r w:rsidR="0064219A">
        <w:t>88%</w:t>
      </w:r>
      <w:r w:rsidR="00300692" w:rsidRPr="1237B911">
        <w:t xml:space="preserve"> for a mean (SD)</w:t>
      </w:r>
      <w:r w:rsidR="00D9787B" w:rsidRPr="1237B911">
        <w:t xml:space="preserve"> </w:t>
      </w:r>
      <w:r w:rsidR="00897480">
        <w:t>of</w:t>
      </w:r>
      <w:r w:rsidR="00D9787B" w:rsidRPr="1237B911">
        <w:t xml:space="preserve"> </w:t>
      </w:r>
      <w:r w:rsidR="005D1ADF">
        <w:t>3.</w:t>
      </w:r>
      <w:r w:rsidR="00A829A1">
        <w:t>2</w:t>
      </w:r>
      <w:r w:rsidR="00D9787B" w:rsidRPr="1237B911">
        <w:t xml:space="preserve"> </w:t>
      </w:r>
      <w:r w:rsidR="00300692" w:rsidRPr="1237B911">
        <w:t>(</w:t>
      </w:r>
      <w:r w:rsidR="005B0BD0">
        <w:t>6.</w:t>
      </w:r>
      <w:r w:rsidR="005D1ADF">
        <w:t>5</w:t>
      </w:r>
      <w:r w:rsidR="00300692" w:rsidRPr="1237B911">
        <w:t xml:space="preserve">) </w:t>
      </w:r>
      <w:r w:rsidR="00C564C8" w:rsidRPr="1237B911">
        <w:t>hours</w:t>
      </w:r>
      <w:r w:rsidR="00322FA0" w:rsidRPr="1237B911">
        <w:t xml:space="preserve"> </w:t>
      </w:r>
      <w:r w:rsidR="00D9787B" w:rsidRPr="1237B911">
        <w:t xml:space="preserve">in the conservative oxygen therapy group and </w:t>
      </w:r>
      <w:r w:rsidR="005B0BD0">
        <w:t>2.</w:t>
      </w:r>
      <w:r w:rsidR="00610462">
        <w:t>3</w:t>
      </w:r>
      <w:r w:rsidR="00322FA0" w:rsidRPr="1237B911">
        <w:t xml:space="preserve"> (</w:t>
      </w:r>
      <w:r w:rsidR="005B0BD0">
        <w:t>7.</w:t>
      </w:r>
      <w:r w:rsidR="00610462">
        <w:t>3</w:t>
      </w:r>
      <w:r w:rsidR="00322FA0" w:rsidRPr="1237B911">
        <w:t xml:space="preserve">) hours </w:t>
      </w:r>
      <w:r w:rsidR="00D9787B" w:rsidRPr="1237B911">
        <w:t xml:space="preserve">in the usual </w:t>
      </w:r>
      <w:r w:rsidR="002451CE" w:rsidRPr="1237B911">
        <w:t>oxygen therapy</w:t>
      </w:r>
      <w:r w:rsidR="00D9787B" w:rsidRPr="1237B911">
        <w:t xml:space="preserve"> group</w:t>
      </w:r>
      <w:r w:rsidR="00346191" w:rsidRPr="1237B911">
        <w:t xml:space="preserve"> </w:t>
      </w:r>
      <w:r w:rsidR="7D7DCC49" w:rsidRPr="1237B911">
        <w:t>(</w:t>
      </w:r>
      <w:r w:rsidR="00346191" w:rsidRPr="1237B911">
        <w:t>Figure 2 and</w:t>
      </w:r>
      <w:r w:rsidR="003668F2" w:rsidRPr="003668F2">
        <w:t xml:space="preserve"> </w:t>
      </w:r>
      <w:r w:rsidR="4C65969A">
        <w:t>eFigure</w:t>
      </w:r>
      <w:r w:rsidR="00F97ABF">
        <w:t>s</w:t>
      </w:r>
      <w:r w:rsidR="003668F2" w:rsidRPr="1237B911">
        <w:t xml:space="preserve"> 2</w:t>
      </w:r>
      <w:r w:rsidR="003668F2">
        <w:t xml:space="preserve"> and</w:t>
      </w:r>
      <w:r w:rsidR="00346191" w:rsidRPr="1237B911">
        <w:t xml:space="preserve"> </w:t>
      </w:r>
      <w:r w:rsidR="00EC47F8">
        <w:t>3</w:t>
      </w:r>
      <w:r w:rsidR="4C65969A">
        <w:t xml:space="preserve"> and</w:t>
      </w:r>
      <w:r w:rsidR="06CEB564">
        <w:t xml:space="preserve"> </w:t>
      </w:r>
      <w:r w:rsidR="7D7DCC49" w:rsidRPr="1237B911">
        <w:t>eTable</w:t>
      </w:r>
      <w:r w:rsidR="00346191" w:rsidRPr="1237B911">
        <w:t xml:space="preserve"> </w:t>
      </w:r>
      <w:r w:rsidR="004F658D">
        <w:t>5</w:t>
      </w:r>
      <w:r w:rsidR="7D7DCC49" w:rsidRPr="1237B911">
        <w:t xml:space="preserve"> in Supplement 2). </w:t>
      </w:r>
      <w:r w:rsidR="00AD2065">
        <w:t xml:space="preserve">Separation was maintained </w:t>
      </w:r>
      <w:r w:rsidR="002A1E22">
        <w:t xml:space="preserve">across </w:t>
      </w:r>
      <w:r w:rsidR="003A07A1">
        <w:t>all</w:t>
      </w:r>
      <w:r w:rsidR="00AD2817">
        <w:t xml:space="preserve"> enhanced data</w:t>
      </w:r>
      <w:r w:rsidR="0037374D">
        <w:t xml:space="preserve"> collection</w:t>
      </w:r>
      <w:r w:rsidR="00AD2817">
        <w:t xml:space="preserve"> </w:t>
      </w:r>
      <w:r w:rsidR="003A07A1">
        <w:t>patient groups</w:t>
      </w:r>
      <w:r w:rsidR="00897739">
        <w:t xml:space="preserve"> (</w:t>
      </w:r>
      <w:r w:rsidR="00897739" w:rsidRPr="004F658D">
        <w:t xml:space="preserve">eTable </w:t>
      </w:r>
      <w:r w:rsidR="004F658D" w:rsidRPr="00635C2C">
        <w:t>6</w:t>
      </w:r>
      <w:r w:rsidR="00897739">
        <w:t xml:space="preserve"> in Supplement 2</w:t>
      </w:r>
      <w:r w:rsidR="00897739" w:rsidRPr="00B16540">
        <w:t>)</w:t>
      </w:r>
      <w:r w:rsidR="003A07A1">
        <w:t xml:space="preserve"> and when</w:t>
      </w:r>
      <w:r w:rsidR="009E617C">
        <w:t xml:space="preserve"> </w:t>
      </w:r>
      <w:r w:rsidR="00231DD5">
        <w:t>plotted</w:t>
      </w:r>
      <w:r w:rsidR="00897739">
        <w:t xml:space="preserve"> </w:t>
      </w:r>
      <w:r w:rsidR="007378AB">
        <w:t>across calendar time and patient sequence</w:t>
      </w:r>
      <w:r w:rsidR="00C97BC6">
        <w:t xml:space="preserve"> </w:t>
      </w:r>
      <w:r w:rsidR="003A07A1">
        <w:t xml:space="preserve">to understand any potential contamination into usual care </w:t>
      </w:r>
      <w:r w:rsidR="00C97BC6">
        <w:t>(</w:t>
      </w:r>
      <w:r w:rsidR="00C97BC6" w:rsidRPr="00A73410">
        <w:t xml:space="preserve">eFigure </w:t>
      </w:r>
      <w:r w:rsidR="00A73410" w:rsidRPr="00A73410">
        <w:t>4</w:t>
      </w:r>
      <w:r w:rsidR="00C97BC6">
        <w:t xml:space="preserve"> in Supplement 2)</w:t>
      </w:r>
      <w:r w:rsidR="00897739">
        <w:t>.</w:t>
      </w:r>
    </w:p>
    <w:p w14:paraId="661F1B8F" w14:textId="25A17F64" w:rsidR="075E5CAE" w:rsidRPr="00635C2C" w:rsidRDefault="7D7DCC49" w:rsidP="00C833C4">
      <w:pPr>
        <w:pStyle w:val="Heading2"/>
        <w:rPr>
          <w:color w:val="auto"/>
        </w:rPr>
      </w:pPr>
      <w:r w:rsidRPr="00635C2C">
        <w:rPr>
          <w:color w:val="auto"/>
        </w:rPr>
        <w:t xml:space="preserve">Adherence to </w:t>
      </w:r>
      <w:r w:rsidR="00105BE3" w:rsidRPr="00635C2C">
        <w:rPr>
          <w:color w:val="auto"/>
        </w:rPr>
        <w:t>the P</w:t>
      </w:r>
      <w:r w:rsidRPr="00635C2C">
        <w:rPr>
          <w:color w:val="auto"/>
        </w:rPr>
        <w:t>rotocol</w:t>
      </w:r>
    </w:p>
    <w:p w14:paraId="2E096D39" w14:textId="739492CA" w:rsidR="003764B2" w:rsidRDefault="000C0D5C" w:rsidP="000F44E3">
      <w:r w:rsidRPr="1237B911">
        <w:t>O</w:t>
      </w:r>
      <w:r w:rsidR="001C6084" w:rsidRPr="1237B911">
        <w:t xml:space="preserve">f </w:t>
      </w:r>
      <w:r w:rsidR="00945646" w:rsidRPr="1237B911">
        <w:t>participants allocated to</w:t>
      </w:r>
      <w:r w:rsidR="004360DE" w:rsidRPr="1237B911">
        <w:t xml:space="preserve"> conservative oxygen therapy </w:t>
      </w:r>
      <w:r w:rsidR="00945646" w:rsidRPr="1237B911">
        <w:t xml:space="preserve">and </w:t>
      </w:r>
      <w:r w:rsidR="00C833C4">
        <w:t xml:space="preserve">selected for </w:t>
      </w:r>
      <w:r w:rsidR="00945646" w:rsidRPr="1237B911">
        <w:t>enhanced data collection</w:t>
      </w:r>
      <w:r w:rsidR="00634A9C" w:rsidRPr="1237B911">
        <w:t xml:space="preserve">, </w:t>
      </w:r>
      <w:r w:rsidR="00BD6F8A">
        <w:t>526</w:t>
      </w:r>
      <w:r w:rsidR="00BD6F8A" w:rsidRPr="1237B911">
        <w:t xml:space="preserve"> </w:t>
      </w:r>
      <w:r w:rsidR="00B14606" w:rsidRPr="1237B911">
        <w:t>(</w:t>
      </w:r>
      <w:r w:rsidR="00575363">
        <w:t>42.1</w:t>
      </w:r>
      <w:r w:rsidR="004360DE" w:rsidRPr="1237B911">
        <w:t xml:space="preserve">%) had </w:t>
      </w:r>
      <w:r w:rsidR="00A25D21" w:rsidRPr="1237B911">
        <w:t>one</w:t>
      </w:r>
      <w:r w:rsidR="7D7DCC49" w:rsidRPr="1237B911">
        <w:t xml:space="preserve"> or more </w:t>
      </w:r>
      <w:r w:rsidR="004360DE" w:rsidRPr="1237B911">
        <w:t>period</w:t>
      </w:r>
      <w:r w:rsidR="0011591C">
        <w:t>s</w:t>
      </w:r>
      <w:r w:rsidR="7D7DCC49" w:rsidRPr="1237B911">
        <w:t xml:space="preserve"> of non-adherence</w:t>
      </w:r>
      <w:r w:rsidR="004360DE" w:rsidRPr="1237B911">
        <w:t xml:space="preserve">, representing </w:t>
      </w:r>
      <w:r w:rsidR="00F76C02">
        <w:t>10.6</w:t>
      </w:r>
      <w:r w:rsidR="7D7DCC49" w:rsidRPr="1237B911">
        <w:t>% of the</w:t>
      </w:r>
      <w:r w:rsidR="00507388">
        <w:t>ir</w:t>
      </w:r>
      <w:r w:rsidR="7D7DCC49" w:rsidRPr="1237B911">
        <w:t xml:space="preserve"> time</w:t>
      </w:r>
      <w:r w:rsidR="00397CDA" w:rsidRPr="1237B911">
        <w:t xml:space="preserve"> in ICU</w:t>
      </w:r>
      <w:r w:rsidR="7D7DCC49" w:rsidRPr="1237B911">
        <w:t xml:space="preserve">. </w:t>
      </w:r>
      <w:r w:rsidR="00363749">
        <w:t>The</w:t>
      </w:r>
      <w:r w:rsidR="00424A3B">
        <w:t>re were a</w:t>
      </w:r>
      <w:r w:rsidR="00363749">
        <w:t xml:space="preserve"> total of</w:t>
      </w:r>
      <w:r w:rsidR="00424A3B">
        <w:t xml:space="preserve"> 2</w:t>
      </w:r>
      <w:r w:rsidR="002B61EE">
        <w:t>2</w:t>
      </w:r>
      <w:r w:rsidR="002355CA">
        <w:t>71</w:t>
      </w:r>
      <w:r w:rsidR="00363749">
        <w:t xml:space="preserve"> periods of non-adherence</w:t>
      </w:r>
      <w:r w:rsidR="00011449">
        <w:t xml:space="preserve"> </w:t>
      </w:r>
      <w:r w:rsidR="003279FB" w:rsidRPr="003279FB">
        <w:t>≥</w:t>
      </w:r>
      <w:r w:rsidR="003279FB">
        <w:t>3 hours</w:t>
      </w:r>
      <w:r w:rsidR="002355CA">
        <w:t xml:space="preserve">. </w:t>
      </w:r>
      <w:r w:rsidR="7D7DCC49" w:rsidRPr="1237B911">
        <w:t xml:space="preserve">The main reasons </w:t>
      </w:r>
      <w:r w:rsidR="00397CDA" w:rsidRPr="1237B911">
        <w:t>included</w:t>
      </w:r>
      <w:r w:rsidR="7D7DCC49" w:rsidRPr="1237B911">
        <w:t xml:space="preserve">: </w:t>
      </w:r>
      <w:r w:rsidR="006D6800" w:rsidRPr="1237B911">
        <w:t>staffing</w:t>
      </w:r>
      <w:r w:rsidR="006D6800">
        <w:t xml:space="preserve"> </w:t>
      </w:r>
      <w:r w:rsidR="00934113">
        <w:t>issues and lack of</w:t>
      </w:r>
      <w:r w:rsidR="006D6800" w:rsidRPr="1237B911">
        <w:t xml:space="preserve"> awareness</w:t>
      </w:r>
      <w:r w:rsidR="00F33486" w:rsidRPr="1237B911">
        <w:t>, n=</w:t>
      </w:r>
      <w:r w:rsidR="00C113FA" w:rsidRPr="1237B911">
        <w:t>857</w:t>
      </w:r>
      <w:r w:rsidR="00C85CCC" w:rsidRPr="1237B911">
        <w:t>;</w:t>
      </w:r>
      <w:r w:rsidR="00F33486" w:rsidRPr="1237B911">
        <w:t xml:space="preserve"> other clinical priorities, n=</w:t>
      </w:r>
      <w:r w:rsidR="00F843E0" w:rsidRPr="1237B911">
        <w:t>413</w:t>
      </w:r>
      <w:r w:rsidR="00C85CCC" w:rsidRPr="1237B911">
        <w:t xml:space="preserve">; </w:t>
      </w:r>
      <w:r w:rsidR="005350A8" w:rsidRPr="1237B911">
        <w:t>responding to low PaO</w:t>
      </w:r>
      <w:r w:rsidR="005350A8" w:rsidRPr="00C833C4">
        <w:rPr>
          <w:vertAlign w:val="subscript"/>
        </w:rPr>
        <w:t>2</w:t>
      </w:r>
      <w:r w:rsidR="00A45731" w:rsidRPr="1237B911">
        <w:t>, n=</w:t>
      </w:r>
      <w:r w:rsidR="00E908CA" w:rsidRPr="1237B911">
        <w:t>127</w:t>
      </w:r>
      <w:r w:rsidR="00C85CCC" w:rsidRPr="1237B911">
        <w:t>; clinical decision</w:t>
      </w:r>
      <w:r w:rsidR="00B359F3" w:rsidRPr="1237B911">
        <w:t xml:space="preserve"> to suspend intervention</w:t>
      </w:r>
      <w:r w:rsidR="00B51FFA" w:rsidRPr="1237B911">
        <w:t xml:space="preserve"> (not supported by the protocol)</w:t>
      </w:r>
      <w:r w:rsidR="00B164F5" w:rsidRPr="1237B911">
        <w:t>,</w:t>
      </w:r>
      <w:r w:rsidR="00C85CCC" w:rsidRPr="1237B911">
        <w:t xml:space="preserve"> n=</w:t>
      </w:r>
      <w:r w:rsidR="00E908CA" w:rsidRPr="1237B911">
        <w:t>265</w:t>
      </w:r>
      <w:r w:rsidR="00C85CCC" w:rsidRPr="1237B911">
        <w:t xml:space="preserve">; and </w:t>
      </w:r>
      <w:r w:rsidR="00B164F5" w:rsidRPr="1237B911">
        <w:t>reason</w:t>
      </w:r>
      <w:r w:rsidR="00C85CCC" w:rsidRPr="1237B911">
        <w:t xml:space="preserve"> not</w:t>
      </w:r>
      <w:r w:rsidR="0003547E">
        <w:t xml:space="preserve"> </w:t>
      </w:r>
      <w:r w:rsidR="00C85CCC" w:rsidRPr="1237B911">
        <w:t>documented</w:t>
      </w:r>
      <w:r w:rsidR="00B164F5" w:rsidRPr="1237B911">
        <w:t>, n=</w:t>
      </w:r>
      <w:r w:rsidR="00066CEA" w:rsidRPr="1237B911">
        <w:t>60</w:t>
      </w:r>
      <w:r w:rsidR="00066CEA">
        <w:t>9</w:t>
      </w:r>
      <w:r w:rsidR="00B164F5" w:rsidRPr="1237B911">
        <w:t>.</w:t>
      </w:r>
    </w:p>
    <w:p w14:paraId="37CA197B" w14:textId="3955C47F" w:rsidR="003764B2" w:rsidRPr="00635C2C" w:rsidRDefault="003764B2" w:rsidP="000F44E3">
      <w:pPr>
        <w:pStyle w:val="Heading2"/>
        <w:rPr>
          <w:color w:val="auto"/>
        </w:rPr>
      </w:pPr>
      <w:r w:rsidRPr="00635C2C">
        <w:rPr>
          <w:color w:val="auto"/>
        </w:rPr>
        <w:t xml:space="preserve">Primary and </w:t>
      </w:r>
      <w:r w:rsidR="00105BE3" w:rsidRPr="00635C2C">
        <w:rPr>
          <w:color w:val="auto"/>
        </w:rPr>
        <w:t>S</w:t>
      </w:r>
      <w:r w:rsidRPr="00635C2C">
        <w:rPr>
          <w:color w:val="auto"/>
        </w:rPr>
        <w:t xml:space="preserve">econdary </w:t>
      </w:r>
      <w:r w:rsidR="00105BE3" w:rsidRPr="00635C2C">
        <w:rPr>
          <w:color w:val="auto"/>
        </w:rPr>
        <w:t>O</w:t>
      </w:r>
      <w:r w:rsidRPr="00635C2C">
        <w:rPr>
          <w:color w:val="auto"/>
        </w:rPr>
        <w:t>utcomes</w:t>
      </w:r>
    </w:p>
    <w:p w14:paraId="50858154" w14:textId="6E0A5E40" w:rsidR="00517C36" w:rsidRDefault="00941125" w:rsidP="00C833C4">
      <w:r>
        <w:t>In the conservative oxygen therapy group</w:t>
      </w:r>
      <w:r w:rsidR="001C0BED">
        <w:t>,</w:t>
      </w:r>
      <w:r>
        <w:t xml:space="preserve"> </w:t>
      </w:r>
      <w:r w:rsidR="00A850FC">
        <w:t>2</w:t>
      </w:r>
      <w:r w:rsidR="004F4433">
        <w:t>908</w:t>
      </w:r>
      <w:r w:rsidR="00EF63BE">
        <w:t xml:space="preserve"> (</w:t>
      </w:r>
      <w:r w:rsidR="00A850FC">
        <w:t>3</w:t>
      </w:r>
      <w:r w:rsidR="004F4433">
        <w:t>5.4</w:t>
      </w:r>
      <w:r w:rsidR="00EF63BE">
        <w:t xml:space="preserve">%) </w:t>
      </w:r>
      <w:r w:rsidR="00583176">
        <w:t>participants</w:t>
      </w:r>
      <w:r w:rsidR="00EF63BE">
        <w:t xml:space="preserve"> died compared </w:t>
      </w:r>
      <w:r w:rsidR="0037374D">
        <w:t>with</w:t>
      </w:r>
      <w:r w:rsidR="0037374D">
        <w:t xml:space="preserve"> </w:t>
      </w:r>
      <w:r w:rsidR="00A850FC">
        <w:t>28</w:t>
      </w:r>
      <w:r w:rsidR="004F4433">
        <w:t>58</w:t>
      </w:r>
      <w:r w:rsidR="00EF63BE">
        <w:t xml:space="preserve"> (</w:t>
      </w:r>
      <w:r w:rsidR="00A850FC">
        <w:t>34.</w:t>
      </w:r>
      <w:r w:rsidR="004F4433">
        <w:t>9</w:t>
      </w:r>
      <w:r w:rsidR="00EF63BE">
        <w:t>%) in the usual oxygen therapy group</w:t>
      </w:r>
      <w:r w:rsidR="003764B2">
        <w:t>.</w:t>
      </w:r>
      <w:r w:rsidR="00EF63BE">
        <w:t xml:space="preserve"> After adjustment for pre-specified baseline variables, th</w:t>
      </w:r>
      <w:r w:rsidR="001C2315">
        <w:t>is gave a</w:t>
      </w:r>
      <w:r w:rsidR="0008439A">
        <w:t xml:space="preserve"> risk difference </w:t>
      </w:r>
      <w:r w:rsidR="001C2315">
        <w:t xml:space="preserve">of </w:t>
      </w:r>
      <w:r w:rsidR="00060174">
        <w:t>0</w:t>
      </w:r>
      <w:r w:rsidR="001C2315">
        <w:t>.</w:t>
      </w:r>
      <w:r w:rsidR="00060174">
        <w:t>7</w:t>
      </w:r>
      <w:r w:rsidR="001C2315">
        <w:t xml:space="preserve"> </w:t>
      </w:r>
      <w:r w:rsidR="001B10BC">
        <w:t>percentage points</w:t>
      </w:r>
      <w:r w:rsidR="001C2315">
        <w:t xml:space="preserve"> (95% CI </w:t>
      </w:r>
      <w:r w:rsidR="008F4DD9">
        <w:t>−</w:t>
      </w:r>
      <w:r w:rsidR="00867F3D">
        <w:t>0.7</w:t>
      </w:r>
      <w:r w:rsidR="001C2315">
        <w:t xml:space="preserve"> to </w:t>
      </w:r>
      <w:r w:rsidR="00867F3D">
        <w:t>2.0</w:t>
      </w:r>
      <w:r w:rsidR="009204B0">
        <w:t xml:space="preserve">; </w:t>
      </w:r>
      <w:r w:rsidR="008F4DD9" w:rsidRPr="008F4DD9">
        <w:rPr>
          <w:i/>
          <w:iCs/>
        </w:rPr>
        <w:t>P</w:t>
      </w:r>
      <w:r w:rsidR="009204B0">
        <w:t>=.</w:t>
      </w:r>
      <w:r w:rsidR="004F4433">
        <w:t>28</w:t>
      </w:r>
      <w:r w:rsidR="001C2315">
        <w:t>)</w:t>
      </w:r>
      <w:r w:rsidR="003E509B">
        <w:t xml:space="preserve"> compared with an unadjusted risk difference of </w:t>
      </w:r>
      <w:r w:rsidR="00446955">
        <w:t>0.5 percentage points (95% CI</w:t>
      </w:r>
      <w:r w:rsidR="00A61565">
        <w:t xml:space="preserve"> </w:t>
      </w:r>
      <w:r w:rsidR="00A61565">
        <w:t>−</w:t>
      </w:r>
      <w:r w:rsidR="009C6614">
        <w:t>1.0</w:t>
      </w:r>
      <w:r w:rsidR="00A61565">
        <w:t xml:space="preserve"> to </w:t>
      </w:r>
      <w:r w:rsidR="000115FC">
        <w:t>2.0</w:t>
      </w:r>
      <w:r w:rsidR="00A61565">
        <w:t>).</w:t>
      </w:r>
      <w:r w:rsidR="00867F3D">
        <w:t xml:space="preserve"> (Table </w:t>
      </w:r>
      <w:r w:rsidR="00783882">
        <w:t>2</w:t>
      </w:r>
      <w:r w:rsidR="00867F3D">
        <w:t>)</w:t>
      </w:r>
      <w:r w:rsidR="00F13A95">
        <w:t>.</w:t>
      </w:r>
      <w:r w:rsidR="00A87667">
        <w:t xml:space="preserve"> </w:t>
      </w:r>
      <w:r w:rsidR="0085674F">
        <w:t>T</w:t>
      </w:r>
      <w:r w:rsidR="00BE21E4">
        <w:t xml:space="preserve">here </w:t>
      </w:r>
      <w:r w:rsidR="004E2E9E">
        <w:t>were</w:t>
      </w:r>
      <w:r w:rsidR="00BE21E4">
        <w:t xml:space="preserve"> no</w:t>
      </w:r>
      <w:r w:rsidR="000F37C8">
        <w:t xml:space="preserve"> </w:t>
      </w:r>
      <w:r w:rsidR="001B359A">
        <w:t xml:space="preserve">missing data </w:t>
      </w:r>
      <w:r w:rsidR="0085674F">
        <w:t xml:space="preserve">among </w:t>
      </w:r>
      <w:r w:rsidR="0085674F">
        <w:t>the baseline variables used for adjustment</w:t>
      </w:r>
      <w:r w:rsidR="00D0692E">
        <w:t>, other than for PaO</w:t>
      </w:r>
      <w:r w:rsidR="00D0692E" w:rsidRPr="00635C2C">
        <w:rPr>
          <w:vertAlign w:val="subscript"/>
        </w:rPr>
        <w:t>2</w:t>
      </w:r>
      <w:r w:rsidR="00D0692E">
        <w:t>/F</w:t>
      </w:r>
      <w:r w:rsidR="00D0692E" w:rsidRPr="00635C2C">
        <w:rPr>
          <w:sz w:val="16"/>
          <w:szCs w:val="16"/>
        </w:rPr>
        <w:t>I</w:t>
      </w:r>
      <w:r w:rsidR="00D0692E">
        <w:t>O</w:t>
      </w:r>
      <w:r w:rsidR="00D0692E" w:rsidRPr="00635C2C">
        <w:rPr>
          <w:vertAlign w:val="subscript"/>
        </w:rPr>
        <w:t>2</w:t>
      </w:r>
      <w:r w:rsidR="00D0692E">
        <w:t xml:space="preserve"> ratio which was singly imputed from SpO</w:t>
      </w:r>
      <w:r w:rsidR="00D0692E" w:rsidRPr="00635C2C">
        <w:rPr>
          <w:vertAlign w:val="subscript"/>
        </w:rPr>
        <w:t>2</w:t>
      </w:r>
      <w:r w:rsidR="00D0692E">
        <w:t>/F</w:t>
      </w:r>
      <w:r w:rsidR="00D0692E" w:rsidRPr="00635C2C">
        <w:rPr>
          <w:sz w:val="16"/>
          <w:szCs w:val="16"/>
        </w:rPr>
        <w:t>I</w:t>
      </w:r>
      <w:r w:rsidR="00D0692E">
        <w:t>O</w:t>
      </w:r>
      <w:r w:rsidR="00D0692E" w:rsidRPr="00635C2C">
        <w:rPr>
          <w:vertAlign w:val="subscript"/>
        </w:rPr>
        <w:t>2</w:t>
      </w:r>
      <w:r w:rsidR="005F1973">
        <w:t xml:space="preserve"> ratio</w:t>
      </w:r>
      <w:r w:rsidR="0085674F">
        <w:t xml:space="preserve"> </w:t>
      </w:r>
      <w:r w:rsidR="005965B7">
        <w:t xml:space="preserve">(eTable </w:t>
      </w:r>
      <w:r w:rsidR="00DF66C4">
        <w:t>7</w:t>
      </w:r>
      <w:r w:rsidR="005965B7">
        <w:t xml:space="preserve"> in Supplement 2)</w:t>
      </w:r>
      <w:r w:rsidR="006F1F09">
        <w:t>.</w:t>
      </w:r>
    </w:p>
    <w:p w14:paraId="50C4E5EF" w14:textId="5454318F" w:rsidR="005E64F7" w:rsidRPr="009926C3" w:rsidRDefault="001C0BED" w:rsidP="00C833C4">
      <w:pPr>
        <w:rPr>
          <w:rFonts w:eastAsiaTheme="minorEastAsia"/>
        </w:rPr>
      </w:pPr>
      <w:r w:rsidRPr="1237B911">
        <w:t xml:space="preserve">Secondary mortality </w:t>
      </w:r>
      <w:r w:rsidR="006800E9" w:rsidRPr="1237B911">
        <w:t xml:space="preserve">outcomes </w:t>
      </w:r>
      <w:r w:rsidR="00540BAC" w:rsidRPr="1237B911">
        <w:t>at ICU discharge</w:t>
      </w:r>
      <w:r w:rsidR="006800E9" w:rsidRPr="1237B911">
        <w:t xml:space="preserve">, </w:t>
      </w:r>
      <w:r w:rsidR="00540BAC" w:rsidRPr="1237B911">
        <w:t>60 days</w:t>
      </w:r>
      <w:r w:rsidR="006800E9" w:rsidRPr="1237B911">
        <w:t xml:space="preserve"> and one year were not </w:t>
      </w:r>
      <w:r w:rsidR="00511FB0" w:rsidRPr="1237B911">
        <w:t>significantly different</w:t>
      </w:r>
      <w:r w:rsidR="00A70EF1" w:rsidRPr="1237B911">
        <w:t xml:space="preserve"> </w:t>
      </w:r>
      <w:r w:rsidR="007D53D5">
        <w:t>by treatment group</w:t>
      </w:r>
      <w:r w:rsidR="00E47612">
        <w:t xml:space="preserve"> </w:t>
      </w:r>
      <w:r w:rsidR="00A70EF1" w:rsidRPr="1237B911">
        <w:t>(Table 2</w:t>
      </w:r>
      <w:r w:rsidR="00912489" w:rsidRPr="1237B911">
        <w:t>)</w:t>
      </w:r>
      <w:r w:rsidR="007D53D5">
        <w:t>. T</w:t>
      </w:r>
      <w:r w:rsidR="001F5514" w:rsidRPr="1237B911">
        <w:t>ime</w:t>
      </w:r>
      <w:r w:rsidR="00462546">
        <w:t xml:space="preserve"> </w:t>
      </w:r>
      <w:bookmarkStart w:id="0" w:name="_Hlk186727309"/>
      <w:r w:rsidR="001F5514" w:rsidRPr="1237B911">
        <w:t>to</w:t>
      </w:r>
      <w:r w:rsidR="00462546">
        <w:t xml:space="preserve"> </w:t>
      </w:r>
      <w:r w:rsidR="001F5514" w:rsidRPr="1237B911">
        <w:t>death (</w:t>
      </w:r>
      <w:r w:rsidR="001F5514" w:rsidRPr="00462546">
        <w:t xml:space="preserve">adjusted hazard ratio </w:t>
      </w:r>
      <w:r w:rsidR="00B15BEE" w:rsidRPr="00462546">
        <w:t>1.01</w:t>
      </w:r>
      <w:r w:rsidR="001F5514" w:rsidRPr="00462546">
        <w:t xml:space="preserve">, 95% CI </w:t>
      </w:r>
      <w:r w:rsidR="00462546" w:rsidRPr="00462546">
        <w:lastRenderedPageBreak/>
        <w:t>0.96</w:t>
      </w:r>
      <w:r w:rsidR="001F5514" w:rsidRPr="00462546">
        <w:t xml:space="preserve"> to </w:t>
      </w:r>
      <w:r w:rsidR="00462546" w:rsidRPr="00462546">
        <w:t>1.05</w:t>
      </w:r>
      <w:r w:rsidR="001F5514" w:rsidRPr="00462546">
        <w:t>;</w:t>
      </w:r>
      <w:r w:rsidR="001F5514" w:rsidRPr="1237B911">
        <w:t xml:space="preserve"> </w:t>
      </w:r>
      <w:r w:rsidR="00F718E3" w:rsidRPr="1237B911">
        <w:t>e</w:t>
      </w:r>
      <w:r w:rsidR="001F5514" w:rsidRPr="1237B911">
        <w:t xml:space="preserve">Figure </w:t>
      </w:r>
      <w:r w:rsidR="005E69F1">
        <w:t>4</w:t>
      </w:r>
      <w:r w:rsidR="001F5514" w:rsidRPr="1237B911" w:rsidDel="005E69F1">
        <w:t xml:space="preserve"> </w:t>
      </w:r>
      <w:r w:rsidR="00F718E3" w:rsidRPr="1237B911">
        <w:t>in Supplement 2</w:t>
      </w:r>
      <w:bookmarkEnd w:id="0"/>
      <w:r w:rsidR="001F5514" w:rsidRPr="1237B911">
        <w:t>)</w:t>
      </w:r>
      <w:r w:rsidR="002604B6">
        <w:t>, and</w:t>
      </w:r>
      <w:r w:rsidR="00A70EF1" w:rsidRPr="1237B911">
        <w:t xml:space="preserve"> </w:t>
      </w:r>
      <w:r w:rsidR="00540BAC" w:rsidRPr="1237B911">
        <w:t xml:space="preserve">duration of ICU and acute hospital stay </w:t>
      </w:r>
      <w:r w:rsidR="00BB3EBE">
        <w:t xml:space="preserve">among survivors </w:t>
      </w:r>
      <w:r w:rsidR="00912489" w:rsidRPr="1237B911">
        <w:t>w</w:t>
      </w:r>
      <w:r w:rsidR="002604B6">
        <w:t>ere</w:t>
      </w:r>
      <w:r w:rsidR="00912489" w:rsidRPr="1237B911">
        <w:t xml:space="preserve"> </w:t>
      </w:r>
      <w:r w:rsidR="005127B7" w:rsidRPr="1237B911">
        <w:t>not significantly different between the groups</w:t>
      </w:r>
      <w:r w:rsidR="002604B6">
        <w:t>. S</w:t>
      </w:r>
      <w:r w:rsidR="00BB3EBE">
        <w:t>urvivors</w:t>
      </w:r>
      <w:r w:rsidR="00BB3EBE" w:rsidRPr="1237B911">
        <w:t xml:space="preserve"> </w:t>
      </w:r>
      <w:r w:rsidR="00F836F0" w:rsidRPr="1237B911">
        <w:t xml:space="preserve">in the conservative oxygen </w:t>
      </w:r>
      <w:r w:rsidR="009F040D" w:rsidRPr="1237B911">
        <w:t xml:space="preserve">therapy </w:t>
      </w:r>
      <w:r w:rsidR="00F836F0" w:rsidRPr="1237B911">
        <w:t>group stay</w:t>
      </w:r>
      <w:r w:rsidR="007B2E26">
        <w:t>ed</w:t>
      </w:r>
      <w:r w:rsidR="00F836F0" w:rsidRPr="1237B911">
        <w:t xml:space="preserve"> </w:t>
      </w:r>
      <w:r w:rsidR="002E0229" w:rsidRPr="1237B911">
        <w:t xml:space="preserve">a </w:t>
      </w:r>
      <w:r w:rsidR="00F667FB">
        <w:t>median (IQR)</w:t>
      </w:r>
      <w:r w:rsidR="002E0229" w:rsidRPr="1237B911">
        <w:t xml:space="preserve"> of </w:t>
      </w:r>
      <w:r w:rsidR="006859D0">
        <w:t>20</w:t>
      </w:r>
      <w:r w:rsidR="002E0229" w:rsidRPr="1237B911">
        <w:t xml:space="preserve"> </w:t>
      </w:r>
      <w:r w:rsidR="0051088A">
        <w:t>(</w:t>
      </w:r>
      <w:r w:rsidR="006859D0">
        <w:t>1</w:t>
      </w:r>
      <w:r w:rsidR="00BD2EF3">
        <w:t>1</w:t>
      </w:r>
      <w:r w:rsidR="00672C4A">
        <w:t>-</w:t>
      </w:r>
      <w:r w:rsidR="006859D0">
        <w:t>4</w:t>
      </w:r>
      <w:r w:rsidR="003B2EB9">
        <w:t>0</w:t>
      </w:r>
      <w:r w:rsidR="00F91A91">
        <w:t>)</w:t>
      </w:r>
      <w:r w:rsidR="003B2EB9">
        <w:t xml:space="preserve"> days </w:t>
      </w:r>
      <w:r w:rsidR="002E0229" w:rsidRPr="1237B911">
        <w:t xml:space="preserve">in </w:t>
      </w:r>
      <w:r w:rsidR="009F040D" w:rsidRPr="1237B911">
        <w:t xml:space="preserve">acute </w:t>
      </w:r>
      <w:r w:rsidR="002E0229" w:rsidRPr="1237B911">
        <w:t xml:space="preserve">hospital compared to </w:t>
      </w:r>
      <w:r w:rsidR="006859D0">
        <w:t>21</w:t>
      </w:r>
      <w:r w:rsidR="002E0229" w:rsidRPr="1237B911">
        <w:t xml:space="preserve"> </w:t>
      </w:r>
      <w:r w:rsidR="006859D0">
        <w:t>(10</w:t>
      </w:r>
      <w:r w:rsidR="00672C4A">
        <w:t>-</w:t>
      </w:r>
      <w:r w:rsidR="006859D0">
        <w:t>4</w:t>
      </w:r>
      <w:r w:rsidR="000F18F7">
        <w:t>2</w:t>
      </w:r>
      <w:r w:rsidR="00F91A91">
        <w:t>)</w:t>
      </w:r>
      <w:r w:rsidR="006859D0">
        <w:t xml:space="preserve"> days </w:t>
      </w:r>
      <w:r w:rsidR="002E0229" w:rsidRPr="1237B911">
        <w:t>in the usual oxygen therapy group (</w:t>
      </w:r>
      <w:r w:rsidR="00FD6C32" w:rsidRPr="00A66D52">
        <w:t>hazard</w:t>
      </w:r>
      <w:r w:rsidR="009F040D" w:rsidRPr="00A66D52">
        <w:t xml:space="preserve"> ratio </w:t>
      </w:r>
      <w:r w:rsidR="00E2093D" w:rsidRPr="00A66D52">
        <w:t>0.98</w:t>
      </w:r>
      <w:r w:rsidR="00F91A91">
        <w:t>;</w:t>
      </w:r>
      <w:r w:rsidR="009F040D" w:rsidRPr="00A66D52">
        <w:t xml:space="preserve"> 95% CI </w:t>
      </w:r>
      <w:r w:rsidR="00A66D52" w:rsidRPr="00A66D52">
        <w:t>0.94</w:t>
      </w:r>
      <w:r w:rsidR="009F040D" w:rsidRPr="00A66D52">
        <w:t xml:space="preserve"> to </w:t>
      </w:r>
      <w:r w:rsidR="00A66D52" w:rsidRPr="00A66D52">
        <w:t>1.</w:t>
      </w:r>
      <w:r w:rsidR="00A66D52">
        <w:t>02</w:t>
      </w:r>
      <w:r w:rsidR="009F040D" w:rsidRPr="1237B911">
        <w:t>)</w:t>
      </w:r>
      <w:r w:rsidR="005127B7" w:rsidRPr="1237B911">
        <w:t>.</w:t>
      </w:r>
      <w:r w:rsidR="00DD0557" w:rsidRPr="1237B911">
        <w:t xml:space="preserve"> </w:t>
      </w:r>
      <w:r w:rsidR="0032608F" w:rsidRPr="1237B911">
        <w:rPr>
          <w:rFonts w:eastAsiaTheme="minorEastAsia"/>
        </w:rPr>
        <w:t>D</w:t>
      </w:r>
      <w:r w:rsidR="00DD0557" w:rsidRPr="1237B911">
        <w:rPr>
          <w:rFonts w:eastAsiaTheme="minorEastAsia"/>
        </w:rPr>
        <w:t>ays alive and free from organ support at 30 days</w:t>
      </w:r>
      <w:r w:rsidR="0032608F" w:rsidRPr="1237B911">
        <w:rPr>
          <w:rFonts w:eastAsiaTheme="minorEastAsia"/>
        </w:rPr>
        <w:t xml:space="preserve"> </w:t>
      </w:r>
      <w:r w:rsidR="00D352BF">
        <w:rPr>
          <w:rFonts w:eastAsiaTheme="minorEastAsia"/>
        </w:rPr>
        <w:t>were</w:t>
      </w:r>
      <w:r w:rsidR="00884EBB" w:rsidRPr="1237B911">
        <w:rPr>
          <w:rFonts w:eastAsiaTheme="minorEastAsia"/>
        </w:rPr>
        <w:t xml:space="preserve"> not significantly different in the conservative oxygen</w:t>
      </w:r>
      <w:r w:rsidR="0044504E" w:rsidRPr="1237B911">
        <w:rPr>
          <w:rFonts w:eastAsiaTheme="minorEastAsia"/>
        </w:rPr>
        <w:t xml:space="preserve"> therapy</w:t>
      </w:r>
      <w:r w:rsidR="00884EBB" w:rsidRPr="1237B911">
        <w:rPr>
          <w:rFonts w:eastAsiaTheme="minorEastAsia"/>
        </w:rPr>
        <w:t xml:space="preserve"> group compared to the usual</w:t>
      </w:r>
      <w:r w:rsidR="0044504E" w:rsidRPr="1237B911">
        <w:rPr>
          <w:rFonts w:eastAsiaTheme="minorEastAsia"/>
        </w:rPr>
        <w:t xml:space="preserve"> oxygen therapy group </w:t>
      </w:r>
      <w:r w:rsidR="00F31CD4" w:rsidRPr="1237B911">
        <w:t>(</w:t>
      </w:r>
      <w:r w:rsidR="00514EDB">
        <w:t xml:space="preserve">proportional </w:t>
      </w:r>
      <w:r w:rsidR="004C26AC">
        <w:t>OR</w:t>
      </w:r>
      <w:r w:rsidR="00F31CD4" w:rsidRPr="1237B911">
        <w:t xml:space="preserve"> </w:t>
      </w:r>
      <w:r w:rsidR="00514EDB">
        <w:t>1.01</w:t>
      </w:r>
      <w:r w:rsidR="00F91A91">
        <w:t>;</w:t>
      </w:r>
      <w:r w:rsidR="00F31CD4" w:rsidRPr="1237B911">
        <w:t xml:space="preserve"> 95% CI </w:t>
      </w:r>
      <w:r w:rsidR="00514EDB">
        <w:t>0.96</w:t>
      </w:r>
      <w:r w:rsidR="00F31CD4" w:rsidRPr="1237B911">
        <w:t xml:space="preserve"> to </w:t>
      </w:r>
      <w:r w:rsidR="00514EDB">
        <w:t>1.07</w:t>
      </w:r>
      <w:r w:rsidR="00F31CD4" w:rsidRPr="1237B911">
        <w:t xml:space="preserve">) (Table 2 </w:t>
      </w:r>
      <w:r w:rsidR="00BE07A3" w:rsidRPr="1237B911">
        <w:t xml:space="preserve">and </w:t>
      </w:r>
      <w:r w:rsidR="00D72444" w:rsidRPr="1237B911">
        <w:t xml:space="preserve">eFigure </w:t>
      </w:r>
      <w:r w:rsidR="00032079">
        <w:t>6</w:t>
      </w:r>
      <w:r w:rsidR="00D72444" w:rsidRPr="1237B911">
        <w:t xml:space="preserve"> and </w:t>
      </w:r>
      <w:r w:rsidR="00BE07A3" w:rsidRPr="1237B911">
        <w:t xml:space="preserve">eTable </w:t>
      </w:r>
      <w:r w:rsidR="00562EAE">
        <w:t>8</w:t>
      </w:r>
      <w:r w:rsidR="00D72444" w:rsidRPr="1237B911">
        <w:t xml:space="preserve"> in </w:t>
      </w:r>
      <w:r w:rsidR="00F31CD4" w:rsidRPr="1237B911">
        <w:t>Supplem</w:t>
      </w:r>
      <w:r w:rsidR="00D72444" w:rsidRPr="1237B911">
        <w:t>e</w:t>
      </w:r>
      <w:r w:rsidR="00F31CD4" w:rsidRPr="1237B911">
        <w:t>nt</w:t>
      </w:r>
      <w:r w:rsidR="00D72444" w:rsidRPr="1237B911">
        <w:t xml:space="preserve"> 2)</w:t>
      </w:r>
      <w:r w:rsidR="0044504E" w:rsidRPr="1237B911">
        <w:rPr>
          <w:rFonts w:eastAsiaTheme="minorEastAsia"/>
        </w:rPr>
        <w:t>.</w:t>
      </w:r>
      <w:r w:rsidR="00884EBB" w:rsidRPr="1237B911">
        <w:rPr>
          <w:rFonts w:eastAsiaTheme="minorEastAsia"/>
        </w:rPr>
        <w:t xml:space="preserve"> </w:t>
      </w:r>
      <w:r w:rsidR="0066350A" w:rsidRPr="1237B911">
        <w:rPr>
          <w:rFonts w:eastAsiaTheme="minorEastAsia"/>
        </w:rPr>
        <w:t>In</w:t>
      </w:r>
      <w:r w:rsidR="00117F60" w:rsidRPr="1237B911">
        <w:rPr>
          <w:rFonts w:eastAsiaTheme="minorEastAsia"/>
        </w:rPr>
        <w:t xml:space="preserve"> the </w:t>
      </w:r>
      <w:r w:rsidR="002C60BB" w:rsidRPr="1237B911">
        <w:rPr>
          <w:rFonts w:eastAsiaTheme="minorEastAsia"/>
        </w:rPr>
        <w:t>conservative oxygen therapy group</w:t>
      </w:r>
      <w:r w:rsidR="008B156D">
        <w:rPr>
          <w:rFonts w:eastAsiaTheme="minorEastAsia"/>
        </w:rPr>
        <w:t>,</w:t>
      </w:r>
      <w:r w:rsidR="002C60BB" w:rsidRPr="1237B911">
        <w:rPr>
          <w:rFonts w:eastAsiaTheme="minorEastAsia"/>
        </w:rPr>
        <w:t xml:space="preserve"> </w:t>
      </w:r>
      <w:r w:rsidR="00275A2F" w:rsidRPr="1237B911">
        <w:rPr>
          <w:rFonts w:eastAsiaTheme="minorEastAsia"/>
        </w:rPr>
        <w:t>58</w:t>
      </w:r>
      <w:r w:rsidR="0066350A" w:rsidRPr="1237B911">
        <w:rPr>
          <w:rFonts w:eastAsiaTheme="minorEastAsia"/>
        </w:rPr>
        <w:t xml:space="preserve"> (</w:t>
      </w:r>
      <w:r w:rsidR="00275A2F" w:rsidRPr="1237B911">
        <w:rPr>
          <w:rFonts w:eastAsiaTheme="minorEastAsia"/>
        </w:rPr>
        <w:t>0.7</w:t>
      </w:r>
      <w:r w:rsidR="0066350A" w:rsidRPr="1237B911">
        <w:rPr>
          <w:rFonts w:eastAsiaTheme="minorEastAsia"/>
        </w:rPr>
        <w:t xml:space="preserve">%) </w:t>
      </w:r>
      <w:r w:rsidR="00583176" w:rsidRPr="1237B911">
        <w:rPr>
          <w:rFonts w:eastAsiaTheme="minorEastAsia"/>
        </w:rPr>
        <w:t>participants</w:t>
      </w:r>
      <w:r w:rsidR="0066350A" w:rsidRPr="1237B911">
        <w:rPr>
          <w:rFonts w:eastAsiaTheme="minorEastAsia"/>
        </w:rPr>
        <w:t xml:space="preserve"> had serious </w:t>
      </w:r>
      <w:r w:rsidR="0016188A" w:rsidRPr="1237B911">
        <w:rPr>
          <w:rFonts w:eastAsiaTheme="minorEastAsia"/>
        </w:rPr>
        <w:t>adverse event</w:t>
      </w:r>
      <w:r w:rsidR="007E7FB7">
        <w:rPr>
          <w:rFonts w:eastAsiaTheme="minorEastAsia"/>
        </w:rPr>
        <w:t>s</w:t>
      </w:r>
      <w:r w:rsidR="0016188A" w:rsidRPr="1237B911">
        <w:rPr>
          <w:rFonts w:eastAsiaTheme="minorEastAsia"/>
        </w:rPr>
        <w:t xml:space="preserve"> </w:t>
      </w:r>
      <w:r w:rsidR="006E3CE0" w:rsidRPr="1237B911">
        <w:rPr>
          <w:rFonts w:eastAsiaTheme="minorEastAsia"/>
        </w:rPr>
        <w:t xml:space="preserve">reported </w:t>
      </w:r>
      <w:r w:rsidR="002C60BB" w:rsidRPr="1237B911">
        <w:rPr>
          <w:rFonts w:eastAsiaTheme="minorEastAsia"/>
        </w:rPr>
        <w:t xml:space="preserve">compared to </w:t>
      </w:r>
      <w:r w:rsidR="00275A2F" w:rsidRPr="1237B911">
        <w:rPr>
          <w:rFonts w:eastAsiaTheme="minorEastAsia"/>
        </w:rPr>
        <w:t>29</w:t>
      </w:r>
      <w:r w:rsidR="002C60BB" w:rsidRPr="1237B911">
        <w:rPr>
          <w:rFonts w:eastAsiaTheme="minorEastAsia"/>
        </w:rPr>
        <w:t xml:space="preserve"> (</w:t>
      </w:r>
      <w:r w:rsidR="00275A2F" w:rsidRPr="1237B911">
        <w:rPr>
          <w:rFonts w:eastAsiaTheme="minorEastAsia"/>
        </w:rPr>
        <w:t>0.4</w:t>
      </w:r>
      <w:r w:rsidR="002C60BB" w:rsidRPr="1237B911">
        <w:rPr>
          <w:rFonts w:eastAsiaTheme="minorEastAsia"/>
        </w:rPr>
        <w:t xml:space="preserve">%) in the usual </w:t>
      </w:r>
      <w:r w:rsidR="00BA26EB" w:rsidRPr="1237B911">
        <w:rPr>
          <w:rFonts w:eastAsiaTheme="minorEastAsia"/>
        </w:rPr>
        <w:t>oxygen</w:t>
      </w:r>
      <w:r w:rsidR="002C60BB" w:rsidRPr="1237B911">
        <w:rPr>
          <w:rFonts w:eastAsiaTheme="minorEastAsia"/>
        </w:rPr>
        <w:t xml:space="preserve"> therapy group (eTable </w:t>
      </w:r>
      <w:r w:rsidR="00562EAE">
        <w:rPr>
          <w:rFonts w:eastAsiaTheme="minorEastAsia"/>
        </w:rPr>
        <w:t>9</w:t>
      </w:r>
      <w:r w:rsidR="002C60BB" w:rsidRPr="1237B911">
        <w:rPr>
          <w:rFonts w:eastAsiaTheme="minorEastAsia"/>
        </w:rPr>
        <w:t xml:space="preserve"> in Supplement 2).</w:t>
      </w:r>
    </w:p>
    <w:p w14:paraId="1DEDA21E" w14:textId="644E0FE0" w:rsidR="00094544" w:rsidRPr="005A3F4C" w:rsidRDefault="00105326" w:rsidP="005A3F4C">
      <w:pPr>
        <w:rPr>
          <w:rFonts w:eastAsiaTheme="minorEastAsia"/>
        </w:rPr>
      </w:pPr>
      <w:r w:rsidRPr="005A3F4C">
        <w:rPr>
          <w:rFonts w:eastAsiaTheme="minorEastAsia"/>
        </w:rPr>
        <w:t>T</w:t>
      </w:r>
      <w:r w:rsidR="002C60BB" w:rsidRPr="005A3F4C">
        <w:rPr>
          <w:rFonts w:eastAsiaTheme="minorEastAsia"/>
        </w:rPr>
        <w:t>est</w:t>
      </w:r>
      <w:r w:rsidR="00C80A0F" w:rsidRPr="005A3F4C">
        <w:rPr>
          <w:rFonts w:eastAsiaTheme="minorEastAsia"/>
        </w:rPr>
        <w:t>s</w:t>
      </w:r>
      <w:r w:rsidR="002C60BB" w:rsidRPr="005A3F4C">
        <w:rPr>
          <w:rFonts w:eastAsiaTheme="minorEastAsia"/>
        </w:rPr>
        <w:t xml:space="preserve"> for interaction w</w:t>
      </w:r>
      <w:r w:rsidR="00C80A0F" w:rsidRPr="005A3F4C">
        <w:rPr>
          <w:rFonts w:eastAsiaTheme="minorEastAsia"/>
        </w:rPr>
        <w:t xml:space="preserve">ere not statistically significant for </w:t>
      </w:r>
      <w:r w:rsidR="00A63B02" w:rsidRPr="005A3F4C">
        <w:rPr>
          <w:rFonts w:eastAsiaTheme="minorEastAsia"/>
        </w:rPr>
        <w:t>diagnostic subgroup</w:t>
      </w:r>
      <w:r w:rsidR="00EF7D53" w:rsidRPr="005A3F4C">
        <w:rPr>
          <w:rFonts w:eastAsiaTheme="minorEastAsia"/>
        </w:rPr>
        <w:t>,</w:t>
      </w:r>
      <w:r w:rsidR="00AA7FBB" w:rsidRPr="005A3F4C">
        <w:rPr>
          <w:rFonts w:eastAsiaTheme="minorEastAsia"/>
        </w:rPr>
        <w:t xml:space="preserve"> confirmed/highly suspected COVID-19 </w:t>
      </w:r>
      <w:r w:rsidR="00A63B02" w:rsidRPr="005A3F4C">
        <w:rPr>
          <w:rFonts w:eastAsiaTheme="minorEastAsia"/>
        </w:rPr>
        <w:t xml:space="preserve">or </w:t>
      </w:r>
      <w:r w:rsidR="00AA7FBB" w:rsidRPr="005A3F4C">
        <w:rPr>
          <w:rFonts w:eastAsiaTheme="minorEastAsia"/>
        </w:rPr>
        <w:t>ethnic group (Figure 3)</w:t>
      </w:r>
      <w:r w:rsidR="0063657C">
        <w:rPr>
          <w:rFonts w:eastAsiaTheme="minorEastAsia"/>
        </w:rPr>
        <w:t>, or for post-hoc subgroups by severity of illness (</w:t>
      </w:r>
      <w:r w:rsidR="0063657C" w:rsidRPr="005A3F4C">
        <w:rPr>
          <w:rFonts w:eastAsiaTheme="minorEastAsia"/>
        </w:rPr>
        <w:t xml:space="preserve">eFigure </w:t>
      </w:r>
      <w:r w:rsidR="00FA1590" w:rsidRPr="005A3F4C">
        <w:rPr>
          <w:rFonts w:eastAsiaTheme="minorEastAsia"/>
        </w:rPr>
        <w:t>7</w:t>
      </w:r>
      <w:r w:rsidR="0063657C" w:rsidRPr="005A3F4C">
        <w:rPr>
          <w:rFonts w:eastAsiaTheme="minorEastAsia"/>
        </w:rPr>
        <w:t xml:space="preserve"> in Supplement 2</w:t>
      </w:r>
      <w:r w:rsidR="0063657C">
        <w:rPr>
          <w:rFonts w:eastAsiaTheme="minorEastAsia"/>
        </w:rPr>
        <w:t>)</w:t>
      </w:r>
      <w:r w:rsidR="00AA7FBB" w:rsidRPr="005A3F4C">
        <w:rPr>
          <w:rFonts w:eastAsiaTheme="minorEastAsia"/>
        </w:rPr>
        <w:t>.</w:t>
      </w:r>
      <w:r w:rsidR="00C26DD0">
        <w:rPr>
          <w:rFonts w:eastAsiaTheme="minorEastAsia"/>
        </w:rPr>
        <w:t xml:space="preserve"> </w:t>
      </w:r>
      <w:r w:rsidR="00163CF9">
        <w:rPr>
          <w:rFonts w:eastAsiaTheme="minorEastAsia"/>
        </w:rPr>
        <w:t>In the post-hoc analysis by</w:t>
      </w:r>
      <w:r w:rsidR="00941873">
        <w:rPr>
          <w:rFonts w:eastAsiaTheme="minorEastAsia"/>
        </w:rPr>
        <w:t xml:space="preserve"> data collection subgroup, t</w:t>
      </w:r>
      <w:r w:rsidR="00C26DD0">
        <w:rPr>
          <w:rFonts w:eastAsiaTheme="minorEastAsia"/>
        </w:rPr>
        <w:t xml:space="preserve">here was weak evidence </w:t>
      </w:r>
      <w:r w:rsidR="00F066B9">
        <w:rPr>
          <w:rFonts w:eastAsiaTheme="minorEastAsia"/>
        </w:rPr>
        <w:t>of</w:t>
      </w:r>
      <w:r w:rsidR="00620EB5">
        <w:rPr>
          <w:rFonts w:eastAsiaTheme="minorEastAsia"/>
        </w:rPr>
        <w:t xml:space="preserve"> increased harm from </w:t>
      </w:r>
      <w:r w:rsidR="00AC5B49">
        <w:rPr>
          <w:rFonts w:eastAsiaTheme="minorEastAsia"/>
        </w:rPr>
        <w:t>conservative oxygen</w:t>
      </w:r>
      <w:r w:rsidR="00F300AE">
        <w:rPr>
          <w:rFonts w:eastAsiaTheme="minorEastAsia"/>
        </w:rPr>
        <w:t xml:space="preserve"> therapy </w:t>
      </w:r>
      <w:r w:rsidR="00941873">
        <w:rPr>
          <w:rFonts w:eastAsiaTheme="minorEastAsia"/>
        </w:rPr>
        <w:t>among</w:t>
      </w:r>
      <w:r w:rsidR="00F300AE">
        <w:rPr>
          <w:rFonts w:eastAsiaTheme="minorEastAsia"/>
        </w:rPr>
        <w:t xml:space="preserve"> </w:t>
      </w:r>
      <w:r w:rsidR="00981BF6">
        <w:rPr>
          <w:rFonts w:eastAsiaTheme="minorEastAsia"/>
        </w:rPr>
        <w:t xml:space="preserve">the first </w:t>
      </w:r>
      <w:r w:rsidR="00DF4C5C">
        <w:rPr>
          <w:rFonts w:eastAsiaTheme="minorEastAsia"/>
        </w:rPr>
        <w:t>ten</w:t>
      </w:r>
      <w:r w:rsidR="00981BF6">
        <w:rPr>
          <w:rFonts w:eastAsiaTheme="minorEastAsia"/>
        </w:rPr>
        <w:t xml:space="preserve"> patients in each site</w:t>
      </w:r>
      <w:r w:rsidR="0026283A">
        <w:rPr>
          <w:rFonts w:eastAsiaTheme="minorEastAsia"/>
        </w:rPr>
        <w:t xml:space="preserve"> but no difference for the random enhanced data collection sample compared with</w:t>
      </w:r>
      <w:r w:rsidR="00981BF6">
        <w:rPr>
          <w:rFonts w:eastAsiaTheme="minorEastAsia"/>
        </w:rPr>
        <w:t xml:space="preserve"> standard data collection</w:t>
      </w:r>
      <w:r w:rsidR="00526605">
        <w:rPr>
          <w:rFonts w:eastAsiaTheme="minorEastAsia"/>
        </w:rPr>
        <w:t xml:space="preserve"> (</w:t>
      </w:r>
      <w:r w:rsidR="00526605" w:rsidRPr="005A3F4C">
        <w:rPr>
          <w:rFonts w:eastAsiaTheme="minorEastAsia"/>
        </w:rPr>
        <w:t xml:space="preserve">eFigure </w:t>
      </w:r>
      <w:r w:rsidR="005A3F4C" w:rsidRPr="005A3F4C">
        <w:rPr>
          <w:rFonts w:eastAsiaTheme="minorEastAsia"/>
        </w:rPr>
        <w:t>7</w:t>
      </w:r>
      <w:r w:rsidR="00526605" w:rsidRPr="005A3F4C">
        <w:rPr>
          <w:rFonts w:eastAsiaTheme="minorEastAsia"/>
        </w:rPr>
        <w:t xml:space="preserve"> in Supplement 2</w:t>
      </w:r>
      <w:r w:rsidR="00526605">
        <w:rPr>
          <w:rFonts w:eastAsiaTheme="minorEastAsia"/>
        </w:rPr>
        <w:t>).</w:t>
      </w:r>
      <w:r w:rsidR="009926C3" w:rsidRPr="005A3F4C">
        <w:rPr>
          <w:rFonts w:eastAsiaTheme="minorEastAsia"/>
        </w:rPr>
        <w:t xml:space="preserve"> </w:t>
      </w:r>
    </w:p>
    <w:p w14:paraId="30AD204B" w14:textId="48F29C5F" w:rsidR="0061656A" w:rsidRPr="00745C9E" w:rsidRDefault="0064135A" w:rsidP="003156B5">
      <w:pPr>
        <w:pStyle w:val="Heading1"/>
        <w:rPr>
          <w:sz w:val="22"/>
          <w:szCs w:val="22"/>
        </w:rPr>
      </w:pPr>
      <w:r>
        <w:t>DISCUSSION</w:t>
      </w:r>
    </w:p>
    <w:p w14:paraId="39BE2AF5" w14:textId="3AF49001" w:rsidR="360105F5" w:rsidRPr="00635C2C" w:rsidRDefault="1F9730C2" w:rsidP="00413BC1">
      <w:r>
        <w:t xml:space="preserve">In this RCT of mechanically ventilated critically ill adult patients </w:t>
      </w:r>
      <w:r w:rsidR="00E55791">
        <w:t>receiving</w:t>
      </w:r>
      <w:r>
        <w:t xml:space="preserve"> supplementary oxygen </w:t>
      </w:r>
      <w:r w:rsidR="00337848">
        <w:t>i</w:t>
      </w:r>
      <w:r>
        <w:t xml:space="preserve">n </w:t>
      </w:r>
      <w:r w:rsidR="00337848">
        <w:t xml:space="preserve">UK </w:t>
      </w:r>
      <w:r>
        <w:t>ICU</w:t>
      </w:r>
      <w:r w:rsidR="3DA3C064">
        <w:t>s</w:t>
      </w:r>
      <w:r>
        <w:t xml:space="preserve">, </w:t>
      </w:r>
      <w:r w:rsidR="00DC0D22">
        <w:t>minimizing</w:t>
      </w:r>
      <w:r w:rsidR="00FF5577">
        <w:t xml:space="preserve"> oxygen exposure through </w:t>
      </w:r>
      <w:r>
        <w:t xml:space="preserve">conservative oxygen therapy did not reduce all-cause mortality at 90 days compared to usual oxygen therapy. </w:t>
      </w:r>
      <w:r w:rsidR="6190E1AD">
        <w:t>Th</w:t>
      </w:r>
      <w:r w:rsidR="4775F106">
        <w:t>e observed</w:t>
      </w:r>
      <w:r w:rsidR="00117C34">
        <w:t xml:space="preserve"> r</w:t>
      </w:r>
      <w:r w:rsidR="004443B6">
        <w:t xml:space="preserve">eduction in </w:t>
      </w:r>
      <w:r w:rsidR="00403EB7">
        <w:t xml:space="preserve">exposure to </w:t>
      </w:r>
      <w:r w:rsidR="00C45071">
        <w:t xml:space="preserve">oxygen </w:t>
      </w:r>
      <w:r w:rsidR="003A2AF6" w:rsidRPr="00B16540">
        <w:t>translated</w:t>
      </w:r>
      <w:r w:rsidR="00254656">
        <w:t xml:space="preserve"> to</w:t>
      </w:r>
      <w:r w:rsidR="000A22B1">
        <w:t xml:space="preserve"> a 0.</w:t>
      </w:r>
      <w:r w:rsidR="005D541A">
        <w:t>7</w:t>
      </w:r>
      <w:r w:rsidR="007E7278">
        <w:t xml:space="preserve"> percentage point </w:t>
      </w:r>
      <w:r w:rsidR="009F1FB0">
        <w:t>ad</w:t>
      </w:r>
      <w:r w:rsidR="00797223">
        <w:t>justed</w:t>
      </w:r>
      <w:r w:rsidR="007E7278">
        <w:t xml:space="preserve"> absolute increase</w:t>
      </w:r>
      <w:r w:rsidR="00C17062">
        <w:t xml:space="preserve"> </w:t>
      </w:r>
      <w:r w:rsidR="000A22B1">
        <w:t xml:space="preserve">in </w:t>
      </w:r>
      <w:r w:rsidR="00C17062">
        <w:t>mortality at 90</w:t>
      </w:r>
      <w:r w:rsidR="007E7278">
        <w:t xml:space="preserve"> </w:t>
      </w:r>
      <w:r w:rsidR="00C17062">
        <w:t>day</w:t>
      </w:r>
      <w:r w:rsidR="007E7278">
        <w:t>s</w:t>
      </w:r>
      <w:r w:rsidR="00C17062">
        <w:t xml:space="preserve"> </w:t>
      </w:r>
      <w:r w:rsidR="0036727F" w:rsidRPr="0036727F">
        <w:t xml:space="preserve">with </w:t>
      </w:r>
      <w:r w:rsidR="00C17062">
        <w:t xml:space="preserve">a </w:t>
      </w:r>
      <w:r w:rsidR="0036727F" w:rsidRPr="0036727F">
        <w:t xml:space="preserve">95% CI from a </w:t>
      </w:r>
      <w:r w:rsidR="00C17062">
        <w:t>0.7</w:t>
      </w:r>
      <w:r w:rsidR="007E7278">
        <w:t xml:space="preserve"> percentage point</w:t>
      </w:r>
      <w:r w:rsidR="0036727F" w:rsidRPr="0036727F">
        <w:t xml:space="preserve"> reduction to a </w:t>
      </w:r>
      <w:r w:rsidR="00F448C8">
        <w:t>2.0</w:t>
      </w:r>
      <w:r w:rsidR="007C50EA">
        <w:t xml:space="preserve"> percentage point</w:t>
      </w:r>
      <w:r w:rsidR="0036727F" w:rsidRPr="0036727F">
        <w:t xml:space="preserve"> increase.</w:t>
      </w:r>
      <w:r w:rsidR="00800A2E">
        <w:t xml:space="preserve"> </w:t>
      </w:r>
      <w:r w:rsidR="09CAA468">
        <w:t xml:space="preserve">We found no </w:t>
      </w:r>
      <w:r w:rsidR="00690A92">
        <w:t xml:space="preserve">significant </w:t>
      </w:r>
      <w:r w:rsidR="09CAA468">
        <w:t xml:space="preserve">differences in </w:t>
      </w:r>
      <w:r w:rsidR="6596FA06">
        <w:t>pre</w:t>
      </w:r>
      <w:r w:rsidR="09CAA468">
        <w:t>s</w:t>
      </w:r>
      <w:r w:rsidR="6596FA06">
        <w:t xml:space="preserve">pecified </w:t>
      </w:r>
      <w:r w:rsidR="00800A2E">
        <w:t xml:space="preserve">or exploratory </w:t>
      </w:r>
      <w:r w:rsidR="09CAA468">
        <w:t xml:space="preserve">subgroup analyses of </w:t>
      </w:r>
      <w:r w:rsidR="4F877FC4">
        <w:t>the primary outcome or in any of the</w:t>
      </w:r>
      <w:r w:rsidR="344636B7">
        <w:t xml:space="preserve"> secondary outcomes. </w:t>
      </w:r>
    </w:p>
    <w:p w14:paraId="42163DA1" w14:textId="53453EF8" w:rsidR="4C1B30C5" w:rsidRDefault="1F9730C2" w:rsidP="1B80219B">
      <w:r>
        <w:t xml:space="preserve">The findings are consistent with </w:t>
      </w:r>
      <w:r w:rsidR="64F012E6">
        <w:t xml:space="preserve">other </w:t>
      </w:r>
      <w:r>
        <w:t xml:space="preserve">RCTs </w:t>
      </w:r>
      <w:r w:rsidR="0CC170DC">
        <w:t>of conservative oxygen therapy reporting</w:t>
      </w:r>
      <w:r>
        <w:t xml:space="preserve"> mortality</w:t>
      </w:r>
      <w:r w:rsidR="007C61F0">
        <w:fldChar w:fldCharType="begin">
          <w:fldData xml:space="preserve">PEVuZE5vdGU+PENpdGU+PEF1dGhvcj5TY2hqw7hycmluZzwvQXV0aG9yPjxZZWFyPjIwMjE8L1ll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</w:fldData>
        </w:fldChar>
      </w:r>
      <w:r w:rsidR="00A05337">
        <w:instrText xml:space="preserve"> ADDIN EN.CITE </w:instrText>
      </w:r>
      <w:r w:rsidR="00A05337">
        <w:fldChar w:fldCharType="begin">
          <w:fldData xml:space="preserve">PEVuZE5vdGU+PENpdGU+PEF1dGhvcj5TY2hqw7hycmluZzwvQXV0aG9yPjxZZWFyPjIwMjE8L1ll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</w:fldData>
        </w:fldChar>
      </w:r>
      <w:r w:rsidR="00A05337">
        <w:instrText xml:space="preserve"> ADDIN EN.CITE.DATA </w:instrText>
      </w:r>
      <w:r w:rsidR="00A05337">
        <w:fldChar w:fldCharType="end"/>
      </w:r>
      <w:r w:rsidR="007C61F0">
        <w:fldChar w:fldCharType="separate"/>
      </w:r>
      <w:r w:rsidR="00A05337" w:rsidRPr="00A05337">
        <w:rPr>
          <w:noProof/>
          <w:vertAlign w:val="superscript"/>
        </w:rPr>
        <w:t>4-8</w:t>
      </w:r>
      <w:r w:rsidR="007C61F0">
        <w:fldChar w:fldCharType="end"/>
      </w:r>
      <w:r>
        <w:t xml:space="preserve"> and a recent systematic review and meta-analysis</w:t>
      </w:r>
      <w:r w:rsidR="5E246CCE">
        <w:t xml:space="preserve"> of trials</w:t>
      </w:r>
      <w:r>
        <w:t>.</w:t>
      </w:r>
      <w:r w:rsidR="0071724D">
        <w:fldChar w:fldCharType="begin">
          <w:fldData xml:space="preserve">PEVuZE5vdGU+PENpdGU+PEF1dGhvcj5MaTwvQXV0aG9yPjxZZWFyPjIwMjQ8L1llYXI+PFJlY051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</w:fldData>
        </w:fldChar>
      </w:r>
      <w:r w:rsidR="0071724D">
        <w:instrText xml:space="preserve"> ADDIN EN.CITE </w:instrText>
      </w:r>
      <w:r w:rsidR="0071724D">
        <w:fldChar w:fldCharType="begin">
          <w:fldData xml:space="preserve">PEVuZE5vdGU+PENpdGU+PEF1dGhvcj5MaTwvQXV0aG9yPjxZZWFyPjIwMjQ8L1llYXI+PFJlY051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</w:fldData>
        </w:fldChar>
      </w:r>
      <w:r w:rsidR="0071724D">
        <w:instrText xml:space="preserve"> ADDIN EN.CITE.DATA </w:instrText>
      </w:r>
      <w:r w:rsidR="0071724D">
        <w:fldChar w:fldCharType="end"/>
      </w:r>
      <w:r w:rsidR="0071724D">
        <w:fldChar w:fldCharType="separate"/>
      </w:r>
      <w:r w:rsidR="0071724D" w:rsidRPr="0071724D">
        <w:rPr>
          <w:noProof/>
          <w:vertAlign w:val="superscript"/>
        </w:rPr>
        <w:t>11</w:t>
      </w:r>
      <w:r w:rsidR="0071724D">
        <w:fldChar w:fldCharType="end"/>
      </w:r>
      <w:r>
        <w:t xml:space="preserve"> The trial design differed from others by having a usual care </w:t>
      </w:r>
      <w:r w:rsidR="76F6007B">
        <w:t xml:space="preserve">comparator </w:t>
      </w:r>
      <w:r>
        <w:t xml:space="preserve">rather than </w:t>
      </w:r>
      <w:r w:rsidR="009970D7">
        <w:t>protocolized</w:t>
      </w:r>
      <w:r w:rsidR="37393DC6">
        <w:t xml:space="preserve"> </w:t>
      </w:r>
      <w:r>
        <w:t>liberal oxygen</w:t>
      </w:r>
      <w:r w:rsidR="7EB36F2E">
        <w:t xml:space="preserve"> therapy</w:t>
      </w:r>
      <w:r>
        <w:t>. Prior data had shown that the average SpO</w:t>
      </w:r>
      <w:r w:rsidRPr="0F5B804F">
        <w:rPr>
          <w:vertAlign w:val="subscript"/>
        </w:rPr>
        <w:t>2</w:t>
      </w:r>
      <w:r>
        <w:t xml:space="preserve"> of </w:t>
      </w:r>
      <w:r w:rsidR="1CD23C1A">
        <w:t>adult</w:t>
      </w:r>
      <w:r>
        <w:t xml:space="preserve"> ICU patients in the UK was approximately 96%</w:t>
      </w:r>
      <w:r w:rsidR="002E671D">
        <w:fldChar w:fldCharType="begin">
          <w:fldData xml:space="preserve">PEVuZE5vdGU+PENpdGU+PEF1dGhvcj5Qb3N0PC9BdXRob3I+PFllYXI+MjAyMDwvWWVhcj48UmVj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</w:fldData>
        </w:fldChar>
      </w:r>
      <w:r w:rsidR="00356EA5">
        <w:instrText xml:space="preserve"> ADDIN EN.CITE </w:instrText>
      </w:r>
      <w:r w:rsidR="00356EA5">
        <w:fldChar w:fldCharType="begin">
          <w:fldData xml:space="preserve">PEVuZE5vdGU+PENpdGU+PEF1dGhvcj5Qb3N0PC9BdXRob3I+PFllYXI+MjAyMDwvWWVhcj48UmVj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</w:fldData>
        </w:fldChar>
      </w:r>
      <w:r w:rsidR="00356EA5">
        <w:instrText xml:space="preserve"> ADDIN EN.CITE.DATA </w:instrText>
      </w:r>
      <w:r w:rsidR="00356EA5">
        <w:fldChar w:fldCharType="end"/>
      </w:r>
      <w:r w:rsidR="002E671D">
        <w:fldChar w:fldCharType="separate"/>
      </w:r>
      <w:r w:rsidR="00356EA5" w:rsidRPr="00356EA5">
        <w:rPr>
          <w:noProof/>
          <w:vertAlign w:val="superscript"/>
        </w:rPr>
        <w:t>20</w:t>
      </w:r>
      <w:r w:rsidR="002E671D">
        <w:fldChar w:fldCharType="end"/>
      </w:r>
      <w:r>
        <w:t xml:space="preserve"> and the findings of our</w:t>
      </w:r>
      <w:r w:rsidR="00183918">
        <w:t xml:space="preserve"> </w:t>
      </w:r>
      <w:r>
        <w:t xml:space="preserve">feasibility RCT indicated that clinicians </w:t>
      </w:r>
      <w:r>
        <w:lastRenderedPageBreak/>
        <w:t>would be unwilling to maintain a</w:t>
      </w:r>
      <w:r w:rsidR="00633357">
        <w:t xml:space="preserve"> </w:t>
      </w:r>
      <w:r w:rsidR="626E4D39">
        <w:t>minimum</w:t>
      </w:r>
      <w:r>
        <w:t xml:space="preserve"> F</w:t>
      </w:r>
      <w:r w:rsidRPr="0F5B804F">
        <w:rPr>
          <w:sz w:val="16"/>
          <w:szCs w:val="16"/>
        </w:rPr>
        <w:t>I</w:t>
      </w:r>
      <w:r>
        <w:t>O</w:t>
      </w:r>
      <w:r w:rsidRPr="0F5B804F">
        <w:rPr>
          <w:vertAlign w:val="subscript"/>
        </w:rPr>
        <w:t>2</w:t>
      </w:r>
      <w:r>
        <w:t xml:space="preserve"> in the comparator group.</w:t>
      </w:r>
      <w:r w:rsidR="00633CF4" w:rsidRPr="00635C2C">
        <w:fldChar w:fldCharType="begin">
          <w:fldData xml:space="preserve">PEVuZE5vdGU+PENpdGU+PEF1dGhvcj5NYXJ0aW48L0F1dGhvcj48WWVhcj4yMDIxPC9ZZWFyPjxS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</w:fldData>
        </w:fldChar>
      </w:r>
      <w:r w:rsidR="00356EA5" w:rsidRPr="00635C2C">
        <w:instrText xml:space="preserve"> ADDIN EN.CITE </w:instrText>
      </w:r>
      <w:r w:rsidR="00356EA5" w:rsidRPr="00635C2C">
        <w:fldChar w:fldCharType="begin">
          <w:fldData xml:space="preserve">PEVuZE5vdGU+PENpdGU+PEF1dGhvcj5NYXJ0aW48L0F1dGhvcj48WWVhcj4yMDIxPC9ZZWFyPjxS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</w:fldData>
        </w:fldChar>
      </w:r>
      <w:r w:rsidR="00356EA5" w:rsidRPr="00635C2C">
        <w:instrText xml:space="preserve"> ADDIN EN.CITE.DATA </w:instrText>
      </w:r>
      <w:r w:rsidR="00356EA5" w:rsidRPr="00635C2C">
        <w:fldChar w:fldCharType="end"/>
      </w:r>
      <w:r w:rsidR="00633CF4" w:rsidRPr="00635C2C">
        <w:fldChar w:fldCharType="separate"/>
      </w:r>
      <w:r w:rsidR="00356EA5" w:rsidRPr="00635C2C">
        <w:rPr>
          <w:vertAlign w:val="superscript"/>
        </w:rPr>
        <w:t>21</w:t>
      </w:r>
      <w:r w:rsidR="00633CF4" w:rsidRPr="00635C2C">
        <w:fldChar w:fldCharType="end"/>
      </w:r>
      <w:r>
        <w:t xml:space="preserve"> </w:t>
      </w:r>
      <w:r w:rsidR="5BB2285A">
        <w:t xml:space="preserve">Arterial oxygenation data from the usual </w:t>
      </w:r>
      <w:r w:rsidR="003849D1">
        <w:t>oxygen therapy</w:t>
      </w:r>
      <w:r w:rsidR="5BB2285A">
        <w:t xml:space="preserve"> group suggest </w:t>
      </w:r>
      <w:r w:rsidR="41C88E7A">
        <w:t xml:space="preserve">a more conservative approach to oxygen administration than was observed in other countries in the </w:t>
      </w:r>
      <w:r w:rsidR="40904DC7">
        <w:t>last two decades.</w:t>
      </w:r>
      <w:r w:rsidR="005F7C21">
        <w:fldChar w:fldCharType="begin">
          <w:fldData xml:space="preserve">PEVuZE5vdGU+PENpdGU+PEF1dGhvcj5kZSBKb25nZTwvQXV0aG9yPjxZZWFyPjIwMDg8L1llYXI+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==
</w:fldData>
        </w:fldChar>
      </w:r>
      <w:r w:rsidR="00356EA5">
        <w:instrText xml:space="preserve"> ADDIN EN.CITE </w:instrText>
      </w:r>
      <w:r w:rsidR="00356EA5">
        <w:fldChar w:fldCharType="begin">
          <w:fldData xml:space="preserve">PEVuZE5vdGU+PENpdGU+PEF1dGhvcj5kZSBKb25nZTwvQXV0aG9yPjxZZWFyPjIwMDg8L1llYXI+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==
</w:fldData>
        </w:fldChar>
      </w:r>
      <w:r w:rsidR="00356EA5">
        <w:instrText xml:space="preserve"> ADDIN EN.CITE.DATA </w:instrText>
      </w:r>
      <w:r w:rsidR="00356EA5">
        <w:fldChar w:fldCharType="end"/>
      </w:r>
      <w:r w:rsidR="005F7C21">
        <w:fldChar w:fldCharType="separate"/>
      </w:r>
      <w:r w:rsidR="00356EA5" w:rsidRPr="00356EA5">
        <w:rPr>
          <w:noProof/>
          <w:vertAlign w:val="superscript"/>
        </w:rPr>
        <w:t>2,22</w:t>
      </w:r>
      <w:r w:rsidR="005F7C21">
        <w:fldChar w:fldCharType="end"/>
      </w:r>
      <w:r w:rsidR="0EA22812">
        <w:t xml:space="preserve"> </w:t>
      </w:r>
      <w:r>
        <w:t xml:space="preserve">Our findings add to the understanding of oxygenation targets in critically ill patients by </w:t>
      </w:r>
      <w:r w:rsidR="00570D77">
        <w:t>evaluating oxygen therapy</w:t>
      </w:r>
      <w:r>
        <w:t xml:space="preserve"> in </w:t>
      </w:r>
      <w:r w:rsidR="00570D77">
        <w:t>more participants</w:t>
      </w:r>
      <w:r>
        <w:t xml:space="preserve"> than all </w:t>
      </w:r>
      <w:r w:rsidR="00570D77">
        <w:t>prior</w:t>
      </w:r>
      <w:r>
        <w:t xml:space="preserve"> trials combined. The results of an ongoing larger RCT comparing conservative oxygen therapy to </w:t>
      </w:r>
      <w:r w:rsidR="006942CF">
        <w:t xml:space="preserve">protocolized </w:t>
      </w:r>
      <w:r w:rsidR="00A21C01">
        <w:t>liberal oxygen therapy (</w:t>
      </w:r>
      <w:r>
        <w:t>minimum acceptable F</w:t>
      </w:r>
      <w:r w:rsidRPr="0F5B804F">
        <w:rPr>
          <w:sz w:val="16"/>
          <w:szCs w:val="16"/>
        </w:rPr>
        <w:t>I</w:t>
      </w:r>
      <w:r>
        <w:t>O</w:t>
      </w:r>
      <w:r w:rsidRPr="0F5B804F">
        <w:rPr>
          <w:vertAlign w:val="subscript"/>
        </w:rPr>
        <w:t>2</w:t>
      </w:r>
      <w:r>
        <w:t xml:space="preserve"> of 0.3</w:t>
      </w:r>
      <w:r w:rsidR="00A21C01">
        <w:t>)</w:t>
      </w:r>
      <w:r w:rsidR="24B35C6A">
        <w:t xml:space="preserve"> are awaited</w:t>
      </w:r>
      <w:r>
        <w:t>.</w:t>
      </w:r>
      <w:r w:rsidR="001F563B">
        <w:fldChar w:fldCharType="begin">
          <w:fldData xml:space="preserve">PEVuZE5vdGU+PENpdGU+PEF1dGhvcj5Zb3VuZzwvQXV0aG9yPjxZZWFyPjIwMjI8L1llYXI+PFJl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</w:fldData>
        </w:fldChar>
      </w:r>
      <w:r w:rsidR="00356EA5">
        <w:instrText xml:space="preserve"> ADDIN EN.CITE </w:instrText>
      </w:r>
      <w:r w:rsidR="00356EA5">
        <w:fldChar w:fldCharType="begin">
          <w:fldData xml:space="preserve">PEVuZE5vdGU+PENpdGU+PEF1dGhvcj5Zb3VuZzwvQXV0aG9yPjxZZWFyPjIwMjI8L1llYXI+PFJl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</w:fldData>
        </w:fldChar>
      </w:r>
      <w:r w:rsidR="00356EA5">
        <w:instrText xml:space="preserve"> ADDIN EN.CITE.DATA </w:instrText>
      </w:r>
      <w:r w:rsidR="00356EA5">
        <w:fldChar w:fldCharType="end"/>
      </w:r>
      <w:r w:rsidR="001F563B">
        <w:fldChar w:fldCharType="separate"/>
      </w:r>
      <w:r w:rsidR="00356EA5" w:rsidRPr="00356EA5">
        <w:rPr>
          <w:noProof/>
          <w:vertAlign w:val="superscript"/>
        </w:rPr>
        <w:t>23</w:t>
      </w:r>
      <w:r w:rsidR="001F563B">
        <w:fldChar w:fldCharType="end"/>
      </w:r>
    </w:p>
    <w:p w14:paraId="5B3597A9" w14:textId="422A5CB4" w:rsidR="037FD3E4" w:rsidRDefault="61B0E779" w:rsidP="037FD3E4">
      <w:r>
        <w:t>T</w:t>
      </w:r>
      <w:r w:rsidR="00090670">
        <w:t xml:space="preserve">he goal </w:t>
      </w:r>
      <w:r w:rsidR="007E0C2E">
        <w:t>of</w:t>
      </w:r>
      <w:r w:rsidR="54D4226E">
        <w:t xml:space="preserve"> </w:t>
      </w:r>
      <w:r w:rsidR="5CD7DA35">
        <w:t xml:space="preserve">conservative oxygen </w:t>
      </w:r>
      <w:r w:rsidR="00243E3D">
        <w:t xml:space="preserve">targets </w:t>
      </w:r>
      <w:r w:rsidR="7B0266DD">
        <w:t xml:space="preserve">is </w:t>
      </w:r>
      <w:r w:rsidR="3BA30DF0">
        <w:t xml:space="preserve">to </w:t>
      </w:r>
      <w:r w:rsidR="00243E3D">
        <w:t xml:space="preserve">minimize exposure to oxygen, </w:t>
      </w:r>
      <w:r w:rsidR="1D28E2DB">
        <w:t>yet</w:t>
      </w:r>
      <w:r w:rsidR="2289C0B7">
        <w:t xml:space="preserve"> </w:t>
      </w:r>
      <w:r w:rsidR="00243E3D">
        <w:t>m</w:t>
      </w:r>
      <w:r w:rsidR="5CD7DA35">
        <w:t xml:space="preserve">ost trials </w:t>
      </w:r>
      <w:r w:rsidR="4FF3D162" w:rsidRPr="00B16540">
        <w:t>have</w:t>
      </w:r>
      <w:r w:rsidR="73A9FB6A" w:rsidRPr="00B16540">
        <w:t>n’t</w:t>
      </w:r>
      <w:r w:rsidR="3BA30DF0">
        <w:t xml:space="preserve"> </w:t>
      </w:r>
      <w:r w:rsidR="21E36F5D">
        <w:t>achieve</w:t>
      </w:r>
      <w:r w:rsidR="007E0C2E">
        <w:t>d</w:t>
      </w:r>
      <w:r w:rsidR="21E36F5D">
        <w:t xml:space="preserve"> their </w:t>
      </w:r>
      <w:r w:rsidR="00C111A2">
        <w:t>specifi</w:t>
      </w:r>
      <w:r w:rsidR="00090670">
        <w:t>ed</w:t>
      </w:r>
      <w:r w:rsidR="21E36F5D">
        <w:t xml:space="preserve"> </w:t>
      </w:r>
      <w:r w:rsidR="63F3EC9C">
        <w:t xml:space="preserve">arterial </w:t>
      </w:r>
      <w:r w:rsidR="21E36F5D">
        <w:t>oxygenation targets.</w:t>
      </w:r>
      <w:r w:rsidR="00C60B0F">
        <w:fldChar w:fldCharType="begin">
          <w:fldData xml:space="preserve">PEVuZE5vdGU+PENpdGU+PEF1dGhvcj5NYXJ0aW48L0F1dGhvcj48WWVhcj4yMDIzPC9ZZWFyPjxS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</w:fldData>
        </w:fldChar>
      </w:r>
      <w:r w:rsidR="00356EA5">
        <w:instrText xml:space="preserve"> ADDIN EN.CITE </w:instrText>
      </w:r>
      <w:r w:rsidR="00356EA5">
        <w:fldChar w:fldCharType="begin">
          <w:fldData xml:space="preserve">PEVuZE5vdGU+PENpdGU+PEF1dGhvcj5NYXJ0aW48L0F1dGhvcj48WWVhcj4yMDIzPC9ZZWFyPjxS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</w:fldData>
        </w:fldChar>
      </w:r>
      <w:r w:rsidR="00356EA5">
        <w:instrText xml:space="preserve"> ADDIN EN.CITE.DATA </w:instrText>
      </w:r>
      <w:r w:rsidR="00356EA5">
        <w:fldChar w:fldCharType="end"/>
      </w:r>
      <w:r w:rsidR="00C60B0F">
        <w:fldChar w:fldCharType="separate"/>
      </w:r>
      <w:r w:rsidR="00356EA5" w:rsidRPr="00356EA5">
        <w:rPr>
          <w:noProof/>
          <w:vertAlign w:val="superscript"/>
        </w:rPr>
        <w:t>24</w:t>
      </w:r>
      <w:r w:rsidR="00C60B0F">
        <w:fldChar w:fldCharType="end"/>
      </w:r>
      <w:r w:rsidR="5BBE0101">
        <w:t xml:space="preserve"> </w:t>
      </w:r>
      <w:r w:rsidR="004A21BB">
        <w:t>In part, this is because SpO</w:t>
      </w:r>
      <w:r w:rsidR="004A21BB" w:rsidRPr="0F5B804F">
        <w:rPr>
          <w:vertAlign w:val="subscript"/>
        </w:rPr>
        <w:t>2</w:t>
      </w:r>
      <w:r w:rsidR="004A21BB">
        <w:t xml:space="preserve"> often exceeds </w:t>
      </w:r>
      <w:r w:rsidR="4B78C7CE">
        <w:t xml:space="preserve">the upper </w:t>
      </w:r>
      <w:r w:rsidR="00661D7B">
        <w:t>target</w:t>
      </w:r>
      <w:r w:rsidR="4B78C7CE" w:rsidRPr="00B16540">
        <w:t xml:space="preserve"> limit</w:t>
      </w:r>
      <w:r w:rsidR="004A21BB" w:rsidRPr="00B16540">
        <w:t>,</w:t>
      </w:r>
      <w:r w:rsidR="004A21BB">
        <w:t xml:space="preserve"> even when no </w:t>
      </w:r>
      <w:r w:rsidR="2C20CA8D">
        <w:t xml:space="preserve">additional </w:t>
      </w:r>
      <w:r w:rsidR="004A21BB">
        <w:t xml:space="preserve">oxygen is </w:t>
      </w:r>
      <w:r w:rsidR="0F923BAF">
        <w:t>given</w:t>
      </w:r>
      <w:r w:rsidR="004A21BB">
        <w:t xml:space="preserve">. </w:t>
      </w:r>
      <w:r w:rsidR="00B665F5">
        <w:t>S</w:t>
      </w:r>
      <w:r w:rsidR="004A21BB">
        <w:t xml:space="preserve">eparation </w:t>
      </w:r>
      <w:r w:rsidR="00973997">
        <w:t>was observed</w:t>
      </w:r>
      <w:r w:rsidR="004A21BB">
        <w:t xml:space="preserve"> between groups in all oxygen metrics</w:t>
      </w:r>
      <w:r w:rsidR="00753E03">
        <w:t>, however</w:t>
      </w:r>
      <w:r w:rsidR="4A90ADD1">
        <w:t>,</w:t>
      </w:r>
      <w:r w:rsidR="00753E03">
        <w:t xml:space="preserve"> it</w:t>
      </w:r>
      <w:r w:rsidR="00BE3EEA">
        <w:t xml:space="preserve"> was smaller than reported in other </w:t>
      </w:r>
      <w:r w:rsidR="008601F9">
        <w:t xml:space="preserve">similar </w:t>
      </w:r>
      <w:r w:rsidR="00BE3EEA">
        <w:t>trials (</w:t>
      </w:r>
      <w:r w:rsidR="00BE3EEA" w:rsidRPr="00553E0B">
        <w:t xml:space="preserve">eTable </w:t>
      </w:r>
      <w:r w:rsidR="00553E0B" w:rsidRPr="00635C2C">
        <w:t>10</w:t>
      </w:r>
      <w:r w:rsidR="00BE3EEA" w:rsidRPr="00553E0B">
        <w:t xml:space="preserve"> in Supplement 2</w:t>
      </w:r>
      <w:r w:rsidR="00BE3EEA">
        <w:t xml:space="preserve">). This was in part due to usual care </w:t>
      </w:r>
      <w:r w:rsidR="001A7921">
        <w:t>being more conservative</w:t>
      </w:r>
      <w:r w:rsidR="00BE3EEA" w:rsidRPr="00B16540">
        <w:t xml:space="preserve"> </w:t>
      </w:r>
      <w:r w:rsidR="00BE3EEA">
        <w:t>than liberal comparator groups in previous trials</w:t>
      </w:r>
      <w:r w:rsidR="00D35101">
        <w:t>, potentially reflecting</w:t>
      </w:r>
      <w:r w:rsidR="00BE3EEA">
        <w:t xml:space="preserve"> </w:t>
      </w:r>
      <w:r w:rsidR="004B0299">
        <w:t>the more recent</w:t>
      </w:r>
      <w:r w:rsidR="00BE3EEA">
        <w:t xml:space="preserve"> trend towards giving less oxygen </w:t>
      </w:r>
      <w:r w:rsidR="00F32FA0">
        <w:t>in ICU</w:t>
      </w:r>
      <w:r w:rsidR="00BE3EEA">
        <w:t>.</w:t>
      </w:r>
    </w:p>
    <w:p w14:paraId="6DC0FFD9" w14:textId="6CDD156C" w:rsidR="360105F5" w:rsidRPr="00635C2C" w:rsidRDefault="085C89F1" w:rsidP="0F5B804F">
      <w:r w:rsidRPr="00517555">
        <w:t xml:space="preserve">It is plausible that oxygen therapy has a differing effect according to </w:t>
      </w:r>
      <w:r w:rsidR="00C30CA5">
        <w:t>patients’</w:t>
      </w:r>
      <w:r w:rsidRPr="00635C2C">
        <w:t xml:space="preserve"> characteristics.</w:t>
      </w:r>
      <w:r w:rsidR="009D20B4" w:rsidRPr="00713A62">
        <w:fldChar w:fldCharType="begin">
          <w:fldData xml:space="preserve">PEVuZE5vdGU+PENpdGU+PEF1dGhvcj5NYXJ0aW48L0F1dGhvcj48WWVhcj4yMDI1PC9ZZWFyPjxS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</w:fldData>
        </w:fldChar>
      </w:r>
      <w:r w:rsidR="00E56D84" w:rsidRPr="00635C2C">
        <w:instrText xml:space="preserve"> ADDIN EN.CITE </w:instrText>
      </w:r>
      <w:r w:rsidR="00E56D84" w:rsidRPr="00713A62">
        <w:fldChar w:fldCharType="begin">
          <w:fldData xml:space="preserve">PEVuZE5vdGU+PENpdGU+PEF1dGhvcj5NYXJ0aW48L0F1dGhvcj48WWVhcj4yMDI1PC9ZZWFyPjxS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</w:fldData>
        </w:fldChar>
      </w:r>
      <w:r w:rsidR="00E56D84" w:rsidRPr="00635C2C">
        <w:instrText xml:space="preserve"> ADDIN EN.CITE.DATA </w:instrText>
      </w:r>
      <w:r w:rsidR="00E56D84" w:rsidRPr="00713A62">
        <w:fldChar w:fldCharType="end"/>
      </w:r>
      <w:r w:rsidR="009D20B4" w:rsidRPr="00713A62">
        <w:fldChar w:fldCharType="separate"/>
      </w:r>
      <w:r w:rsidR="00F336DB" w:rsidRPr="00B16540">
        <w:rPr>
          <w:vertAlign w:val="superscript"/>
        </w:rPr>
        <w:t>25</w:t>
      </w:r>
      <w:r w:rsidR="009D20B4" w:rsidRPr="00713A62">
        <w:fldChar w:fldCharType="end"/>
      </w:r>
      <w:r w:rsidR="63DD211C" w:rsidRPr="00B16540">
        <w:t xml:space="preserve"> </w:t>
      </w:r>
      <w:r w:rsidR="54CFDAEB" w:rsidRPr="00B16540">
        <w:t xml:space="preserve">Machine learning </w:t>
      </w:r>
      <w:r w:rsidR="00C37140">
        <w:t>techniques have</w:t>
      </w:r>
      <w:r w:rsidR="38834D7F">
        <w:t xml:space="preserve"> </w:t>
      </w:r>
      <w:r w:rsidR="54CFDAEB">
        <w:t>demonstrate</w:t>
      </w:r>
      <w:r w:rsidR="0AB4560B">
        <w:t>d</w:t>
      </w:r>
      <w:r w:rsidR="54CFDAEB">
        <w:t xml:space="preserve"> </w:t>
      </w:r>
      <w:r w:rsidR="54CFDAEB" w:rsidRPr="00B16540">
        <w:t xml:space="preserve">that patients predicted to benefit from </w:t>
      </w:r>
      <w:r w:rsidR="1069275F" w:rsidRPr="00B16540">
        <w:t xml:space="preserve">lower </w:t>
      </w:r>
      <w:r w:rsidR="54CFDAEB" w:rsidRPr="00B16540">
        <w:t>oxygenation target</w:t>
      </w:r>
      <w:r w:rsidR="003046BD">
        <w:t>s</w:t>
      </w:r>
      <w:r w:rsidR="54CFDAEB" w:rsidRPr="00B16540">
        <w:t xml:space="preserve"> had a higher prevalence of acute brain injury, whilst patients predicted to benefit from higher </w:t>
      </w:r>
      <w:r w:rsidR="7B897A22" w:rsidRPr="00B16540">
        <w:t>t</w:t>
      </w:r>
      <w:r w:rsidR="54CFDAEB" w:rsidRPr="00B16540">
        <w:t>arget</w:t>
      </w:r>
      <w:r w:rsidR="003046BD">
        <w:t>s</w:t>
      </w:r>
      <w:r w:rsidR="54CFDAEB" w:rsidRPr="00B16540">
        <w:t xml:space="preserve"> had a higher prevalence of sepsis</w:t>
      </w:r>
      <w:r w:rsidR="729FCC36" w:rsidRPr="00B16540">
        <w:t>.</w:t>
      </w:r>
      <w:r w:rsidR="009D5530" w:rsidRPr="00B16540">
        <w:fldChar w:fldCharType="begin">
          <w:fldData xml:space="preserve">PEVuZE5vdGU+PENpdGU+PEF1dGhvcj5CdWVsbDwvQXV0aG9yPjxZZWFyPjIwMjQ8L1llYXI+PFJl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</w:fldData>
        </w:fldChar>
      </w:r>
      <w:r w:rsidR="00E56D84" w:rsidRPr="00B16540">
        <w:instrText xml:space="preserve"> ADDIN EN.CITE </w:instrText>
      </w:r>
      <w:r w:rsidR="00E56D84" w:rsidRPr="00B16540">
        <w:fldChar w:fldCharType="begin">
          <w:fldData xml:space="preserve">PEVuZE5vdGU+PENpdGU+PEF1dGhvcj5CdWVsbDwvQXV0aG9yPjxZZWFyPjIwMjQ8L1llYXI+PFJl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</w:fldData>
        </w:fldChar>
      </w:r>
      <w:r w:rsidR="00E56D84" w:rsidRPr="00B16540">
        <w:instrText xml:space="preserve"> ADDIN EN.CITE.DATA </w:instrText>
      </w:r>
      <w:r w:rsidR="00E56D84" w:rsidRPr="00B16540">
        <w:fldChar w:fldCharType="end"/>
      </w:r>
      <w:r w:rsidR="009D5530" w:rsidRPr="00B16540">
        <w:fldChar w:fldCharType="separate"/>
      </w:r>
      <w:r w:rsidR="00F336DB" w:rsidRPr="00B16540">
        <w:rPr>
          <w:vertAlign w:val="superscript"/>
        </w:rPr>
        <w:t>26</w:t>
      </w:r>
      <w:r w:rsidR="009D5530" w:rsidRPr="00B16540">
        <w:fldChar w:fldCharType="end"/>
      </w:r>
      <w:r w:rsidR="3DB9346B" w:rsidRPr="00B16540">
        <w:t xml:space="preserve"> </w:t>
      </w:r>
      <w:r w:rsidR="00FA03B2">
        <w:t>I</w:t>
      </w:r>
      <w:r w:rsidR="18067F0B" w:rsidRPr="00B16540">
        <w:t>n</w:t>
      </w:r>
      <w:r w:rsidR="3DB9346B" w:rsidRPr="00B16540">
        <w:t xml:space="preserve"> a trial enrolling patients with </w:t>
      </w:r>
      <w:r w:rsidR="3B233C96" w:rsidRPr="00B16540">
        <w:t>COVID-19</w:t>
      </w:r>
      <w:r w:rsidR="60813A11" w:rsidRPr="00B16540">
        <w:t>, a lower oxygenation target was beneficial.</w:t>
      </w:r>
      <w:r w:rsidR="00992D3B" w:rsidRPr="00B16540">
        <w:fldChar w:fldCharType="begin">
          <w:fldData xml:space="preserve">PEVuZE5vdGU+PENpdGU+PEF1dGhvcj5OaWVsc2VuPC9BdXRob3I+PFllYXI+MjAyNDwvWWVhcj48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</w:fldData>
        </w:fldChar>
      </w:r>
      <w:r w:rsidR="00992D3B" w:rsidRPr="00B16540">
        <w:instrText xml:space="preserve"> ADDIN EN.CITE </w:instrText>
      </w:r>
      <w:r w:rsidR="00992D3B" w:rsidRPr="00B16540">
        <w:fldChar w:fldCharType="begin">
          <w:fldData xml:space="preserve">PEVuZE5vdGU+PENpdGU+PEF1dGhvcj5OaWVsc2VuPC9BdXRob3I+PFllYXI+MjAyNDwvWWVhcj48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</w:fldData>
        </w:fldChar>
      </w:r>
      <w:r w:rsidR="00992D3B" w:rsidRPr="00B16540">
        <w:instrText xml:space="preserve"> ADDIN EN.CITE.DATA </w:instrText>
      </w:r>
      <w:r w:rsidR="00992D3B" w:rsidRPr="00B16540">
        <w:fldChar w:fldCharType="end"/>
      </w:r>
      <w:r w:rsidR="00992D3B" w:rsidRPr="00B16540">
        <w:fldChar w:fldCharType="separate"/>
      </w:r>
      <w:r w:rsidR="00992D3B" w:rsidRPr="00B16540">
        <w:rPr>
          <w:vertAlign w:val="superscript"/>
        </w:rPr>
        <w:t>9</w:t>
      </w:r>
      <w:r w:rsidR="00992D3B" w:rsidRPr="00B16540">
        <w:fldChar w:fldCharType="end"/>
      </w:r>
      <w:r w:rsidR="2F99A188" w:rsidRPr="00B16540">
        <w:t xml:space="preserve"> The direction of the signals detected in our COVID-19 and sepsis cohorts align </w:t>
      </w:r>
      <w:r w:rsidR="00B4676E">
        <w:t>with these</w:t>
      </w:r>
      <w:r w:rsidR="2F99A188" w:rsidRPr="00B16540">
        <w:t>.</w:t>
      </w:r>
      <w:r w:rsidR="00FB2AF6" w:rsidRPr="00635C2C">
        <w:t xml:space="preserve"> An analysis of </w:t>
      </w:r>
      <w:r w:rsidR="00BD5A95" w:rsidRPr="00635C2C">
        <w:t>heterogeneity of treatment effect</w:t>
      </w:r>
      <w:r w:rsidR="00FB2AF6" w:rsidRPr="00635C2C">
        <w:t xml:space="preserve"> in the UK-ROX trial using machine learning techniques was pre-specified in the statistical analysis plan and will be reported separately</w:t>
      </w:r>
      <w:r w:rsidR="7C35110A" w:rsidRPr="00635C2C">
        <w:t>.</w:t>
      </w:r>
    </w:p>
    <w:p w14:paraId="7FED6B08" w14:textId="788BD095" w:rsidR="360105F5" w:rsidRPr="00635C2C" w:rsidRDefault="52F1C024" w:rsidP="1B80219B">
      <w:r>
        <w:t xml:space="preserve">The trial has several strengths. The size of the trial ensured adequate power to detect the small absolute risk reduction hypothesized to be associated with conservative oxygen </w:t>
      </w:r>
      <w:r>
        <w:lastRenderedPageBreak/>
        <w:t xml:space="preserve">therapy. </w:t>
      </w:r>
      <w:r w:rsidR="63365392">
        <w:t xml:space="preserve">Additionally, the </w:t>
      </w:r>
      <w:r w:rsidR="4FEB9092">
        <w:t>high precision of the results means</w:t>
      </w:r>
      <w:r w:rsidR="42DEC43D">
        <w:t xml:space="preserve"> that a clinically important reduction of mortality from conservative oxygen therapy is very unlikely.</w:t>
      </w:r>
      <w:r>
        <w:t xml:space="preserve"> The trial benefited from an efficient design, using linkage to available registries to significantly reduce its cost</w:t>
      </w:r>
      <w:r w:rsidR="00E47F4C">
        <w:t>, thereby</w:t>
      </w:r>
      <w:r w:rsidR="00885A03">
        <w:t xml:space="preserve"> support</w:t>
      </w:r>
      <w:r w:rsidR="00E47F4C">
        <w:t>ing</w:t>
      </w:r>
      <w:r w:rsidR="00885A03">
        <w:t xml:space="preserve"> </w:t>
      </w:r>
      <w:r w:rsidR="00E47F4C">
        <w:t>a</w:t>
      </w:r>
      <w:r w:rsidR="00885A03">
        <w:t xml:space="preserve"> large sample</w:t>
      </w:r>
      <w:r>
        <w:t xml:space="preserve">. </w:t>
      </w:r>
      <w:r w:rsidR="003875EE">
        <w:t xml:space="preserve">This sample was highly representative of the whole potentially eligible </w:t>
      </w:r>
      <w:r w:rsidR="00C30E7F">
        <w:t xml:space="preserve">UK </w:t>
      </w:r>
      <w:r w:rsidR="003875EE">
        <w:t>ICU population</w:t>
      </w:r>
      <w:r w:rsidR="00074A2E">
        <w:t xml:space="preserve"> enhancing generalizability.</w:t>
      </w:r>
      <w:r w:rsidR="003875EE">
        <w:t xml:space="preserve"> </w:t>
      </w:r>
      <w:r>
        <w:t>Patients were rapidly enrolled into the trial following eligibility, reducing the likelihood of inappropriate oxygen therapy on ICU prior to randomi</w:t>
      </w:r>
      <w:r w:rsidR="58EB35D8">
        <w:t>z</w:t>
      </w:r>
      <w:r>
        <w:t xml:space="preserve">ation. </w:t>
      </w:r>
    </w:p>
    <w:p w14:paraId="0B34A5F4" w14:textId="30EEFB35" w:rsidR="360105F5" w:rsidRPr="00635C2C" w:rsidRDefault="52F1C024" w:rsidP="1B80219B">
      <w:r>
        <w:t xml:space="preserve"> </w:t>
      </w:r>
    </w:p>
    <w:p w14:paraId="1C35CA80" w14:textId="27336C44" w:rsidR="360105F5" w:rsidRDefault="1F9730C2" w:rsidP="6E4B7F38">
      <w:r>
        <w:t>Limitations</w:t>
      </w:r>
    </w:p>
    <w:p w14:paraId="4153EFE7" w14:textId="6E3BF43A" w:rsidR="360105F5" w:rsidRDefault="360CDFFE" w:rsidP="6E4B7F38">
      <w:r>
        <w:t>Like</w:t>
      </w:r>
      <w:r w:rsidR="1F9730C2">
        <w:t xml:space="preserve"> other trials of conservative oxygen therapy, clinicians and patients could not be blinded to treatment intervention</w:t>
      </w:r>
      <w:r w:rsidR="00421504">
        <w:t xml:space="preserve">, </w:t>
      </w:r>
      <w:r w:rsidR="38B624D3">
        <w:t xml:space="preserve">and </w:t>
      </w:r>
      <w:r w:rsidR="1F9730C2">
        <w:t xml:space="preserve">other aspects of care </w:t>
      </w:r>
      <w:r w:rsidR="64C5B647">
        <w:t xml:space="preserve">were </w:t>
      </w:r>
      <w:r w:rsidR="1F9730C2">
        <w:t xml:space="preserve">at the discretion of clinicians. </w:t>
      </w:r>
      <w:r w:rsidR="1F906991">
        <w:t>However, the primary outcome of the trial is unlikely to be subjected to</w:t>
      </w:r>
      <w:r w:rsidR="00A87D49">
        <w:t xml:space="preserve"> bias.</w:t>
      </w:r>
      <w:r w:rsidR="1F906991">
        <w:t xml:space="preserve"> </w:t>
      </w:r>
      <w:r w:rsidR="00E2045E">
        <w:t>C</w:t>
      </w:r>
      <w:r w:rsidR="0BB1255B" w:rsidRPr="00B16540">
        <w:t>linicians</w:t>
      </w:r>
      <w:r w:rsidR="0BB1255B">
        <w:t xml:space="preserve"> </w:t>
      </w:r>
      <w:r w:rsidR="006C63D4">
        <w:t>excluded</w:t>
      </w:r>
      <w:r w:rsidR="516316CD">
        <w:t xml:space="preserve"> a</w:t>
      </w:r>
      <w:r w:rsidR="7CEDD572">
        <w:t xml:space="preserve"> </w:t>
      </w:r>
      <w:r w:rsidR="11F320B3">
        <w:t>sizable</w:t>
      </w:r>
      <w:r w:rsidR="7CEDD572">
        <w:t xml:space="preserve"> proportion of potential participants </w:t>
      </w:r>
      <w:r w:rsidR="006C63D4">
        <w:t xml:space="preserve">due to </w:t>
      </w:r>
      <w:r w:rsidR="402FE45E">
        <w:t xml:space="preserve">the intervention </w:t>
      </w:r>
      <w:r w:rsidR="000D5E07">
        <w:t>being</w:t>
      </w:r>
      <w:r w:rsidR="402FE45E">
        <w:t xml:space="preserve"> either </w:t>
      </w:r>
      <w:r w:rsidR="3199A583">
        <w:t>indicated or contraindicated</w:t>
      </w:r>
      <w:r w:rsidR="006C63D4">
        <w:t>, which</w:t>
      </w:r>
      <w:r w:rsidR="0573B833">
        <w:t xml:space="preserve"> </w:t>
      </w:r>
      <w:r w:rsidR="004270C6">
        <w:t xml:space="preserve">could have meant patients who may have benefited </w:t>
      </w:r>
      <w:r w:rsidR="00C0261A">
        <w:t xml:space="preserve">were not included. It also </w:t>
      </w:r>
      <w:r w:rsidR="0573B833">
        <w:t xml:space="preserve">may reduce the generalizability of the </w:t>
      </w:r>
      <w:r w:rsidR="0E61521C">
        <w:t>findings</w:t>
      </w:r>
      <w:r w:rsidR="0573B833" w:rsidRPr="00B16540">
        <w:t xml:space="preserve">. </w:t>
      </w:r>
      <w:r w:rsidR="00E850C4" w:rsidRPr="00B16540">
        <w:t>A</w:t>
      </w:r>
      <w:r w:rsidR="004970BC">
        <w:t xml:space="preserve"> proportionate </w:t>
      </w:r>
      <w:r w:rsidR="00CE41C3">
        <w:t>approach to data collection</w:t>
      </w:r>
      <w:r w:rsidR="00E850C4">
        <w:t xml:space="preserve"> was necessary to allow</w:t>
      </w:r>
      <w:r w:rsidR="00CE41C3" w:rsidDel="00E850C4">
        <w:t xml:space="preserve"> </w:t>
      </w:r>
      <w:r w:rsidR="00CE41C3">
        <w:t>a trial of this size to be delivered</w:t>
      </w:r>
      <w:r w:rsidR="00E850C4">
        <w:t>; however</w:t>
      </w:r>
      <w:r w:rsidR="00CE41C3">
        <w:t xml:space="preserve">, </w:t>
      </w:r>
      <w:r w:rsidR="00C37140">
        <w:t>it</w:t>
      </w:r>
      <w:r w:rsidR="00D21020">
        <w:t xml:space="preserve"> </w:t>
      </w:r>
      <w:r w:rsidR="006149FE">
        <w:t>means</w:t>
      </w:r>
      <w:r w:rsidR="0005028B">
        <w:t xml:space="preserve"> that</w:t>
      </w:r>
      <w:r w:rsidR="006149FE">
        <w:t xml:space="preserve"> </w:t>
      </w:r>
      <w:r w:rsidR="00C37140">
        <w:t>oxygenation</w:t>
      </w:r>
      <w:r w:rsidR="00A51664">
        <w:t xml:space="preserve"> </w:t>
      </w:r>
      <w:r w:rsidR="000D59C1">
        <w:t>cannot be confirmed for all patients on the trial</w:t>
      </w:r>
      <w:r w:rsidR="00EC3D66">
        <w:t>.</w:t>
      </w:r>
      <w:r w:rsidR="00D21020">
        <w:t xml:space="preserve"> </w:t>
      </w:r>
      <w:r w:rsidR="00A87D49">
        <w:t>T</w:t>
      </w:r>
      <w:r w:rsidR="00C36545">
        <w:t>he u</w:t>
      </w:r>
      <w:r w:rsidR="54D2FC27">
        <w:t>se of a usual care comparator</w:t>
      </w:r>
      <w:r w:rsidR="00D2172F">
        <w:t xml:space="preserve">, essential </w:t>
      </w:r>
      <w:r w:rsidR="00463BD9">
        <w:t>as</w:t>
      </w:r>
      <w:r w:rsidR="00D2172F">
        <w:t xml:space="preserve"> clinician</w:t>
      </w:r>
      <w:r w:rsidR="006C7648">
        <w:t xml:space="preserve">s </w:t>
      </w:r>
      <w:r w:rsidR="00463BD9">
        <w:t xml:space="preserve">were unwilling </w:t>
      </w:r>
      <w:r w:rsidR="004B0063">
        <w:t xml:space="preserve">to give </w:t>
      </w:r>
      <w:r w:rsidR="00FC46E4">
        <w:t xml:space="preserve">potentially unnecessary </w:t>
      </w:r>
      <w:r w:rsidR="004B0063">
        <w:t xml:space="preserve">oxygen </w:t>
      </w:r>
      <w:r w:rsidR="002F48D8">
        <w:t>therapy</w:t>
      </w:r>
      <w:r w:rsidR="00D2172F">
        <w:t>,</w:t>
      </w:r>
      <w:r w:rsidR="54D2FC27">
        <w:t xml:space="preserve"> could increase the risk of contamination; however, we found no evidence of this as separation was sustained over the trial.</w:t>
      </w:r>
      <w:r w:rsidR="4611E8D5" w:rsidDel="00E3216E">
        <w:t xml:space="preserve"> </w:t>
      </w:r>
      <w:r w:rsidR="52F1C024">
        <w:t>O</w:t>
      </w:r>
      <w:r w:rsidR="00A32BDE">
        <w:t xml:space="preserve">ther than </w:t>
      </w:r>
      <w:r w:rsidR="005C4918">
        <w:t xml:space="preserve">adjusting for </w:t>
      </w:r>
      <w:r w:rsidR="00A32BDE">
        <w:t>baseline SpO</w:t>
      </w:r>
      <w:r w:rsidR="00A32BDE" w:rsidRPr="00DC2D9C">
        <w:rPr>
          <w:vertAlign w:val="subscript"/>
        </w:rPr>
        <w:t>2</w:t>
      </w:r>
      <w:r w:rsidR="005C4918">
        <w:t xml:space="preserve"> and PaO</w:t>
      </w:r>
      <w:r w:rsidR="005C4918" w:rsidRPr="00DC2D9C">
        <w:rPr>
          <w:vertAlign w:val="subscript"/>
        </w:rPr>
        <w:t>2</w:t>
      </w:r>
      <w:r w:rsidR="005C4918">
        <w:t>/</w:t>
      </w:r>
      <w:r w:rsidR="6071E7BF">
        <w:t>F</w:t>
      </w:r>
      <w:r w:rsidR="43BFD62E" w:rsidRPr="03E432F9">
        <w:rPr>
          <w:sz w:val="16"/>
          <w:szCs w:val="16"/>
        </w:rPr>
        <w:t>I</w:t>
      </w:r>
      <w:r w:rsidR="6071E7BF">
        <w:t>O</w:t>
      </w:r>
      <w:r w:rsidR="6071E7BF" w:rsidRPr="03E432F9">
        <w:rPr>
          <w:vertAlign w:val="subscript"/>
        </w:rPr>
        <w:t>2</w:t>
      </w:r>
      <w:r w:rsidR="005C4918">
        <w:t xml:space="preserve"> ratio</w:t>
      </w:r>
      <w:r w:rsidR="00A32BDE">
        <w:t xml:space="preserve">, </w:t>
      </w:r>
      <w:r w:rsidR="00927523">
        <w:t xml:space="preserve">prior </w:t>
      </w:r>
      <w:r w:rsidR="00A32BDE">
        <w:t>o</w:t>
      </w:r>
      <w:r w:rsidR="52F1C024">
        <w:t>xygen</w:t>
      </w:r>
      <w:r w:rsidR="1F9730C2">
        <w:t xml:space="preserve"> administration could not be accounted for and</w:t>
      </w:r>
      <w:r w:rsidR="00E618B3">
        <w:t>,</w:t>
      </w:r>
      <w:r w:rsidR="1F9730C2">
        <w:t xml:space="preserve"> for some patients, could have been significant. </w:t>
      </w:r>
      <w:r w:rsidR="1F9BE930">
        <w:t xml:space="preserve">Regarding protocol adherence, among </w:t>
      </w:r>
      <w:r w:rsidR="002C49AB">
        <w:t xml:space="preserve">enhanced data </w:t>
      </w:r>
      <w:r w:rsidR="1F9BE930">
        <w:t xml:space="preserve">patients, episodes of non-adherence occurred in </w:t>
      </w:r>
      <w:r w:rsidR="1F9BE930">
        <w:lastRenderedPageBreak/>
        <w:t>42.1%. However, these episodes accounted for a small proportion of ICU hours and overall separation on oxygen exposure between groups was substantial.</w:t>
      </w:r>
    </w:p>
    <w:p w14:paraId="7280D83E" w14:textId="34AB15C1" w:rsidR="0081267E" w:rsidRPr="00745C9E" w:rsidRDefault="00FC6BFD" w:rsidP="037FD3E4">
      <w:pPr>
        <w:pStyle w:val="Heading1"/>
        <w:rPr>
          <w:sz w:val="22"/>
          <w:szCs w:val="22"/>
        </w:rPr>
      </w:pPr>
      <w:r>
        <w:t>CONC</w:t>
      </w:r>
      <w:r w:rsidR="0081267E">
        <w:t>LU</w:t>
      </w:r>
      <w:r w:rsidR="0081267E" w:rsidRPr="00745C9E">
        <w:t>SION</w:t>
      </w:r>
    </w:p>
    <w:p w14:paraId="65A405EE" w14:textId="10B380D9" w:rsidR="4F871584" w:rsidRDefault="0081267E">
      <w:r>
        <w:t xml:space="preserve">In mechanically ventilated adults admitted to an ICU, </w:t>
      </w:r>
      <w:r w:rsidR="00BB6E0C">
        <w:t xml:space="preserve">minimizing </w:t>
      </w:r>
      <w:r w:rsidR="0036388F">
        <w:t xml:space="preserve">oxygen exposure </w:t>
      </w:r>
      <w:r w:rsidR="5F4E4C92">
        <w:t xml:space="preserve">by </w:t>
      </w:r>
      <w:r>
        <w:t>targeting an SpO</w:t>
      </w:r>
      <w:r w:rsidRPr="037FD3E4">
        <w:rPr>
          <w:vertAlign w:val="subscript"/>
        </w:rPr>
        <w:t>2</w:t>
      </w:r>
      <w:r>
        <w:t xml:space="preserve"> of 90% </w:t>
      </w:r>
      <w:r w:rsidR="003A4267">
        <w:t>did not reduce</w:t>
      </w:r>
      <w:r>
        <w:t xml:space="preserve"> all-cause mortality at 90 days compared to usual </w:t>
      </w:r>
      <w:r w:rsidR="004704C7">
        <w:t>oxygen therapy</w:t>
      </w:r>
      <w:r>
        <w:t>.</w:t>
      </w:r>
    </w:p>
    <w:p w14:paraId="3D435A49" w14:textId="002D32FE" w:rsidR="00920E1F" w:rsidRDefault="008A1BED">
      <w:pPr>
        <w:pStyle w:val="Heading1"/>
      </w:pPr>
      <w:r w:rsidRPr="00437176">
        <w:t xml:space="preserve">Figure Legends/footnotes </w:t>
      </w:r>
    </w:p>
    <w:p w14:paraId="3DB67959" w14:textId="700DA4C0" w:rsidR="42943D3B" w:rsidRDefault="42943D3B" w:rsidP="00A570C6">
      <w:pPr>
        <w:spacing w:after="0" w:line="240" w:lineRule="auto"/>
        <w:rPr>
          <w:sz w:val="24"/>
          <w:szCs w:val="24"/>
        </w:rPr>
      </w:pPr>
      <w:r w:rsidRPr="00A570C6">
        <w:rPr>
          <w:b/>
          <w:sz w:val="24"/>
          <w:szCs w:val="24"/>
          <w:lang w:val="en-GB"/>
        </w:rPr>
        <w:t>Figure 1.</w:t>
      </w:r>
      <w:r w:rsidRPr="00A570C6">
        <w:rPr>
          <w:sz w:val="24"/>
          <w:szCs w:val="24"/>
          <w:lang w:val="en-GB"/>
        </w:rPr>
        <w:t xml:space="preserve"> </w:t>
      </w:r>
      <w:r w:rsidRPr="00A570C6">
        <w:rPr>
          <w:sz w:val="24"/>
          <w:szCs w:val="24"/>
        </w:rPr>
        <w:t>Screening, randomization and follow-up</w:t>
      </w:r>
    </w:p>
    <w:p w14:paraId="625CCBD4" w14:textId="28D7B1B0" w:rsidR="4F871584" w:rsidRDefault="4F871584" w:rsidP="00A570C6">
      <w:pPr>
        <w:pStyle w:val="Figurecaption"/>
        <w:spacing w:after="0" w:line="240" w:lineRule="auto"/>
        <w:rPr>
          <w:rFonts w:ascii="Arial" w:eastAsia="Arial" w:hAnsi="Arial" w:cs="Arial"/>
        </w:rPr>
      </w:pPr>
    </w:p>
    <w:p w14:paraId="39CB14F3" w14:textId="464FEA68" w:rsidR="42943D3B" w:rsidRPr="00A570C6" w:rsidRDefault="42943D3B" w:rsidP="00A570C6">
      <w:pPr>
        <w:spacing w:after="0" w:line="240" w:lineRule="auto"/>
        <w:rPr>
          <w:rFonts w:eastAsia="Aptos"/>
          <w:sz w:val="20"/>
          <w:szCs w:val="20"/>
        </w:rPr>
      </w:pPr>
      <w:r w:rsidRPr="00A570C6">
        <w:rPr>
          <w:rFonts w:eastAsia="Aptos"/>
          <w:sz w:val="20"/>
          <w:szCs w:val="20"/>
          <w:lang w:val="en-GB"/>
        </w:rPr>
        <w:t>F</w:t>
      </w:r>
      <w:r w:rsidRPr="00C247D4">
        <w:rPr>
          <w:rFonts w:eastAsia="Aptos"/>
          <w:sz w:val="14"/>
          <w:szCs w:val="14"/>
          <w:lang w:val="en-GB"/>
        </w:rPr>
        <w:t>I</w:t>
      </w:r>
      <w:r w:rsidRPr="00A570C6">
        <w:rPr>
          <w:rFonts w:eastAsia="Aptos"/>
          <w:sz w:val="20"/>
          <w:szCs w:val="20"/>
          <w:lang w:val="en-GB"/>
        </w:rPr>
        <w:t>O</w:t>
      </w:r>
      <w:r w:rsidRPr="00A570C6">
        <w:rPr>
          <w:rFonts w:eastAsia="Aptos"/>
          <w:sz w:val="20"/>
          <w:szCs w:val="20"/>
          <w:vertAlign w:val="subscript"/>
          <w:lang w:val="en-GB"/>
        </w:rPr>
        <w:t>2</w:t>
      </w:r>
      <w:r w:rsidRPr="00A570C6">
        <w:rPr>
          <w:rFonts w:eastAsia="Aptos"/>
          <w:sz w:val="20"/>
          <w:szCs w:val="20"/>
          <w:lang w:val="en-GB"/>
        </w:rPr>
        <w:t>, fraction of inspired oxygen</w:t>
      </w:r>
    </w:p>
    <w:p w14:paraId="0D169479" w14:textId="77777777" w:rsidR="009C7D61" w:rsidRPr="00A570C6" w:rsidRDefault="009C7D61" w:rsidP="00A570C6">
      <w:pPr>
        <w:spacing w:after="0" w:line="240" w:lineRule="auto"/>
        <w:rPr>
          <w:rFonts w:eastAsia="Aptos"/>
          <w:sz w:val="20"/>
          <w:szCs w:val="20"/>
          <w:lang w:val="en-GB"/>
        </w:rPr>
      </w:pPr>
      <w:r w:rsidRPr="00A570C6">
        <w:rPr>
          <w:rFonts w:eastAsia="Aptos"/>
          <w:sz w:val="20"/>
          <w:szCs w:val="20"/>
          <w:vertAlign w:val="superscript"/>
          <w:lang w:val="en-GB"/>
        </w:rPr>
        <w:t>a</w:t>
      </w:r>
      <w:r w:rsidRPr="00A570C6">
        <w:rPr>
          <w:rFonts w:eastAsia="Aptos"/>
          <w:sz w:val="20"/>
          <w:szCs w:val="20"/>
          <w:lang w:val="en-GB"/>
        </w:rPr>
        <w:t xml:space="preserve"> As assessed by the treating clinician</w:t>
      </w:r>
    </w:p>
    <w:p w14:paraId="364AA5B9" w14:textId="77777777" w:rsidR="009C7D61" w:rsidRPr="00A570C6" w:rsidRDefault="009C7D61" w:rsidP="00A570C6">
      <w:pPr>
        <w:spacing w:after="0" w:line="240" w:lineRule="auto"/>
        <w:rPr>
          <w:rFonts w:eastAsia="Aptos"/>
          <w:sz w:val="20"/>
          <w:szCs w:val="20"/>
          <w:lang w:val="en-GB"/>
        </w:rPr>
      </w:pPr>
      <w:r w:rsidRPr="00A570C6">
        <w:rPr>
          <w:rFonts w:eastAsia="Aptos"/>
          <w:sz w:val="20"/>
          <w:szCs w:val="20"/>
          <w:vertAlign w:val="superscript"/>
          <w:lang w:val="en-GB"/>
        </w:rPr>
        <w:t>b</w:t>
      </w:r>
      <w:r w:rsidRPr="00A570C6">
        <w:rPr>
          <w:rFonts w:eastAsia="Aptos"/>
          <w:sz w:val="20"/>
          <w:szCs w:val="20"/>
          <w:lang w:val="en-GB"/>
        </w:rPr>
        <w:t xml:space="preserve"> Commonly reported clinical decisions included: imminent extubation, imminent discharge/transfer, imminent death/treatment withdrawal</w:t>
      </w:r>
    </w:p>
    <w:p w14:paraId="68C473C9" w14:textId="77777777" w:rsidR="009C7D61" w:rsidRPr="00A570C6" w:rsidRDefault="009C7D61" w:rsidP="00A570C6">
      <w:pPr>
        <w:spacing w:after="0" w:line="240" w:lineRule="auto"/>
        <w:rPr>
          <w:rFonts w:eastAsia="Aptos"/>
          <w:sz w:val="20"/>
          <w:szCs w:val="20"/>
          <w:lang w:val="en-GB"/>
        </w:rPr>
      </w:pPr>
      <w:r w:rsidRPr="00A570C6">
        <w:rPr>
          <w:rFonts w:eastAsia="Aptos"/>
          <w:sz w:val="20"/>
          <w:szCs w:val="20"/>
          <w:vertAlign w:val="superscript"/>
          <w:lang w:val="en-GB"/>
        </w:rPr>
        <w:t>c</w:t>
      </w:r>
      <w:r w:rsidRPr="00A570C6">
        <w:rPr>
          <w:rFonts w:eastAsia="Aptos"/>
          <w:sz w:val="20"/>
          <w:szCs w:val="20"/>
          <w:lang w:val="en-GB"/>
        </w:rPr>
        <w:t xml:space="preserve"> Approval to obtain anonymised primary outcome data without consent</w:t>
      </w:r>
    </w:p>
    <w:p w14:paraId="7D949C7B" w14:textId="4FD9047E" w:rsidR="00AC4346" w:rsidRPr="00A570C6" w:rsidRDefault="00AC4346" w:rsidP="00A570C6">
      <w:pPr>
        <w:spacing w:after="0" w:line="240" w:lineRule="auto"/>
        <w:rPr>
          <w:rFonts w:eastAsia="Aptos"/>
          <w:sz w:val="20"/>
          <w:szCs w:val="20"/>
          <w:lang w:val="en-GB"/>
        </w:rPr>
      </w:pPr>
      <w:r w:rsidRPr="3978AF31">
        <w:rPr>
          <w:rFonts w:eastAsia="Aptos"/>
          <w:sz w:val="20"/>
          <w:szCs w:val="20"/>
          <w:vertAlign w:val="superscript"/>
          <w:lang w:val="en-GB"/>
        </w:rPr>
        <w:t>d</w:t>
      </w:r>
      <w:r w:rsidRPr="3978AF31">
        <w:rPr>
          <w:rFonts w:eastAsia="Aptos"/>
          <w:sz w:val="20"/>
          <w:szCs w:val="20"/>
          <w:lang w:val="en-GB"/>
        </w:rPr>
        <w:t xml:space="preserve"> </w:t>
      </w:r>
      <w:r>
        <w:rPr>
          <w:rFonts w:eastAsia="Aptos"/>
          <w:sz w:val="20"/>
          <w:szCs w:val="20"/>
          <w:lang w:val="en-GB"/>
        </w:rPr>
        <w:t xml:space="preserve">40 patients </w:t>
      </w:r>
      <w:r w:rsidR="0040469A">
        <w:rPr>
          <w:rFonts w:eastAsia="Aptos"/>
          <w:sz w:val="20"/>
          <w:szCs w:val="20"/>
          <w:lang w:val="en-GB"/>
        </w:rPr>
        <w:t>had data that was</w:t>
      </w:r>
      <w:r w:rsidR="003F010E">
        <w:rPr>
          <w:rFonts w:eastAsia="Aptos"/>
          <w:sz w:val="20"/>
          <w:szCs w:val="20"/>
          <w:lang w:val="en-GB"/>
        </w:rPr>
        <w:t xml:space="preserve"> </w:t>
      </w:r>
      <w:r w:rsidR="0040469A">
        <w:rPr>
          <w:rFonts w:eastAsia="Aptos"/>
          <w:sz w:val="20"/>
          <w:szCs w:val="20"/>
          <w:lang w:val="en-GB"/>
        </w:rPr>
        <w:t xml:space="preserve">unable to be linked for the primary outcome (e.g. </w:t>
      </w:r>
      <w:r w:rsidR="000B4512">
        <w:rPr>
          <w:rFonts w:eastAsia="Aptos"/>
          <w:sz w:val="20"/>
          <w:szCs w:val="20"/>
          <w:lang w:val="en-GB"/>
        </w:rPr>
        <w:t>not an NHS</w:t>
      </w:r>
      <w:r w:rsidR="006A6D5B">
        <w:rPr>
          <w:rFonts w:eastAsia="Aptos"/>
          <w:sz w:val="20"/>
          <w:szCs w:val="20"/>
          <w:lang w:val="en-GB"/>
        </w:rPr>
        <w:t xml:space="preserve"> patient</w:t>
      </w:r>
      <w:r w:rsidR="000B4512">
        <w:rPr>
          <w:rFonts w:eastAsia="Aptos"/>
          <w:sz w:val="20"/>
          <w:szCs w:val="20"/>
          <w:lang w:val="en-GB"/>
        </w:rPr>
        <w:t>)</w:t>
      </w:r>
    </w:p>
    <w:p w14:paraId="539ACE18" w14:textId="55F77856" w:rsidR="009C7D61" w:rsidRPr="00A570C6" w:rsidRDefault="00AC4346" w:rsidP="00A570C6">
      <w:pPr>
        <w:spacing w:after="0" w:line="240" w:lineRule="auto"/>
        <w:rPr>
          <w:rFonts w:eastAsia="Aptos"/>
          <w:sz w:val="20"/>
          <w:szCs w:val="20"/>
          <w:lang w:val="en-GB"/>
        </w:rPr>
      </w:pPr>
      <w:r>
        <w:rPr>
          <w:rFonts w:eastAsia="Aptos"/>
          <w:sz w:val="20"/>
          <w:szCs w:val="20"/>
          <w:vertAlign w:val="superscript"/>
          <w:lang w:val="en-GB"/>
        </w:rPr>
        <w:t>e</w:t>
      </w:r>
      <w:r w:rsidR="009C7D61" w:rsidRPr="3978AF31">
        <w:rPr>
          <w:rFonts w:eastAsia="Aptos"/>
          <w:sz w:val="20"/>
          <w:szCs w:val="20"/>
          <w:lang w:val="en-GB"/>
        </w:rPr>
        <w:t xml:space="preserve"> 3382 patients had not reached 12 months</w:t>
      </w:r>
    </w:p>
    <w:p w14:paraId="295C5B29" w14:textId="6DE49E13" w:rsidR="3978AF31" w:rsidRDefault="3978AF31" w:rsidP="3978AF31">
      <w:pPr>
        <w:spacing w:after="0" w:line="240" w:lineRule="auto"/>
        <w:rPr>
          <w:rFonts w:eastAsia="Aptos"/>
          <w:sz w:val="20"/>
          <w:szCs w:val="20"/>
          <w:lang w:val="en-GB"/>
        </w:rPr>
      </w:pPr>
    </w:p>
    <w:p w14:paraId="798FD3F5" w14:textId="7F6F6B8E" w:rsidR="4F871584" w:rsidRPr="00A570C6" w:rsidRDefault="4F871584" w:rsidP="00A570C6">
      <w:pPr>
        <w:spacing w:after="0" w:line="240" w:lineRule="auto"/>
        <w:rPr>
          <w:rFonts w:eastAsia="Aptos"/>
          <w:sz w:val="24"/>
          <w:szCs w:val="24"/>
          <w:lang w:val="en-GB"/>
        </w:rPr>
      </w:pPr>
    </w:p>
    <w:p w14:paraId="2F7ACF75" w14:textId="0031BA3F" w:rsidR="72F80DE1" w:rsidRPr="00A570C6" w:rsidRDefault="72F80DE1" w:rsidP="00A570C6">
      <w:pPr>
        <w:spacing w:after="0" w:line="240" w:lineRule="auto"/>
        <w:rPr>
          <w:rFonts w:eastAsia="Aptos"/>
          <w:sz w:val="24"/>
          <w:szCs w:val="24"/>
        </w:rPr>
      </w:pPr>
      <w:r w:rsidRPr="3978AF31">
        <w:rPr>
          <w:rFonts w:eastAsia="Aptos"/>
          <w:b/>
          <w:bCs/>
          <w:sz w:val="24"/>
          <w:szCs w:val="24"/>
          <w:lang w:val="en-GB"/>
        </w:rPr>
        <w:t xml:space="preserve">Figure 2. </w:t>
      </w:r>
      <w:r w:rsidRPr="3978AF31">
        <w:rPr>
          <w:rFonts w:eastAsia="Aptos"/>
          <w:sz w:val="24"/>
          <w:szCs w:val="24"/>
          <w:lang w:val="en-GB"/>
        </w:rPr>
        <w:t xml:space="preserve">(A) </w:t>
      </w:r>
      <w:r w:rsidR="00855661">
        <w:rPr>
          <w:rFonts w:eastAsia="Aptos"/>
          <w:sz w:val="24"/>
          <w:szCs w:val="24"/>
          <w:lang w:val="en-GB"/>
        </w:rPr>
        <w:t>Separation in fraction of ins</w:t>
      </w:r>
      <w:r w:rsidR="00905D68">
        <w:rPr>
          <w:rFonts w:eastAsia="Aptos"/>
          <w:sz w:val="24"/>
          <w:szCs w:val="24"/>
          <w:lang w:val="en-GB"/>
        </w:rPr>
        <w:t>pired oxygen (</w:t>
      </w:r>
      <w:r w:rsidR="00905D68" w:rsidRPr="00905D68">
        <w:rPr>
          <w:rFonts w:eastAsia="Aptos"/>
          <w:sz w:val="24"/>
          <w:szCs w:val="24"/>
          <w:lang w:val="en-GB"/>
        </w:rPr>
        <w:t>F</w:t>
      </w:r>
      <w:r w:rsidR="00905D68" w:rsidRPr="00635C2C">
        <w:rPr>
          <w:rFonts w:eastAsia="Aptos"/>
          <w:sz w:val="16"/>
          <w:szCs w:val="16"/>
          <w:lang w:val="en-GB"/>
        </w:rPr>
        <w:t>I</w:t>
      </w:r>
      <w:r w:rsidR="00905D68" w:rsidRPr="00905D68">
        <w:rPr>
          <w:rFonts w:eastAsia="Aptos"/>
          <w:sz w:val="24"/>
          <w:szCs w:val="24"/>
          <w:lang w:val="en-GB"/>
        </w:rPr>
        <w:t>O</w:t>
      </w:r>
      <w:r w:rsidR="00905D68" w:rsidRPr="00635C2C">
        <w:rPr>
          <w:rFonts w:eastAsia="Aptos"/>
          <w:sz w:val="24"/>
          <w:szCs w:val="24"/>
          <w:vertAlign w:val="subscript"/>
          <w:lang w:val="en-GB"/>
        </w:rPr>
        <w:t>2</w:t>
      </w:r>
      <w:r w:rsidR="00905D68">
        <w:rPr>
          <w:rFonts w:eastAsia="Aptos"/>
          <w:sz w:val="24"/>
          <w:szCs w:val="24"/>
          <w:lang w:val="en-GB"/>
        </w:rPr>
        <w:t>)</w:t>
      </w:r>
      <w:r w:rsidR="002C13B1">
        <w:rPr>
          <w:rFonts w:eastAsia="Aptos"/>
          <w:sz w:val="24"/>
          <w:szCs w:val="24"/>
          <w:lang w:val="en-GB"/>
        </w:rPr>
        <w:t xml:space="preserve"> and </w:t>
      </w:r>
      <w:r w:rsidRPr="3978AF31">
        <w:rPr>
          <w:rFonts w:eastAsia="Aptos"/>
          <w:sz w:val="24"/>
          <w:szCs w:val="24"/>
          <w:lang w:val="en-GB"/>
        </w:rPr>
        <w:t>peripheral oxygen saturation (SpO</w:t>
      </w:r>
      <w:r w:rsidRPr="3978AF31">
        <w:rPr>
          <w:rFonts w:eastAsia="Aptos"/>
          <w:sz w:val="24"/>
          <w:szCs w:val="24"/>
          <w:vertAlign w:val="subscript"/>
          <w:lang w:val="en-GB"/>
        </w:rPr>
        <w:t>2</w:t>
      </w:r>
      <w:r w:rsidRPr="3978AF31">
        <w:rPr>
          <w:rFonts w:eastAsia="Aptos"/>
          <w:sz w:val="24"/>
          <w:szCs w:val="24"/>
          <w:lang w:val="en-GB"/>
        </w:rPr>
        <w:t>)</w:t>
      </w:r>
      <w:r w:rsidR="004B0351">
        <w:rPr>
          <w:rFonts w:eastAsia="Aptos"/>
          <w:sz w:val="24"/>
          <w:szCs w:val="24"/>
          <w:lang w:val="en-GB"/>
        </w:rPr>
        <w:t xml:space="preserve"> when receiving</w:t>
      </w:r>
      <w:r w:rsidR="00E36CCB">
        <w:rPr>
          <w:rFonts w:eastAsia="Aptos"/>
          <w:sz w:val="24"/>
          <w:szCs w:val="24"/>
          <w:lang w:val="en-GB"/>
        </w:rPr>
        <w:t xml:space="preserve"> supplemental</w:t>
      </w:r>
      <w:r w:rsidR="004B0351">
        <w:rPr>
          <w:rFonts w:eastAsia="Aptos"/>
          <w:sz w:val="24"/>
          <w:szCs w:val="24"/>
          <w:lang w:val="en-GB"/>
        </w:rPr>
        <w:t xml:space="preserve"> oxygen,</w:t>
      </w:r>
      <w:r w:rsidRPr="3978AF31">
        <w:rPr>
          <w:rFonts w:eastAsia="Aptos"/>
          <w:sz w:val="24"/>
          <w:szCs w:val="24"/>
          <w:lang w:val="en-GB"/>
        </w:rPr>
        <w:t xml:space="preserve"> </w:t>
      </w:r>
      <w:r w:rsidR="001E71B9">
        <w:rPr>
          <w:rFonts w:eastAsia="Aptos"/>
          <w:sz w:val="24"/>
          <w:szCs w:val="24"/>
          <w:lang w:val="en-GB"/>
        </w:rPr>
        <w:t>(B) categorized SpO</w:t>
      </w:r>
      <w:r w:rsidR="001E71B9" w:rsidRPr="00635C2C">
        <w:rPr>
          <w:rFonts w:eastAsia="Aptos"/>
          <w:sz w:val="24"/>
          <w:szCs w:val="24"/>
          <w:vertAlign w:val="subscript"/>
          <w:lang w:val="en-GB"/>
        </w:rPr>
        <w:t>2</w:t>
      </w:r>
      <w:r w:rsidR="001E71B9">
        <w:rPr>
          <w:rFonts w:eastAsia="Aptos"/>
          <w:sz w:val="24"/>
          <w:szCs w:val="24"/>
          <w:lang w:val="en-GB"/>
        </w:rPr>
        <w:t xml:space="preserve">, </w:t>
      </w:r>
      <w:r w:rsidRPr="3978AF31">
        <w:rPr>
          <w:rFonts w:eastAsia="Aptos"/>
          <w:sz w:val="24"/>
          <w:szCs w:val="24"/>
          <w:lang w:val="en-GB"/>
        </w:rPr>
        <w:t>and (</w:t>
      </w:r>
      <w:r w:rsidR="001E71B9">
        <w:rPr>
          <w:rFonts w:eastAsia="Aptos"/>
          <w:sz w:val="24"/>
          <w:szCs w:val="24"/>
          <w:lang w:val="en-GB"/>
        </w:rPr>
        <w:t>C</w:t>
      </w:r>
      <w:r w:rsidRPr="3978AF31">
        <w:rPr>
          <w:rFonts w:eastAsia="Aptos"/>
          <w:sz w:val="24"/>
          <w:szCs w:val="24"/>
          <w:lang w:val="en-GB"/>
        </w:rPr>
        <w:t>) cumulative exposure to supplemental oxygen over first 10 days after randomization.</w:t>
      </w:r>
    </w:p>
    <w:p w14:paraId="05DE2BE8" w14:textId="464BFEB4" w:rsidR="3978AF31" w:rsidRDefault="3978AF31" w:rsidP="3978AF31">
      <w:pPr>
        <w:spacing w:after="0" w:line="240" w:lineRule="auto"/>
        <w:rPr>
          <w:rFonts w:eastAsia="Aptos"/>
          <w:sz w:val="24"/>
          <w:szCs w:val="24"/>
          <w:lang w:val="en-GB"/>
        </w:rPr>
      </w:pPr>
    </w:p>
    <w:p w14:paraId="35E1F749" w14:textId="405C35C5" w:rsidR="304D374C" w:rsidRDefault="49DEE368" w:rsidP="304D374C">
      <w:pPr>
        <w:spacing w:after="0" w:line="240" w:lineRule="auto"/>
      </w:pPr>
      <w:r w:rsidRPr="740C01EB">
        <w:rPr>
          <w:sz w:val="19"/>
          <w:szCs w:val="19"/>
          <w:lang w:val="en-GB"/>
        </w:rPr>
        <w:t>d, days</w:t>
      </w:r>
    </w:p>
    <w:p w14:paraId="6011E6D0" w14:textId="6D41811E" w:rsidR="740C01EB" w:rsidRDefault="740C01EB" w:rsidP="740C01EB">
      <w:pPr>
        <w:spacing w:after="0" w:line="240" w:lineRule="auto"/>
        <w:rPr>
          <w:sz w:val="19"/>
          <w:szCs w:val="19"/>
          <w:lang w:val="en-GB"/>
        </w:rPr>
      </w:pPr>
    </w:p>
    <w:p w14:paraId="26FFB054" w14:textId="3E75EDF0" w:rsidR="4F871584" w:rsidRPr="00A570C6" w:rsidRDefault="4F871584" w:rsidP="00A570C6">
      <w:pPr>
        <w:spacing w:after="0" w:line="240" w:lineRule="auto"/>
        <w:rPr>
          <w:sz w:val="24"/>
          <w:szCs w:val="24"/>
        </w:rPr>
      </w:pPr>
    </w:p>
    <w:p w14:paraId="10239A84" w14:textId="2627241A" w:rsidR="4BF5C0B0" w:rsidRPr="00A570C6" w:rsidRDefault="4BF5C0B0" w:rsidP="00A570C6">
      <w:pPr>
        <w:spacing w:after="0" w:line="240" w:lineRule="auto"/>
        <w:rPr>
          <w:sz w:val="24"/>
          <w:szCs w:val="24"/>
        </w:rPr>
      </w:pPr>
      <w:r w:rsidRPr="00A570C6">
        <w:rPr>
          <w:b/>
          <w:sz w:val="24"/>
          <w:szCs w:val="24"/>
        </w:rPr>
        <w:t xml:space="preserve">Figure 3. </w:t>
      </w:r>
      <w:r w:rsidRPr="00A570C6">
        <w:rPr>
          <w:sz w:val="24"/>
          <w:szCs w:val="24"/>
        </w:rPr>
        <w:t xml:space="preserve">Subgroup analyses of primary outcome </w:t>
      </w:r>
    </w:p>
    <w:p w14:paraId="448454E7" w14:textId="5F10ED4C" w:rsidR="4BF5C0B0" w:rsidRPr="00A570C6" w:rsidRDefault="4BF5C0B0" w:rsidP="00A570C6">
      <w:pPr>
        <w:spacing w:after="0" w:line="240" w:lineRule="auto"/>
        <w:rPr>
          <w:sz w:val="24"/>
          <w:szCs w:val="24"/>
        </w:rPr>
      </w:pPr>
      <w:r w:rsidRPr="00A570C6">
        <w:rPr>
          <w:sz w:val="24"/>
          <w:szCs w:val="24"/>
        </w:rPr>
        <w:t xml:space="preserve"> </w:t>
      </w:r>
    </w:p>
    <w:p w14:paraId="2F6E58CA" w14:textId="0A1F640D" w:rsidR="4BF5C0B0" w:rsidRPr="00A570C6" w:rsidRDefault="4BF5C0B0" w:rsidP="00A570C6">
      <w:pPr>
        <w:spacing w:after="0" w:line="240" w:lineRule="auto"/>
        <w:rPr>
          <w:sz w:val="20"/>
          <w:szCs w:val="20"/>
        </w:rPr>
      </w:pPr>
      <w:r w:rsidRPr="00A570C6">
        <w:rPr>
          <w:sz w:val="20"/>
          <w:szCs w:val="20"/>
        </w:rPr>
        <w:t>CI, confidence interval; HIE, hypoxic</w:t>
      </w:r>
      <w:r w:rsidR="0030549B" w:rsidRPr="00A570C6">
        <w:rPr>
          <w:sz w:val="20"/>
          <w:szCs w:val="20"/>
        </w:rPr>
        <w:t>-</w:t>
      </w:r>
      <w:r w:rsidRPr="00A570C6">
        <w:rPr>
          <w:sz w:val="20"/>
          <w:szCs w:val="20"/>
        </w:rPr>
        <w:t xml:space="preserve">ischemic encephalopathy. </w:t>
      </w:r>
    </w:p>
    <w:p w14:paraId="5E67A527" w14:textId="5C8D99F8" w:rsidR="4BF5C0B0" w:rsidRPr="00A570C6" w:rsidRDefault="00CA00B8" w:rsidP="00A570C6">
      <w:pPr>
        <w:spacing w:after="0" w:line="240" w:lineRule="auto"/>
        <w:rPr>
          <w:sz w:val="20"/>
          <w:szCs w:val="20"/>
        </w:rPr>
      </w:pPr>
      <w:r w:rsidRPr="00517555">
        <w:rPr>
          <w:sz w:val="20"/>
          <w:szCs w:val="20"/>
          <w:vertAlign w:val="superscript"/>
        </w:rPr>
        <w:t>a</w:t>
      </w:r>
      <w:r>
        <w:rPr>
          <w:sz w:val="20"/>
          <w:szCs w:val="20"/>
        </w:rPr>
        <w:t xml:space="preserve"> </w:t>
      </w:r>
      <w:r w:rsidR="4BF5C0B0" w:rsidRPr="00A570C6">
        <w:rPr>
          <w:sz w:val="20"/>
          <w:szCs w:val="20"/>
        </w:rPr>
        <w:t>Adjusted for site, diagnostic subgroup, age, SpO</w:t>
      </w:r>
      <w:r w:rsidR="4BF5C0B0" w:rsidRPr="00A570C6">
        <w:rPr>
          <w:sz w:val="20"/>
          <w:szCs w:val="20"/>
          <w:vertAlign w:val="subscript"/>
        </w:rPr>
        <w:t>2</w:t>
      </w:r>
      <w:r w:rsidR="4BF5C0B0" w:rsidRPr="00A570C6">
        <w:rPr>
          <w:sz w:val="20"/>
          <w:szCs w:val="20"/>
        </w:rPr>
        <w:t>, PaO</w:t>
      </w:r>
      <w:r w:rsidR="4BF5C0B0" w:rsidRPr="00A570C6">
        <w:rPr>
          <w:sz w:val="20"/>
          <w:szCs w:val="20"/>
          <w:vertAlign w:val="subscript"/>
        </w:rPr>
        <w:t>2</w:t>
      </w:r>
      <w:r w:rsidR="4BF5C0B0" w:rsidRPr="00A570C6">
        <w:rPr>
          <w:sz w:val="20"/>
          <w:szCs w:val="20"/>
        </w:rPr>
        <w:t>/</w:t>
      </w:r>
      <w:r w:rsidR="4BF5C0B0" w:rsidRPr="00A570C6" w:rsidDel="00905D68">
        <w:rPr>
          <w:rFonts w:eastAsia="Aptos"/>
          <w:sz w:val="20"/>
          <w:szCs w:val="20"/>
          <w:lang w:val="en-GB"/>
        </w:rPr>
        <w:t>F</w:t>
      </w:r>
      <w:r w:rsidR="4BF5C0B0" w:rsidRPr="00C247D4" w:rsidDel="00905D68">
        <w:rPr>
          <w:rFonts w:eastAsia="Aptos"/>
          <w:sz w:val="14"/>
          <w:szCs w:val="14"/>
          <w:lang w:val="en-GB"/>
        </w:rPr>
        <w:t>I</w:t>
      </w:r>
      <w:r w:rsidR="4BF5C0B0" w:rsidRPr="00A570C6" w:rsidDel="00905D68">
        <w:rPr>
          <w:rFonts w:eastAsia="Aptos"/>
          <w:sz w:val="20"/>
          <w:szCs w:val="20"/>
          <w:lang w:val="en-GB"/>
        </w:rPr>
        <w:t>O</w:t>
      </w:r>
      <w:r w:rsidR="4BF5C0B0" w:rsidRPr="00A570C6" w:rsidDel="00905D68">
        <w:rPr>
          <w:rFonts w:eastAsia="Aptos"/>
          <w:sz w:val="20"/>
          <w:szCs w:val="20"/>
          <w:vertAlign w:val="subscript"/>
          <w:lang w:val="en-GB"/>
        </w:rPr>
        <w:t>2</w:t>
      </w:r>
      <w:r w:rsidR="4BF5C0B0" w:rsidRPr="00A570C6">
        <w:rPr>
          <w:sz w:val="20"/>
          <w:szCs w:val="20"/>
        </w:rPr>
        <w:t xml:space="preserve"> ratio, confirmed/highly suspected COVID-19, and date of randomization </w:t>
      </w:r>
    </w:p>
    <w:p w14:paraId="3C8AF9E0" w14:textId="147651D7" w:rsidR="4F871584" w:rsidRDefault="00CA00B8" w:rsidP="00A570C6">
      <w:pPr>
        <w:spacing w:after="0" w:line="240" w:lineRule="auto"/>
      </w:pPr>
      <w:r w:rsidRPr="00517555">
        <w:rPr>
          <w:sz w:val="20"/>
          <w:szCs w:val="20"/>
          <w:vertAlign w:val="superscript"/>
        </w:rPr>
        <w:t>b</w:t>
      </w:r>
      <w:r>
        <w:rPr>
          <w:sz w:val="20"/>
          <w:szCs w:val="20"/>
        </w:rPr>
        <w:t xml:space="preserve"> </w:t>
      </w:r>
      <w:r w:rsidR="4BF5C0B0" w:rsidRPr="00517555">
        <w:rPr>
          <w:i/>
          <w:sz w:val="20"/>
          <w:szCs w:val="20"/>
        </w:rPr>
        <w:t>P</w:t>
      </w:r>
      <w:r w:rsidR="4BF5C0B0" w:rsidRPr="00A570C6">
        <w:rPr>
          <w:sz w:val="20"/>
          <w:szCs w:val="20"/>
        </w:rPr>
        <w:t xml:space="preserve"> value for test of interactions in the odds ratio in adjusted multilevel logistic regression model</w:t>
      </w:r>
      <w:r w:rsidR="4F871584">
        <w:br w:type="page"/>
      </w:r>
    </w:p>
    <w:p w14:paraId="565B76C5" w14:textId="33B2EFCF" w:rsidR="00FF18F5" w:rsidRDefault="00FF18F5" w:rsidP="00FF18F5">
      <w:pPr>
        <w:pStyle w:val="Heading1"/>
      </w:pPr>
      <w:r>
        <w:lastRenderedPageBreak/>
        <w:t>Table</w:t>
      </w:r>
      <w:r w:rsidRPr="00437176">
        <w:t>s</w:t>
      </w:r>
    </w:p>
    <w:p w14:paraId="204A6C09" w14:textId="3BCF1C24" w:rsidR="0F428EBD" w:rsidRDefault="0F428EBD" w:rsidP="004D4E7E">
      <w:pPr>
        <w:spacing w:line="240" w:lineRule="auto"/>
      </w:pPr>
      <w:r w:rsidRPr="4F871584">
        <w:rPr>
          <w:b/>
          <w:bCs/>
        </w:rPr>
        <w:t xml:space="preserve">Table 1. </w:t>
      </w:r>
      <w:r>
        <w:t xml:space="preserve">Patient baseline characteristics by oxygen therapy group.  </w:t>
      </w:r>
    </w:p>
    <w:tbl>
      <w:tblPr>
        <w:tblStyle w:val="TableGrid"/>
        <w:tblW w:w="9493" w:type="dxa"/>
        <w:tblLayout w:type="fixed"/>
        <w:tblLook w:val="04A0" w:firstRow="1" w:lastRow="0" w:firstColumn="1" w:lastColumn="0" w:noHBand="0" w:noVBand="1"/>
      </w:tblPr>
      <w:tblGrid>
        <w:gridCol w:w="4248"/>
        <w:gridCol w:w="2551"/>
        <w:gridCol w:w="2694"/>
      </w:tblGrid>
      <w:tr w:rsidR="00CE5137" w:rsidRPr="00D1199E" w14:paraId="4F34A3FF" w14:textId="77777777" w:rsidTr="009C7D61">
        <w:trPr>
          <w:tblHeader/>
        </w:trPr>
        <w:tc>
          <w:tcPr>
            <w:tcW w:w="4248" w:type="dxa"/>
            <w:vAlign w:val="bottom"/>
          </w:tcPr>
          <w:p w14:paraId="0E3DC0D0" w14:textId="77777777" w:rsidR="00CE5137" w:rsidRPr="00425BD5" w:rsidRDefault="00CE5137" w:rsidP="00CE5137">
            <w:pPr>
              <w:spacing w:after="0" w:line="240" w:lineRule="auto"/>
              <w:rPr>
                <w:b/>
                <w:bCs/>
                <w:sz w:val="20"/>
                <w:szCs w:val="20"/>
              </w:rPr>
            </w:pPr>
          </w:p>
        </w:tc>
        <w:tc>
          <w:tcPr>
            <w:tcW w:w="2551" w:type="dxa"/>
            <w:vAlign w:val="bottom"/>
          </w:tcPr>
          <w:p w14:paraId="721A9AD7" w14:textId="77777777" w:rsidR="00CE5137" w:rsidRPr="00425BD5" w:rsidRDefault="00CE5137" w:rsidP="00CE5137">
            <w:pPr>
              <w:spacing w:after="0" w:line="240" w:lineRule="auto"/>
              <w:rPr>
                <w:b/>
                <w:bCs/>
                <w:sz w:val="20"/>
                <w:szCs w:val="20"/>
              </w:rPr>
            </w:pPr>
            <w:r w:rsidRPr="00425BD5">
              <w:rPr>
                <w:b/>
                <w:bCs/>
                <w:sz w:val="20"/>
                <w:szCs w:val="20"/>
              </w:rPr>
              <w:t xml:space="preserve">Conservative </w:t>
            </w:r>
            <w:r>
              <w:rPr>
                <w:b/>
                <w:bCs/>
                <w:sz w:val="20"/>
                <w:szCs w:val="20"/>
              </w:rPr>
              <w:t>oxygen therapy group</w:t>
            </w:r>
            <w:r w:rsidRPr="00425BD5">
              <w:rPr>
                <w:b/>
                <w:bCs/>
                <w:sz w:val="20"/>
                <w:szCs w:val="20"/>
              </w:rPr>
              <w:t xml:space="preserve"> (n = </w:t>
            </w:r>
            <w:r>
              <w:rPr>
                <w:b/>
                <w:bCs/>
                <w:sz w:val="20"/>
                <w:szCs w:val="20"/>
              </w:rPr>
              <w:t>8230</w:t>
            </w:r>
            <w:r w:rsidRPr="00425BD5">
              <w:rPr>
                <w:b/>
                <w:bCs/>
                <w:sz w:val="20"/>
                <w:szCs w:val="20"/>
              </w:rPr>
              <w:t>)</w:t>
            </w:r>
          </w:p>
        </w:tc>
        <w:tc>
          <w:tcPr>
            <w:tcW w:w="2694" w:type="dxa"/>
            <w:vAlign w:val="bottom"/>
          </w:tcPr>
          <w:p w14:paraId="01B31B8D" w14:textId="77777777" w:rsidR="00CE5137" w:rsidRPr="00425BD5" w:rsidRDefault="00CE5137" w:rsidP="00CE5137">
            <w:pPr>
              <w:spacing w:after="0" w:line="240" w:lineRule="auto"/>
              <w:rPr>
                <w:b/>
                <w:bCs/>
                <w:sz w:val="20"/>
                <w:szCs w:val="20"/>
              </w:rPr>
            </w:pPr>
            <w:r w:rsidRPr="00425BD5">
              <w:rPr>
                <w:b/>
                <w:bCs/>
                <w:sz w:val="20"/>
                <w:szCs w:val="20"/>
              </w:rPr>
              <w:t xml:space="preserve">Usual </w:t>
            </w:r>
            <w:r>
              <w:rPr>
                <w:b/>
                <w:bCs/>
                <w:sz w:val="20"/>
                <w:szCs w:val="20"/>
              </w:rPr>
              <w:t xml:space="preserve">oxygen therapy group </w:t>
            </w:r>
            <w:r w:rsidRPr="00425BD5">
              <w:rPr>
                <w:b/>
                <w:bCs/>
                <w:sz w:val="20"/>
                <w:szCs w:val="20"/>
              </w:rPr>
              <w:t xml:space="preserve">(n = </w:t>
            </w:r>
            <w:r>
              <w:rPr>
                <w:b/>
                <w:bCs/>
                <w:sz w:val="20"/>
                <w:szCs w:val="20"/>
              </w:rPr>
              <w:t>8204</w:t>
            </w:r>
            <w:r w:rsidRPr="00425BD5">
              <w:rPr>
                <w:b/>
                <w:bCs/>
                <w:sz w:val="20"/>
                <w:szCs w:val="20"/>
              </w:rPr>
              <w:t>)</w:t>
            </w:r>
          </w:p>
        </w:tc>
      </w:tr>
      <w:tr w:rsidR="00CE5137" w:rsidRPr="00D1199E" w14:paraId="68FF52BE" w14:textId="77777777" w:rsidTr="009C7D61">
        <w:tc>
          <w:tcPr>
            <w:tcW w:w="4248" w:type="dxa"/>
          </w:tcPr>
          <w:p w14:paraId="31845B2F" w14:textId="41C150A9" w:rsidR="00CE5137" w:rsidRPr="00D1199E" w:rsidRDefault="00CE5137" w:rsidP="00CE5137">
            <w:pPr>
              <w:spacing w:after="0" w:line="240" w:lineRule="auto"/>
              <w:rPr>
                <w:sz w:val="20"/>
                <w:szCs w:val="20"/>
              </w:rPr>
            </w:pPr>
            <w:r>
              <w:rPr>
                <w:sz w:val="20"/>
                <w:szCs w:val="20"/>
              </w:rPr>
              <w:t>Age, median (IQR) [No.], y</w:t>
            </w:r>
          </w:p>
        </w:tc>
        <w:tc>
          <w:tcPr>
            <w:tcW w:w="2551" w:type="dxa"/>
          </w:tcPr>
          <w:p w14:paraId="3DAAF9FC" w14:textId="77777777" w:rsidR="00CE5137" w:rsidRPr="00D1199E" w:rsidRDefault="00CE5137" w:rsidP="00CE5137">
            <w:pPr>
              <w:spacing w:after="0" w:line="240" w:lineRule="auto"/>
              <w:rPr>
                <w:sz w:val="20"/>
                <w:szCs w:val="20"/>
              </w:rPr>
            </w:pPr>
            <w:r>
              <w:rPr>
                <w:sz w:val="20"/>
                <w:szCs w:val="20"/>
              </w:rPr>
              <w:t>60 (48-71) [8230]</w:t>
            </w:r>
          </w:p>
        </w:tc>
        <w:tc>
          <w:tcPr>
            <w:tcW w:w="2694" w:type="dxa"/>
          </w:tcPr>
          <w:p w14:paraId="6344FF34" w14:textId="77777777" w:rsidR="00CE5137" w:rsidRPr="00D1199E" w:rsidRDefault="00CE5137" w:rsidP="00CE5137">
            <w:pPr>
              <w:spacing w:after="0" w:line="240" w:lineRule="auto"/>
              <w:rPr>
                <w:sz w:val="20"/>
                <w:szCs w:val="20"/>
              </w:rPr>
            </w:pPr>
            <w:r>
              <w:rPr>
                <w:sz w:val="20"/>
                <w:szCs w:val="20"/>
              </w:rPr>
              <w:t>60 (48-71) [8204]</w:t>
            </w:r>
          </w:p>
        </w:tc>
      </w:tr>
      <w:tr w:rsidR="00CE5137" w:rsidRPr="00D1199E" w14:paraId="39D5C69C" w14:textId="77777777" w:rsidTr="003C4EFE">
        <w:tc>
          <w:tcPr>
            <w:tcW w:w="4248" w:type="dxa"/>
          </w:tcPr>
          <w:p w14:paraId="26162F99" w14:textId="77777777" w:rsidR="00CE5137" w:rsidRDefault="00CE5137" w:rsidP="00CE5137">
            <w:pPr>
              <w:spacing w:after="0" w:line="240" w:lineRule="auto"/>
              <w:rPr>
                <w:sz w:val="20"/>
                <w:szCs w:val="20"/>
              </w:rPr>
            </w:pPr>
            <w:r>
              <w:rPr>
                <w:sz w:val="20"/>
                <w:szCs w:val="20"/>
              </w:rPr>
              <w:t>Sex</w:t>
            </w:r>
          </w:p>
        </w:tc>
        <w:tc>
          <w:tcPr>
            <w:tcW w:w="2551" w:type="dxa"/>
            <w:shd w:val="clear" w:color="auto" w:fill="auto"/>
          </w:tcPr>
          <w:p w14:paraId="3C2CBBA0" w14:textId="77777777" w:rsidR="00CE5137" w:rsidRPr="00D1199E" w:rsidRDefault="00CE5137" w:rsidP="00CE5137">
            <w:pPr>
              <w:spacing w:after="0" w:line="240" w:lineRule="auto"/>
              <w:rPr>
                <w:sz w:val="20"/>
                <w:szCs w:val="20"/>
              </w:rPr>
            </w:pPr>
          </w:p>
        </w:tc>
        <w:tc>
          <w:tcPr>
            <w:tcW w:w="2694" w:type="dxa"/>
            <w:shd w:val="clear" w:color="auto" w:fill="auto"/>
          </w:tcPr>
          <w:p w14:paraId="1B26C810" w14:textId="77777777" w:rsidR="00CE5137" w:rsidRPr="00D1199E" w:rsidRDefault="00CE5137" w:rsidP="00CE5137">
            <w:pPr>
              <w:spacing w:after="0" w:line="240" w:lineRule="auto"/>
              <w:rPr>
                <w:sz w:val="20"/>
                <w:szCs w:val="20"/>
              </w:rPr>
            </w:pPr>
          </w:p>
        </w:tc>
      </w:tr>
      <w:tr w:rsidR="00CE5137" w:rsidRPr="00D1199E" w14:paraId="6D779D4F" w14:textId="77777777" w:rsidTr="003C4EFE">
        <w:tc>
          <w:tcPr>
            <w:tcW w:w="4248" w:type="dxa"/>
          </w:tcPr>
          <w:p w14:paraId="59311C5F" w14:textId="77777777" w:rsidR="00CE5137" w:rsidRDefault="00CE5137" w:rsidP="00CE5137">
            <w:pPr>
              <w:spacing w:after="0" w:line="240" w:lineRule="auto"/>
              <w:rPr>
                <w:sz w:val="20"/>
                <w:szCs w:val="20"/>
              </w:rPr>
            </w:pPr>
            <w:r>
              <w:rPr>
                <w:sz w:val="20"/>
                <w:szCs w:val="20"/>
              </w:rPr>
              <w:t xml:space="preserve">  Female</w:t>
            </w:r>
          </w:p>
        </w:tc>
        <w:tc>
          <w:tcPr>
            <w:tcW w:w="2551" w:type="dxa"/>
            <w:shd w:val="clear" w:color="auto" w:fill="auto"/>
          </w:tcPr>
          <w:p w14:paraId="4C1A5036" w14:textId="47256912" w:rsidR="00CE5137" w:rsidRPr="00D1199E" w:rsidRDefault="00CE5137" w:rsidP="00CE5137">
            <w:pPr>
              <w:spacing w:after="0" w:line="240" w:lineRule="auto"/>
              <w:rPr>
                <w:sz w:val="20"/>
                <w:szCs w:val="20"/>
              </w:rPr>
            </w:pPr>
            <w:r>
              <w:rPr>
                <w:sz w:val="20"/>
                <w:szCs w:val="20"/>
              </w:rPr>
              <w:t>280</w:t>
            </w:r>
            <w:r w:rsidR="0090105C">
              <w:rPr>
                <w:sz w:val="20"/>
                <w:szCs w:val="20"/>
              </w:rPr>
              <w:t>3</w:t>
            </w:r>
            <w:r>
              <w:rPr>
                <w:sz w:val="20"/>
                <w:szCs w:val="20"/>
              </w:rPr>
              <w:t>/73</w:t>
            </w:r>
            <w:r w:rsidR="0090105C">
              <w:rPr>
                <w:sz w:val="20"/>
                <w:szCs w:val="20"/>
              </w:rPr>
              <w:t>40</w:t>
            </w:r>
            <w:r>
              <w:rPr>
                <w:sz w:val="20"/>
                <w:szCs w:val="20"/>
              </w:rPr>
              <w:t xml:space="preserve"> (38.2)</w:t>
            </w:r>
          </w:p>
        </w:tc>
        <w:tc>
          <w:tcPr>
            <w:tcW w:w="2694" w:type="dxa"/>
            <w:shd w:val="clear" w:color="auto" w:fill="auto"/>
          </w:tcPr>
          <w:p w14:paraId="28841072" w14:textId="77777777" w:rsidR="00CE5137" w:rsidRPr="00D1199E" w:rsidRDefault="00CE5137" w:rsidP="00CE5137">
            <w:pPr>
              <w:spacing w:after="0" w:line="240" w:lineRule="auto"/>
              <w:rPr>
                <w:sz w:val="20"/>
                <w:szCs w:val="20"/>
              </w:rPr>
            </w:pPr>
            <w:r w:rsidRPr="00DC3D6F">
              <w:rPr>
                <w:sz w:val="20"/>
                <w:szCs w:val="20"/>
              </w:rPr>
              <w:t>28</w:t>
            </w:r>
            <w:r>
              <w:rPr>
                <w:sz w:val="20"/>
                <w:szCs w:val="20"/>
              </w:rPr>
              <w:t>4</w:t>
            </w:r>
            <w:r w:rsidRPr="00DC3D6F">
              <w:rPr>
                <w:sz w:val="20"/>
                <w:szCs w:val="20"/>
              </w:rPr>
              <w:t>9/74</w:t>
            </w:r>
            <w:r>
              <w:rPr>
                <w:sz w:val="20"/>
                <w:szCs w:val="20"/>
              </w:rPr>
              <w:t>65</w:t>
            </w:r>
            <w:r w:rsidRPr="00DC3D6F">
              <w:rPr>
                <w:sz w:val="20"/>
                <w:szCs w:val="20"/>
              </w:rPr>
              <w:t xml:space="preserve"> (38.2)</w:t>
            </w:r>
          </w:p>
        </w:tc>
      </w:tr>
      <w:tr w:rsidR="00CE5137" w:rsidRPr="00D1199E" w14:paraId="0153E981" w14:textId="77777777" w:rsidTr="003C4EFE">
        <w:tc>
          <w:tcPr>
            <w:tcW w:w="4248" w:type="dxa"/>
          </w:tcPr>
          <w:p w14:paraId="20DACCDF" w14:textId="77777777" w:rsidR="00CE5137" w:rsidRDefault="00CE5137" w:rsidP="00CE5137">
            <w:pPr>
              <w:spacing w:after="0" w:line="240" w:lineRule="auto"/>
              <w:rPr>
                <w:sz w:val="20"/>
                <w:szCs w:val="20"/>
              </w:rPr>
            </w:pPr>
            <w:r>
              <w:rPr>
                <w:sz w:val="20"/>
                <w:szCs w:val="20"/>
              </w:rPr>
              <w:t xml:space="preserve">  Male</w:t>
            </w:r>
          </w:p>
        </w:tc>
        <w:tc>
          <w:tcPr>
            <w:tcW w:w="2551" w:type="dxa"/>
            <w:shd w:val="clear" w:color="auto" w:fill="auto"/>
          </w:tcPr>
          <w:p w14:paraId="04F25384" w14:textId="013CAD7C" w:rsidR="00CE5137" w:rsidRPr="00D1199E" w:rsidRDefault="00CE5137" w:rsidP="00CE5137">
            <w:pPr>
              <w:spacing w:after="0" w:line="240" w:lineRule="auto"/>
              <w:rPr>
                <w:sz w:val="20"/>
                <w:szCs w:val="20"/>
              </w:rPr>
            </w:pPr>
            <w:r>
              <w:rPr>
                <w:sz w:val="20"/>
                <w:szCs w:val="20"/>
              </w:rPr>
              <w:t>4537/73</w:t>
            </w:r>
            <w:r w:rsidR="0090105C">
              <w:rPr>
                <w:sz w:val="20"/>
                <w:szCs w:val="20"/>
              </w:rPr>
              <w:t>40</w:t>
            </w:r>
            <w:r>
              <w:rPr>
                <w:sz w:val="20"/>
                <w:szCs w:val="20"/>
              </w:rPr>
              <w:t xml:space="preserve"> (61.8)</w:t>
            </w:r>
          </w:p>
        </w:tc>
        <w:tc>
          <w:tcPr>
            <w:tcW w:w="2694" w:type="dxa"/>
            <w:shd w:val="clear" w:color="auto" w:fill="auto"/>
          </w:tcPr>
          <w:p w14:paraId="5F7AB3E3" w14:textId="77777777" w:rsidR="00CE5137" w:rsidRPr="00D1199E" w:rsidRDefault="00CE5137" w:rsidP="00CE5137">
            <w:pPr>
              <w:spacing w:after="0" w:line="240" w:lineRule="auto"/>
              <w:rPr>
                <w:sz w:val="20"/>
                <w:szCs w:val="20"/>
              </w:rPr>
            </w:pPr>
            <w:r w:rsidRPr="00DC3D6F">
              <w:rPr>
                <w:sz w:val="20"/>
                <w:szCs w:val="20"/>
              </w:rPr>
              <w:t>46</w:t>
            </w:r>
            <w:r>
              <w:rPr>
                <w:sz w:val="20"/>
                <w:szCs w:val="20"/>
              </w:rPr>
              <w:t>16</w:t>
            </w:r>
            <w:r w:rsidRPr="00DC3D6F">
              <w:rPr>
                <w:sz w:val="20"/>
                <w:szCs w:val="20"/>
              </w:rPr>
              <w:t>/74</w:t>
            </w:r>
            <w:r>
              <w:rPr>
                <w:sz w:val="20"/>
                <w:szCs w:val="20"/>
              </w:rPr>
              <w:t>65</w:t>
            </w:r>
            <w:r w:rsidRPr="00DC3D6F">
              <w:rPr>
                <w:sz w:val="20"/>
                <w:szCs w:val="20"/>
              </w:rPr>
              <w:t xml:space="preserve"> (61.8)</w:t>
            </w:r>
          </w:p>
        </w:tc>
      </w:tr>
      <w:tr w:rsidR="00CE5137" w:rsidRPr="00D1199E" w14:paraId="0CBD3E31" w14:textId="77777777" w:rsidTr="003C4EFE">
        <w:tc>
          <w:tcPr>
            <w:tcW w:w="4248" w:type="dxa"/>
          </w:tcPr>
          <w:p w14:paraId="0B31ABC5" w14:textId="77777777" w:rsidR="00CE5137" w:rsidRDefault="00CE5137" w:rsidP="00CE5137">
            <w:pPr>
              <w:spacing w:after="0" w:line="240" w:lineRule="auto"/>
              <w:rPr>
                <w:sz w:val="20"/>
                <w:szCs w:val="20"/>
              </w:rPr>
            </w:pPr>
            <w:r>
              <w:rPr>
                <w:sz w:val="20"/>
                <w:szCs w:val="20"/>
              </w:rPr>
              <w:t>Ethnic group</w:t>
            </w:r>
          </w:p>
        </w:tc>
        <w:tc>
          <w:tcPr>
            <w:tcW w:w="2551" w:type="dxa"/>
            <w:shd w:val="clear" w:color="auto" w:fill="auto"/>
          </w:tcPr>
          <w:p w14:paraId="0B9756FF" w14:textId="77777777" w:rsidR="00CE5137" w:rsidRPr="00D1199E" w:rsidRDefault="00CE5137" w:rsidP="00CE5137">
            <w:pPr>
              <w:spacing w:after="0" w:line="240" w:lineRule="auto"/>
              <w:rPr>
                <w:sz w:val="20"/>
                <w:szCs w:val="20"/>
              </w:rPr>
            </w:pPr>
          </w:p>
        </w:tc>
        <w:tc>
          <w:tcPr>
            <w:tcW w:w="2694" w:type="dxa"/>
            <w:shd w:val="clear" w:color="auto" w:fill="auto"/>
          </w:tcPr>
          <w:p w14:paraId="47F13CFB" w14:textId="77777777" w:rsidR="00CE5137" w:rsidRPr="00D1199E" w:rsidRDefault="00CE5137" w:rsidP="00CE5137">
            <w:pPr>
              <w:spacing w:after="0" w:line="240" w:lineRule="auto"/>
              <w:rPr>
                <w:sz w:val="20"/>
                <w:szCs w:val="20"/>
              </w:rPr>
            </w:pPr>
          </w:p>
        </w:tc>
      </w:tr>
      <w:tr w:rsidR="00CE5137" w:rsidRPr="00D1199E" w14:paraId="36AF5566" w14:textId="77777777" w:rsidTr="003C4EFE">
        <w:tc>
          <w:tcPr>
            <w:tcW w:w="4248" w:type="dxa"/>
          </w:tcPr>
          <w:p w14:paraId="5307A73B" w14:textId="77777777" w:rsidR="00CE5137" w:rsidRDefault="00CE5137" w:rsidP="00CE5137">
            <w:pPr>
              <w:spacing w:after="0" w:line="240" w:lineRule="auto"/>
              <w:rPr>
                <w:sz w:val="20"/>
                <w:szCs w:val="20"/>
              </w:rPr>
            </w:pPr>
            <w:r>
              <w:rPr>
                <w:sz w:val="20"/>
                <w:szCs w:val="20"/>
              </w:rPr>
              <w:t xml:space="preserve">  Asian</w:t>
            </w:r>
          </w:p>
        </w:tc>
        <w:tc>
          <w:tcPr>
            <w:tcW w:w="2551" w:type="dxa"/>
            <w:shd w:val="clear" w:color="auto" w:fill="auto"/>
          </w:tcPr>
          <w:p w14:paraId="67A75C92" w14:textId="0FD82EA3" w:rsidR="00CE5137" w:rsidRPr="00D1199E" w:rsidRDefault="00CE5137" w:rsidP="00CE5137">
            <w:pPr>
              <w:spacing w:after="0" w:line="240" w:lineRule="auto"/>
              <w:rPr>
                <w:sz w:val="20"/>
                <w:szCs w:val="20"/>
              </w:rPr>
            </w:pPr>
            <w:r>
              <w:rPr>
                <w:sz w:val="20"/>
                <w:szCs w:val="20"/>
              </w:rPr>
              <w:t>263/73</w:t>
            </w:r>
            <w:r w:rsidR="001667E3">
              <w:rPr>
                <w:sz w:val="20"/>
                <w:szCs w:val="20"/>
              </w:rPr>
              <w:t>40</w:t>
            </w:r>
            <w:r>
              <w:rPr>
                <w:sz w:val="20"/>
                <w:szCs w:val="20"/>
              </w:rPr>
              <w:t xml:space="preserve"> (3.6)</w:t>
            </w:r>
          </w:p>
        </w:tc>
        <w:tc>
          <w:tcPr>
            <w:tcW w:w="2694" w:type="dxa"/>
            <w:shd w:val="clear" w:color="auto" w:fill="auto"/>
          </w:tcPr>
          <w:p w14:paraId="1A973A96" w14:textId="77777777" w:rsidR="00CE5137" w:rsidRPr="00D1199E" w:rsidRDefault="00CE5137" w:rsidP="00CE5137">
            <w:pPr>
              <w:spacing w:after="0" w:line="240" w:lineRule="auto"/>
              <w:rPr>
                <w:sz w:val="20"/>
                <w:szCs w:val="20"/>
              </w:rPr>
            </w:pPr>
            <w:r>
              <w:rPr>
                <w:sz w:val="20"/>
                <w:szCs w:val="20"/>
              </w:rPr>
              <w:t>243/7465 (3.3)</w:t>
            </w:r>
          </w:p>
        </w:tc>
      </w:tr>
      <w:tr w:rsidR="00CE5137" w:rsidRPr="00D1199E" w14:paraId="6AD7CBA5" w14:textId="77777777" w:rsidTr="003C4EFE">
        <w:tc>
          <w:tcPr>
            <w:tcW w:w="4248" w:type="dxa"/>
          </w:tcPr>
          <w:p w14:paraId="7F6BF9C6" w14:textId="77777777" w:rsidR="00CE5137" w:rsidRDefault="00CE5137" w:rsidP="00CE5137">
            <w:pPr>
              <w:spacing w:after="0" w:line="240" w:lineRule="auto"/>
              <w:rPr>
                <w:sz w:val="20"/>
                <w:szCs w:val="20"/>
              </w:rPr>
            </w:pPr>
            <w:r>
              <w:rPr>
                <w:sz w:val="20"/>
                <w:szCs w:val="20"/>
              </w:rPr>
              <w:t xml:space="preserve">  Black</w:t>
            </w:r>
          </w:p>
        </w:tc>
        <w:tc>
          <w:tcPr>
            <w:tcW w:w="2551" w:type="dxa"/>
            <w:shd w:val="clear" w:color="auto" w:fill="auto"/>
          </w:tcPr>
          <w:p w14:paraId="6C5A2B52" w14:textId="7381ECB8" w:rsidR="00CE5137" w:rsidRPr="00D1199E" w:rsidRDefault="00CE5137" w:rsidP="00CE5137">
            <w:pPr>
              <w:spacing w:after="0" w:line="240" w:lineRule="auto"/>
              <w:rPr>
                <w:sz w:val="20"/>
                <w:szCs w:val="20"/>
              </w:rPr>
            </w:pPr>
            <w:r>
              <w:rPr>
                <w:sz w:val="20"/>
                <w:szCs w:val="20"/>
              </w:rPr>
              <w:t>138/73</w:t>
            </w:r>
            <w:r w:rsidR="001667E3">
              <w:rPr>
                <w:sz w:val="20"/>
                <w:szCs w:val="20"/>
              </w:rPr>
              <w:t>40</w:t>
            </w:r>
            <w:r>
              <w:rPr>
                <w:sz w:val="20"/>
                <w:szCs w:val="20"/>
              </w:rPr>
              <w:t xml:space="preserve"> (1.9)</w:t>
            </w:r>
          </w:p>
        </w:tc>
        <w:tc>
          <w:tcPr>
            <w:tcW w:w="2694" w:type="dxa"/>
            <w:shd w:val="clear" w:color="auto" w:fill="auto"/>
          </w:tcPr>
          <w:p w14:paraId="5A3CD582" w14:textId="77777777" w:rsidR="00CE5137" w:rsidRPr="00D1199E" w:rsidRDefault="00CE5137" w:rsidP="00CE5137">
            <w:pPr>
              <w:spacing w:after="0" w:line="240" w:lineRule="auto"/>
              <w:rPr>
                <w:sz w:val="20"/>
                <w:szCs w:val="20"/>
              </w:rPr>
            </w:pPr>
            <w:r>
              <w:rPr>
                <w:sz w:val="20"/>
                <w:szCs w:val="20"/>
              </w:rPr>
              <w:t>153/7465 (2.0)</w:t>
            </w:r>
          </w:p>
        </w:tc>
      </w:tr>
      <w:tr w:rsidR="00CE5137" w:rsidRPr="00D1199E" w14:paraId="58D2C780" w14:textId="77777777" w:rsidTr="003C4EFE">
        <w:tc>
          <w:tcPr>
            <w:tcW w:w="4248" w:type="dxa"/>
          </w:tcPr>
          <w:p w14:paraId="73AC5699" w14:textId="77777777" w:rsidR="00CE5137" w:rsidRDefault="00CE5137" w:rsidP="00CE5137">
            <w:pPr>
              <w:spacing w:after="0" w:line="240" w:lineRule="auto"/>
              <w:rPr>
                <w:sz w:val="20"/>
                <w:szCs w:val="20"/>
              </w:rPr>
            </w:pPr>
            <w:r>
              <w:rPr>
                <w:sz w:val="20"/>
                <w:szCs w:val="20"/>
              </w:rPr>
              <w:t xml:space="preserve">  Mixed</w:t>
            </w:r>
          </w:p>
        </w:tc>
        <w:tc>
          <w:tcPr>
            <w:tcW w:w="2551" w:type="dxa"/>
            <w:shd w:val="clear" w:color="auto" w:fill="auto"/>
          </w:tcPr>
          <w:p w14:paraId="35832DE2" w14:textId="5A633B73" w:rsidR="00CE5137" w:rsidRPr="00D1199E" w:rsidRDefault="00CE5137" w:rsidP="00CE5137">
            <w:pPr>
              <w:spacing w:after="0" w:line="240" w:lineRule="auto"/>
              <w:rPr>
                <w:sz w:val="20"/>
                <w:szCs w:val="20"/>
              </w:rPr>
            </w:pPr>
            <w:r>
              <w:rPr>
                <w:sz w:val="20"/>
                <w:szCs w:val="20"/>
              </w:rPr>
              <w:t>52/73</w:t>
            </w:r>
            <w:r w:rsidR="001667E3">
              <w:rPr>
                <w:sz w:val="20"/>
                <w:szCs w:val="20"/>
              </w:rPr>
              <w:t>40</w:t>
            </w:r>
            <w:r>
              <w:rPr>
                <w:sz w:val="20"/>
                <w:szCs w:val="20"/>
              </w:rPr>
              <w:t xml:space="preserve"> (0.7)</w:t>
            </w:r>
          </w:p>
        </w:tc>
        <w:tc>
          <w:tcPr>
            <w:tcW w:w="2694" w:type="dxa"/>
            <w:shd w:val="clear" w:color="auto" w:fill="auto"/>
          </w:tcPr>
          <w:p w14:paraId="04840C26" w14:textId="77777777" w:rsidR="00CE5137" w:rsidRPr="00D1199E" w:rsidRDefault="00CE5137" w:rsidP="00CE5137">
            <w:pPr>
              <w:spacing w:after="0" w:line="240" w:lineRule="auto"/>
              <w:rPr>
                <w:sz w:val="20"/>
                <w:szCs w:val="20"/>
              </w:rPr>
            </w:pPr>
            <w:r>
              <w:rPr>
                <w:sz w:val="20"/>
                <w:szCs w:val="20"/>
              </w:rPr>
              <w:t>60/7465 (0.8)</w:t>
            </w:r>
          </w:p>
        </w:tc>
      </w:tr>
      <w:tr w:rsidR="00CE5137" w:rsidRPr="00D1199E" w14:paraId="234DE61C" w14:textId="77777777" w:rsidTr="003C4EFE">
        <w:tc>
          <w:tcPr>
            <w:tcW w:w="4248" w:type="dxa"/>
          </w:tcPr>
          <w:p w14:paraId="293C4E19" w14:textId="77777777" w:rsidR="00CE5137" w:rsidRDefault="00CE5137" w:rsidP="00CE5137">
            <w:pPr>
              <w:spacing w:after="0" w:line="240" w:lineRule="auto"/>
              <w:rPr>
                <w:sz w:val="20"/>
                <w:szCs w:val="20"/>
              </w:rPr>
            </w:pPr>
            <w:r>
              <w:rPr>
                <w:sz w:val="20"/>
                <w:szCs w:val="20"/>
              </w:rPr>
              <w:t xml:space="preserve">  White</w:t>
            </w:r>
          </w:p>
        </w:tc>
        <w:tc>
          <w:tcPr>
            <w:tcW w:w="2551" w:type="dxa"/>
            <w:shd w:val="clear" w:color="auto" w:fill="auto"/>
          </w:tcPr>
          <w:p w14:paraId="098CCB55" w14:textId="3031BED3" w:rsidR="00CE5137" w:rsidRPr="00D1199E" w:rsidRDefault="00CE5137" w:rsidP="00CE5137">
            <w:pPr>
              <w:spacing w:after="0" w:line="240" w:lineRule="auto"/>
              <w:rPr>
                <w:sz w:val="20"/>
                <w:szCs w:val="20"/>
              </w:rPr>
            </w:pPr>
            <w:r>
              <w:rPr>
                <w:sz w:val="20"/>
                <w:szCs w:val="20"/>
              </w:rPr>
              <w:t>607</w:t>
            </w:r>
            <w:r w:rsidR="001667E3">
              <w:rPr>
                <w:sz w:val="20"/>
                <w:szCs w:val="20"/>
              </w:rPr>
              <w:t>2</w:t>
            </w:r>
            <w:r>
              <w:rPr>
                <w:sz w:val="20"/>
                <w:szCs w:val="20"/>
              </w:rPr>
              <w:t>/73</w:t>
            </w:r>
            <w:r w:rsidR="001667E3">
              <w:rPr>
                <w:sz w:val="20"/>
                <w:szCs w:val="20"/>
              </w:rPr>
              <w:t>40</w:t>
            </w:r>
            <w:r>
              <w:rPr>
                <w:sz w:val="20"/>
                <w:szCs w:val="20"/>
              </w:rPr>
              <w:t xml:space="preserve"> (82.7)</w:t>
            </w:r>
          </w:p>
        </w:tc>
        <w:tc>
          <w:tcPr>
            <w:tcW w:w="2694" w:type="dxa"/>
            <w:shd w:val="clear" w:color="auto" w:fill="auto"/>
          </w:tcPr>
          <w:p w14:paraId="796142D5" w14:textId="77777777" w:rsidR="00CE5137" w:rsidRPr="00D1199E" w:rsidRDefault="00CE5137" w:rsidP="00CE5137">
            <w:pPr>
              <w:spacing w:after="0" w:line="240" w:lineRule="auto"/>
              <w:rPr>
                <w:sz w:val="20"/>
                <w:szCs w:val="20"/>
              </w:rPr>
            </w:pPr>
            <w:r>
              <w:rPr>
                <w:sz w:val="20"/>
                <w:szCs w:val="20"/>
              </w:rPr>
              <w:t>6207/7465 (83.1)</w:t>
            </w:r>
          </w:p>
        </w:tc>
      </w:tr>
      <w:tr w:rsidR="00CE5137" w:rsidRPr="00D1199E" w14:paraId="746FF412" w14:textId="77777777" w:rsidTr="003C4EFE">
        <w:tc>
          <w:tcPr>
            <w:tcW w:w="4248" w:type="dxa"/>
          </w:tcPr>
          <w:p w14:paraId="7E81760B" w14:textId="77777777" w:rsidR="00CE5137" w:rsidRDefault="00CE5137" w:rsidP="00CE5137">
            <w:pPr>
              <w:spacing w:after="0" w:line="240" w:lineRule="auto"/>
              <w:rPr>
                <w:sz w:val="20"/>
                <w:szCs w:val="20"/>
              </w:rPr>
            </w:pPr>
            <w:r>
              <w:rPr>
                <w:sz w:val="20"/>
                <w:szCs w:val="20"/>
              </w:rPr>
              <w:t xml:space="preserve">  Other </w:t>
            </w:r>
            <w:r>
              <w:rPr>
                <w:sz w:val="20"/>
                <w:szCs w:val="20"/>
                <w:vertAlign w:val="superscript"/>
              </w:rPr>
              <w:t>a</w:t>
            </w:r>
            <w:r w:rsidRPr="00A54F5F">
              <w:rPr>
                <w:sz w:val="20"/>
                <w:szCs w:val="20"/>
              </w:rPr>
              <w:t xml:space="preserve"> or </w:t>
            </w:r>
            <w:r>
              <w:rPr>
                <w:sz w:val="20"/>
                <w:szCs w:val="20"/>
              </w:rPr>
              <w:t>not stated</w:t>
            </w:r>
          </w:p>
        </w:tc>
        <w:tc>
          <w:tcPr>
            <w:tcW w:w="2551" w:type="dxa"/>
            <w:shd w:val="clear" w:color="auto" w:fill="auto"/>
          </w:tcPr>
          <w:p w14:paraId="479A74D7" w14:textId="7F726EC1" w:rsidR="00CE5137" w:rsidRPr="00C33CEB" w:rsidRDefault="00CE5137" w:rsidP="00CE5137">
            <w:pPr>
              <w:spacing w:after="0" w:line="240" w:lineRule="auto"/>
              <w:rPr>
                <w:sz w:val="20"/>
                <w:szCs w:val="20"/>
                <w:highlight w:val="yellow"/>
              </w:rPr>
            </w:pPr>
            <w:r>
              <w:rPr>
                <w:sz w:val="20"/>
                <w:szCs w:val="20"/>
              </w:rPr>
              <w:t>815/73</w:t>
            </w:r>
            <w:r w:rsidR="001667E3">
              <w:rPr>
                <w:sz w:val="20"/>
                <w:szCs w:val="20"/>
              </w:rPr>
              <w:t>40</w:t>
            </w:r>
            <w:r>
              <w:rPr>
                <w:sz w:val="20"/>
                <w:szCs w:val="20"/>
              </w:rPr>
              <w:t xml:space="preserve"> (11.1)</w:t>
            </w:r>
          </w:p>
        </w:tc>
        <w:tc>
          <w:tcPr>
            <w:tcW w:w="2694" w:type="dxa"/>
            <w:shd w:val="clear" w:color="auto" w:fill="auto"/>
          </w:tcPr>
          <w:p w14:paraId="0B8124DD" w14:textId="77777777" w:rsidR="00CE5137" w:rsidRPr="00C33CEB" w:rsidRDefault="00CE5137" w:rsidP="00CE5137">
            <w:pPr>
              <w:spacing w:after="0" w:line="240" w:lineRule="auto"/>
              <w:rPr>
                <w:sz w:val="20"/>
                <w:szCs w:val="20"/>
                <w:highlight w:val="yellow"/>
              </w:rPr>
            </w:pPr>
            <w:r>
              <w:rPr>
                <w:sz w:val="20"/>
                <w:szCs w:val="20"/>
              </w:rPr>
              <w:t>802/7465 (10.7)</w:t>
            </w:r>
          </w:p>
        </w:tc>
      </w:tr>
      <w:tr w:rsidR="00CE5137" w:rsidRPr="00D1199E" w14:paraId="77477143" w14:textId="77777777" w:rsidTr="003C4EFE">
        <w:tc>
          <w:tcPr>
            <w:tcW w:w="4248" w:type="dxa"/>
          </w:tcPr>
          <w:p w14:paraId="05F342D0" w14:textId="77777777" w:rsidR="00CE5137" w:rsidRDefault="00CE5137" w:rsidP="00CE5137">
            <w:pPr>
              <w:spacing w:after="0" w:line="240" w:lineRule="auto"/>
              <w:rPr>
                <w:sz w:val="20"/>
                <w:szCs w:val="20"/>
              </w:rPr>
            </w:pPr>
            <w:r>
              <w:rPr>
                <w:sz w:val="20"/>
                <w:szCs w:val="20"/>
              </w:rPr>
              <w:t>Body mass index, kg/m</w:t>
            </w:r>
            <w:r w:rsidRPr="003A7C3A">
              <w:rPr>
                <w:sz w:val="20"/>
                <w:szCs w:val="20"/>
                <w:vertAlign w:val="superscript"/>
              </w:rPr>
              <w:t>2</w:t>
            </w:r>
          </w:p>
        </w:tc>
        <w:tc>
          <w:tcPr>
            <w:tcW w:w="2551" w:type="dxa"/>
            <w:shd w:val="clear" w:color="auto" w:fill="auto"/>
            <w:vAlign w:val="bottom"/>
          </w:tcPr>
          <w:p w14:paraId="6056EB2B" w14:textId="77777777" w:rsidR="00CE5137" w:rsidRPr="00DA0911" w:rsidRDefault="00CE5137" w:rsidP="00CE5137">
            <w:pPr>
              <w:spacing w:after="0" w:line="240" w:lineRule="auto"/>
              <w:rPr>
                <w:sz w:val="20"/>
                <w:szCs w:val="20"/>
                <w:highlight w:val="yellow"/>
              </w:rPr>
            </w:pPr>
          </w:p>
        </w:tc>
        <w:tc>
          <w:tcPr>
            <w:tcW w:w="2694" w:type="dxa"/>
            <w:shd w:val="clear" w:color="auto" w:fill="auto"/>
            <w:vAlign w:val="bottom"/>
          </w:tcPr>
          <w:p w14:paraId="0188C703" w14:textId="77777777" w:rsidR="00CE5137" w:rsidRPr="00DA0911" w:rsidRDefault="00CE5137" w:rsidP="00CE5137">
            <w:pPr>
              <w:spacing w:after="0" w:line="240" w:lineRule="auto"/>
              <w:rPr>
                <w:sz w:val="20"/>
                <w:szCs w:val="20"/>
                <w:highlight w:val="yellow"/>
              </w:rPr>
            </w:pPr>
          </w:p>
        </w:tc>
      </w:tr>
      <w:tr w:rsidR="00CE5137" w:rsidRPr="00D1199E" w14:paraId="0ED1B2C4" w14:textId="77777777" w:rsidTr="003C4EFE">
        <w:tc>
          <w:tcPr>
            <w:tcW w:w="4248" w:type="dxa"/>
          </w:tcPr>
          <w:p w14:paraId="0AD119DF" w14:textId="77777777" w:rsidR="00CE5137" w:rsidRDefault="00CE5137" w:rsidP="00CE5137">
            <w:pPr>
              <w:spacing w:after="0" w:line="240" w:lineRule="auto"/>
              <w:rPr>
                <w:sz w:val="20"/>
                <w:szCs w:val="20"/>
              </w:rPr>
            </w:pPr>
            <w:r>
              <w:rPr>
                <w:sz w:val="20"/>
                <w:szCs w:val="20"/>
              </w:rPr>
              <w:t xml:space="preserve">  &lt;18.5</w:t>
            </w:r>
          </w:p>
        </w:tc>
        <w:tc>
          <w:tcPr>
            <w:tcW w:w="2551" w:type="dxa"/>
            <w:shd w:val="clear" w:color="auto" w:fill="auto"/>
          </w:tcPr>
          <w:p w14:paraId="12DA28B3" w14:textId="640FD49A" w:rsidR="00CE5137" w:rsidRPr="00D1199E" w:rsidRDefault="00CE5137" w:rsidP="00CE5137">
            <w:pPr>
              <w:spacing w:after="0" w:line="240" w:lineRule="auto"/>
              <w:rPr>
                <w:sz w:val="20"/>
                <w:szCs w:val="20"/>
              </w:rPr>
            </w:pPr>
            <w:r>
              <w:rPr>
                <w:sz w:val="20"/>
                <w:szCs w:val="20"/>
              </w:rPr>
              <w:t>264/711</w:t>
            </w:r>
            <w:r w:rsidR="007F4D8B">
              <w:rPr>
                <w:sz w:val="20"/>
                <w:szCs w:val="20"/>
              </w:rPr>
              <w:t>1</w:t>
            </w:r>
            <w:r>
              <w:rPr>
                <w:sz w:val="20"/>
                <w:szCs w:val="20"/>
              </w:rPr>
              <w:t xml:space="preserve"> (3.7)</w:t>
            </w:r>
          </w:p>
        </w:tc>
        <w:tc>
          <w:tcPr>
            <w:tcW w:w="2694" w:type="dxa"/>
            <w:shd w:val="clear" w:color="auto" w:fill="auto"/>
          </w:tcPr>
          <w:p w14:paraId="565826B4" w14:textId="77777777" w:rsidR="00CE5137" w:rsidRPr="00D1199E" w:rsidRDefault="00CE5137" w:rsidP="00CE5137">
            <w:pPr>
              <w:spacing w:after="0" w:line="240" w:lineRule="auto"/>
              <w:rPr>
                <w:sz w:val="20"/>
                <w:szCs w:val="20"/>
              </w:rPr>
            </w:pPr>
            <w:r>
              <w:rPr>
                <w:sz w:val="20"/>
                <w:szCs w:val="20"/>
              </w:rPr>
              <w:t>259/7225 (3.6)</w:t>
            </w:r>
          </w:p>
        </w:tc>
      </w:tr>
      <w:tr w:rsidR="00CE5137" w:rsidRPr="00D1199E" w14:paraId="6D3C895C" w14:textId="77777777" w:rsidTr="003C4EFE">
        <w:tc>
          <w:tcPr>
            <w:tcW w:w="4248" w:type="dxa"/>
          </w:tcPr>
          <w:p w14:paraId="1DC3C7D8" w14:textId="77777777" w:rsidR="00CE5137" w:rsidRDefault="00CE5137" w:rsidP="00CE5137">
            <w:pPr>
              <w:spacing w:after="0" w:line="240" w:lineRule="auto"/>
              <w:rPr>
                <w:sz w:val="20"/>
                <w:szCs w:val="20"/>
              </w:rPr>
            </w:pPr>
            <w:r>
              <w:rPr>
                <w:sz w:val="20"/>
                <w:szCs w:val="20"/>
              </w:rPr>
              <w:t xml:space="preserve">  18.5-&lt;25 </w:t>
            </w:r>
          </w:p>
        </w:tc>
        <w:tc>
          <w:tcPr>
            <w:tcW w:w="2551" w:type="dxa"/>
            <w:shd w:val="clear" w:color="auto" w:fill="auto"/>
          </w:tcPr>
          <w:p w14:paraId="7AD67D9C" w14:textId="3B7C597B" w:rsidR="00CE5137" w:rsidRPr="00D1199E" w:rsidRDefault="00CE5137" w:rsidP="00CE5137">
            <w:pPr>
              <w:spacing w:after="0" w:line="240" w:lineRule="auto"/>
              <w:rPr>
                <w:sz w:val="20"/>
                <w:szCs w:val="20"/>
              </w:rPr>
            </w:pPr>
            <w:r>
              <w:rPr>
                <w:sz w:val="20"/>
                <w:szCs w:val="20"/>
              </w:rPr>
              <w:t>229</w:t>
            </w:r>
            <w:r w:rsidR="007F4D8B">
              <w:rPr>
                <w:sz w:val="20"/>
                <w:szCs w:val="20"/>
              </w:rPr>
              <w:t>1</w:t>
            </w:r>
            <w:r>
              <w:rPr>
                <w:sz w:val="20"/>
                <w:szCs w:val="20"/>
              </w:rPr>
              <w:t>/711</w:t>
            </w:r>
            <w:r w:rsidR="007F4D8B">
              <w:rPr>
                <w:sz w:val="20"/>
                <w:szCs w:val="20"/>
              </w:rPr>
              <w:t>1</w:t>
            </w:r>
            <w:r>
              <w:rPr>
                <w:sz w:val="20"/>
                <w:szCs w:val="20"/>
              </w:rPr>
              <w:t xml:space="preserve"> (32.2)</w:t>
            </w:r>
          </w:p>
        </w:tc>
        <w:tc>
          <w:tcPr>
            <w:tcW w:w="2694" w:type="dxa"/>
            <w:shd w:val="clear" w:color="auto" w:fill="auto"/>
          </w:tcPr>
          <w:p w14:paraId="119DC934" w14:textId="77777777" w:rsidR="00CE5137" w:rsidRPr="00D1199E" w:rsidRDefault="00CE5137" w:rsidP="00CE5137">
            <w:pPr>
              <w:spacing w:after="0" w:line="240" w:lineRule="auto"/>
              <w:rPr>
                <w:sz w:val="20"/>
                <w:szCs w:val="20"/>
              </w:rPr>
            </w:pPr>
            <w:r>
              <w:rPr>
                <w:sz w:val="20"/>
                <w:szCs w:val="20"/>
              </w:rPr>
              <w:t>2299/7225 (31.8)</w:t>
            </w:r>
          </w:p>
        </w:tc>
      </w:tr>
      <w:tr w:rsidR="00CE5137" w:rsidRPr="00D1199E" w14:paraId="012681BF" w14:textId="77777777" w:rsidTr="003C4EFE">
        <w:tc>
          <w:tcPr>
            <w:tcW w:w="4248" w:type="dxa"/>
          </w:tcPr>
          <w:p w14:paraId="466E7479" w14:textId="77777777" w:rsidR="00CE5137" w:rsidRDefault="00CE5137" w:rsidP="00CE5137">
            <w:pPr>
              <w:spacing w:after="0" w:line="240" w:lineRule="auto"/>
              <w:rPr>
                <w:sz w:val="20"/>
                <w:szCs w:val="20"/>
              </w:rPr>
            </w:pPr>
            <w:r>
              <w:rPr>
                <w:sz w:val="20"/>
                <w:szCs w:val="20"/>
              </w:rPr>
              <w:t xml:space="preserve">  25-&lt;30</w:t>
            </w:r>
          </w:p>
        </w:tc>
        <w:tc>
          <w:tcPr>
            <w:tcW w:w="2551" w:type="dxa"/>
            <w:shd w:val="clear" w:color="auto" w:fill="auto"/>
          </w:tcPr>
          <w:p w14:paraId="16772F16" w14:textId="2C819A14" w:rsidR="00CE5137" w:rsidRPr="00D1199E" w:rsidRDefault="00CE5137" w:rsidP="00CE5137">
            <w:pPr>
              <w:spacing w:after="0" w:line="240" w:lineRule="auto"/>
              <w:rPr>
                <w:sz w:val="20"/>
                <w:szCs w:val="20"/>
              </w:rPr>
            </w:pPr>
            <w:r>
              <w:rPr>
                <w:sz w:val="20"/>
                <w:szCs w:val="20"/>
              </w:rPr>
              <w:t>2129/711</w:t>
            </w:r>
            <w:r w:rsidR="007F4D8B">
              <w:rPr>
                <w:sz w:val="20"/>
                <w:szCs w:val="20"/>
              </w:rPr>
              <w:t>1</w:t>
            </w:r>
            <w:r>
              <w:rPr>
                <w:sz w:val="20"/>
                <w:szCs w:val="20"/>
              </w:rPr>
              <w:t xml:space="preserve"> (29.9)</w:t>
            </w:r>
          </w:p>
        </w:tc>
        <w:tc>
          <w:tcPr>
            <w:tcW w:w="2694" w:type="dxa"/>
            <w:shd w:val="clear" w:color="auto" w:fill="auto"/>
          </w:tcPr>
          <w:p w14:paraId="75560C65" w14:textId="77777777" w:rsidR="00CE5137" w:rsidRPr="00D1199E" w:rsidRDefault="00CE5137" w:rsidP="00CE5137">
            <w:pPr>
              <w:spacing w:after="0" w:line="240" w:lineRule="auto"/>
              <w:rPr>
                <w:sz w:val="20"/>
                <w:szCs w:val="20"/>
              </w:rPr>
            </w:pPr>
            <w:r>
              <w:rPr>
                <w:sz w:val="20"/>
                <w:szCs w:val="20"/>
              </w:rPr>
              <w:t>2250/7225 (31.1)</w:t>
            </w:r>
          </w:p>
        </w:tc>
      </w:tr>
      <w:tr w:rsidR="00CE5137" w:rsidRPr="00D1199E" w14:paraId="55D41F17" w14:textId="77777777" w:rsidTr="003C4EFE">
        <w:tc>
          <w:tcPr>
            <w:tcW w:w="4248" w:type="dxa"/>
          </w:tcPr>
          <w:p w14:paraId="3D4C2406" w14:textId="77777777" w:rsidR="00CE5137" w:rsidRDefault="00CE5137" w:rsidP="00CE5137">
            <w:pPr>
              <w:spacing w:after="0" w:line="240" w:lineRule="auto"/>
              <w:rPr>
                <w:sz w:val="20"/>
                <w:szCs w:val="20"/>
              </w:rPr>
            </w:pPr>
            <w:r>
              <w:rPr>
                <w:sz w:val="20"/>
                <w:szCs w:val="20"/>
              </w:rPr>
              <w:t xml:space="preserve">  30-&lt;40</w:t>
            </w:r>
          </w:p>
        </w:tc>
        <w:tc>
          <w:tcPr>
            <w:tcW w:w="2551" w:type="dxa"/>
            <w:shd w:val="clear" w:color="auto" w:fill="auto"/>
          </w:tcPr>
          <w:p w14:paraId="2D0ED765" w14:textId="0300B54E" w:rsidR="00CE5137" w:rsidRPr="00D1199E" w:rsidRDefault="00CE5137" w:rsidP="00CE5137">
            <w:pPr>
              <w:spacing w:after="0" w:line="240" w:lineRule="auto"/>
              <w:rPr>
                <w:sz w:val="20"/>
                <w:szCs w:val="20"/>
              </w:rPr>
            </w:pPr>
            <w:r>
              <w:rPr>
                <w:sz w:val="20"/>
                <w:szCs w:val="20"/>
              </w:rPr>
              <w:t>1918/711</w:t>
            </w:r>
            <w:r w:rsidR="007F4D8B">
              <w:rPr>
                <w:sz w:val="20"/>
                <w:szCs w:val="20"/>
              </w:rPr>
              <w:t>1</w:t>
            </w:r>
            <w:r>
              <w:rPr>
                <w:sz w:val="20"/>
                <w:szCs w:val="20"/>
              </w:rPr>
              <w:t xml:space="preserve"> (27.0)</w:t>
            </w:r>
          </w:p>
        </w:tc>
        <w:tc>
          <w:tcPr>
            <w:tcW w:w="2694" w:type="dxa"/>
            <w:shd w:val="clear" w:color="auto" w:fill="auto"/>
          </w:tcPr>
          <w:p w14:paraId="2D69FB22" w14:textId="4D38221D" w:rsidR="00CE5137" w:rsidRPr="00D1199E" w:rsidRDefault="00CE5137" w:rsidP="00CE5137">
            <w:pPr>
              <w:spacing w:after="0" w:line="240" w:lineRule="auto"/>
              <w:rPr>
                <w:sz w:val="20"/>
                <w:szCs w:val="20"/>
              </w:rPr>
            </w:pPr>
            <w:r>
              <w:rPr>
                <w:sz w:val="20"/>
                <w:szCs w:val="20"/>
              </w:rPr>
              <w:t>188</w:t>
            </w:r>
            <w:r w:rsidR="00ED2A5E">
              <w:rPr>
                <w:sz w:val="20"/>
                <w:szCs w:val="20"/>
              </w:rPr>
              <w:t>1</w:t>
            </w:r>
            <w:r>
              <w:rPr>
                <w:sz w:val="20"/>
                <w:szCs w:val="20"/>
              </w:rPr>
              <w:t>/7225 (26.0)</w:t>
            </w:r>
          </w:p>
        </w:tc>
      </w:tr>
      <w:tr w:rsidR="00CE5137" w:rsidRPr="00D1199E" w14:paraId="28E6905F" w14:textId="77777777" w:rsidTr="003C4EFE">
        <w:tc>
          <w:tcPr>
            <w:tcW w:w="4248" w:type="dxa"/>
          </w:tcPr>
          <w:p w14:paraId="45B9AA18" w14:textId="77777777" w:rsidR="00CE5137" w:rsidRDefault="00CE5137" w:rsidP="00CE5137">
            <w:pPr>
              <w:spacing w:after="0" w:line="240" w:lineRule="auto"/>
              <w:rPr>
                <w:sz w:val="20"/>
                <w:szCs w:val="20"/>
              </w:rPr>
            </w:pPr>
            <w:r>
              <w:rPr>
                <w:sz w:val="20"/>
                <w:szCs w:val="20"/>
              </w:rPr>
              <w:t xml:space="preserve">  ≥40</w:t>
            </w:r>
          </w:p>
        </w:tc>
        <w:tc>
          <w:tcPr>
            <w:tcW w:w="2551" w:type="dxa"/>
            <w:shd w:val="clear" w:color="auto" w:fill="auto"/>
          </w:tcPr>
          <w:p w14:paraId="7EBF3468" w14:textId="7D8195E4" w:rsidR="00CE5137" w:rsidRPr="00D1199E" w:rsidRDefault="00CE5137" w:rsidP="00CE5137">
            <w:pPr>
              <w:spacing w:after="0" w:line="240" w:lineRule="auto"/>
              <w:rPr>
                <w:sz w:val="20"/>
                <w:szCs w:val="20"/>
              </w:rPr>
            </w:pPr>
            <w:r>
              <w:rPr>
                <w:sz w:val="20"/>
                <w:szCs w:val="20"/>
              </w:rPr>
              <w:t>509/711</w:t>
            </w:r>
            <w:r w:rsidR="007F4D8B">
              <w:rPr>
                <w:sz w:val="20"/>
                <w:szCs w:val="20"/>
              </w:rPr>
              <w:t>1</w:t>
            </w:r>
            <w:r>
              <w:rPr>
                <w:sz w:val="20"/>
                <w:szCs w:val="20"/>
              </w:rPr>
              <w:t xml:space="preserve"> (7.2)</w:t>
            </w:r>
          </w:p>
        </w:tc>
        <w:tc>
          <w:tcPr>
            <w:tcW w:w="2694" w:type="dxa"/>
            <w:shd w:val="clear" w:color="auto" w:fill="auto"/>
          </w:tcPr>
          <w:p w14:paraId="084A63E2" w14:textId="6F60371F" w:rsidR="00CE5137" w:rsidRPr="00D1199E" w:rsidRDefault="00CE5137" w:rsidP="00CE5137">
            <w:pPr>
              <w:spacing w:after="0" w:line="240" w:lineRule="auto"/>
              <w:rPr>
                <w:sz w:val="20"/>
                <w:szCs w:val="20"/>
              </w:rPr>
            </w:pPr>
            <w:r>
              <w:rPr>
                <w:sz w:val="20"/>
                <w:szCs w:val="20"/>
              </w:rPr>
              <w:t>53</w:t>
            </w:r>
            <w:r w:rsidR="00ED2A5E">
              <w:rPr>
                <w:sz w:val="20"/>
                <w:szCs w:val="20"/>
              </w:rPr>
              <w:t>6</w:t>
            </w:r>
            <w:r>
              <w:rPr>
                <w:sz w:val="20"/>
                <w:szCs w:val="20"/>
              </w:rPr>
              <w:t>/7225 (7.4)</w:t>
            </w:r>
          </w:p>
        </w:tc>
      </w:tr>
      <w:tr w:rsidR="00CE5137" w:rsidRPr="00D1199E" w14:paraId="3354D9E7" w14:textId="77777777" w:rsidTr="003C4EFE">
        <w:tc>
          <w:tcPr>
            <w:tcW w:w="4248" w:type="dxa"/>
          </w:tcPr>
          <w:p w14:paraId="303D59FD" w14:textId="77777777" w:rsidR="00CE5137" w:rsidRPr="000B2780" w:rsidRDefault="00CE5137" w:rsidP="00CE5137">
            <w:pPr>
              <w:spacing w:after="0" w:line="240" w:lineRule="auto"/>
              <w:rPr>
                <w:sz w:val="20"/>
                <w:szCs w:val="20"/>
                <w:vertAlign w:val="superscript"/>
              </w:rPr>
            </w:pPr>
            <w:r>
              <w:rPr>
                <w:sz w:val="20"/>
                <w:szCs w:val="20"/>
              </w:rPr>
              <w:t xml:space="preserve">Pre-existing severe respiratory disease </w:t>
            </w:r>
            <w:r>
              <w:rPr>
                <w:sz w:val="20"/>
                <w:szCs w:val="20"/>
                <w:vertAlign w:val="superscript"/>
              </w:rPr>
              <w:t>b</w:t>
            </w:r>
          </w:p>
        </w:tc>
        <w:tc>
          <w:tcPr>
            <w:tcW w:w="2551" w:type="dxa"/>
            <w:shd w:val="clear" w:color="auto" w:fill="auto"/>
          </w:tcPr>
          <w:p w14:paraId="3CB211B5" w14:textId="592FA4A9" w:rsidR="00CE5137" w:rsidRPr="00D1199E" w:rsidRDefault="00CE5137" w:rsidP="00CE5137">
            <w:pPr>
              <w:spacing w:after="0" w:line="240" w:lineRule="auto"/>
              <w:rPr>
                <w:sz w:val="20"/>
                <w:szCs w:val="20"/>
              </w:rPr>
            </w:pPr>
            <w:r>
              <w:rPr>
                <w:sz w:val="20"/>
                <w:szCs w:val="20"/>
              </w:rPr>
              <w:t>171/73</w:t>
            </w:r>
            <w:r w:rsidR="00445F81">
              <w:rPr>
                <w:sz w:val="20"/>
                <w:szCs w:val="20"/>
              </w:rPr>
              <w:t>10</w:t>
            </w:r>
            <w:r>
              <w:rPr>
                <w:sz w:val="20"/>
                <w:szCs w:val="20"/>
              </w:rPr>
              <w:t xml:space="preserve"> (2.3)</w:t>
            </w:r>
          </w:p>
        </w:tc>
        <w:tc>
          <w:tcPr>
            <w:tcW w:w="2694" w:type="dxa"/>
            <w:shd w:val="clear" w:color="auto" w:fill="auto"/>
          </w:tcPr>
          <w:p w14:paraId="165E1B95" w14:textId="13CCBFBD" w:rsidR="00CE5137" w:rsidRPr="00D1199E" w:rsidRDefault="00CE5137" w:rsidP="00CE5137">
            <w:pPr>
              <w:spacing w:after="0" w:line="240" w:lineRule="auto"/>
              <w:rPr>
                <w:sz w:val="20"/>
                <w:szCs w:val="20"/>
              </w:rPr>
            </w:pPr>
            <w:r>
              <w:rPr>
                <w:sz w:val="20"/>
                <w:szCs w:val="20"/>
              </w:rPr>
              <w:t>17</w:t>
            </w:r>
            <w:r w:rsidR="00F35CD0">
              <w:rPr>
                <w:sz w:val="20"/>
                <w:szCs w:val="20"/>
              </w:rPr>
              <w:t>2</w:t>
            </w:r>
            <w:r>
              <w:rPr>
                <w:sz w:val="20"/>
                <w:szCs w:val="20"/>
              </w:rPr>
              <w:t>/7436 (2.3)</w:t>
            </w:r>
          </w:p>
        </w:tc>
      </w:tr>
      <w:tr w:rsidR="00CE5137" w:rsidRPr="00D1199E" w14:paraId="7774E479" w14:textId="77777777" w:rsidTr="003C4EFE">
        <w:tc>
          <w:tcPr>
            <w:tcW w:w="4248" w:type="dxa"/>
          </w:tcPr>
          <w:p w14:paraId="5938444A" w14:textId="3536C68E" w:rsidR="00CE5137" w:rsidRDefault="00CE5137" w:rsidP="00CE5137">
            <w:pPr>
              <w:spacing w:after="0" w:line="240" w:lineRule="auto"/>
              <w:rPr>
                <w:sz w:val="20"/>
                <w:szCs w:val="20"/>
              </w:rPr>
            </w:pPr>
            <w:r>
              <w:rPr>
                <w:sz w:val="20"/>
                <w:szCs w:val="20"/>
              </w:rPr>
              <w:t>Prior length of hospital stay, median</w:t>
            </w:r>
            <w:r w:rsidR="00900AEF">
              <w:rPr>
                <w:sz w:val="20"/>
                <w:szCs w:val="20"/>
              </w:rPr>
              <w:t> </w:t>
            </w:r>
            <w:r>
              <w:rPr>
                <w:sz w:val="20"/>
                <w:szCs w:val="20"/>
              </w:rPr>
              <w:t>(IQR)</w:t>
            </w:r>
            <w:r w:rsidR="00900AEF">
              <w:rPr>
                <w:sz w:val="20"/>
                <w:szCs w:val="20"/>
              </w:rPr>
              <w:t> </w:t>
            </w:r>
            <w:r>
              <w:rPr>
                <w:sz w:val="20"/>
                <w:szCs w:val="20"/>
              </w:rPr>
              <w:t>[No.], d</w:t>
            </w:r>
          </w:p>
        </w:tc>
        <w:tc>
          <w:tcPr>
            <w:tcW w:w="2551" w:type="dxa"/>
            <w:shd w:val="clear" w:color="auto" w:fill="auto"/>
          </w:tcPr>
          <w:p w14:paraId="5EA0AEC3" w14:textId="77777777" w:rsidR="00CE5137" w:rsidRPr="00D1199E" w:rsidRDefault="00CE5137" w:rsidP="00CE5137">
            <w:pPr>
              <w:spacing w:after="0" w:line="240" w:lineRule="auto"/>
              <w:rPr>
                <w:sz w:val="20"/>
                <w:szCs w:val="20"/>
              </w:rPr>
            </w:pPr>
            <w:r w:rsidRPr="002E7294">
              <w:rPr>
                <w:sz w:val="20"/>
                <w:szCs w:val="20"/>
              </w:rPr>
              <w:t>1 (1-3)</w:t>
            </w:r>
            <w:r>
              <w:rPr>
                <w:sz w:val="20"/>
                <w:szCs w:val="20"/>
              </w:rPr>
              <w:t xml:space="preserve"> [7293]</w:t>
            </w:r>
          </w:p>
        </w:tc>
        <w:tc>
          <w:tcPr>
            <w:tcW w:w="2694" w:type="dxa"/>
            <w:shd w:val="clear" w:color="auto" w:fill="auto"/>
          </w:tcPr>
          <w:p w14:paraId="555D4D8C" w14:textId="77777777" w:rsidR="00CE5137" w:rsidRPr="00D1199E" w:rsidRDefault="00CE5137" w:rsidP="00CE5137">
            <w:pPr>
              <w:spacing w:after="0" w:line="240" w:lineRule="auto"/>
              <w:rPr>
                <w:sz w:val="20"/>
                <w:szCs w:val="20"/>
              </w:rPr>
            </w:pPr>
            <w:r w:rsidRPr="002E7294">
              <w:rPr>
                <w:sz w:val="20"/>
                <w:szCs w:val="20"/>
              </w:rPr>
              <w:t>1 (1-3)</w:t>
            </w:r>
            <w:r>
              <w:rPr>
                <w:sz w:val="20"/>
                <w:szCs w:val="20"/>
              </w:rPr>
              <w:t xml:space="preserve"> [7419]</w:t>
            </w:r>
          </w:p>
        </w:tc>
      </w:tr>
      <w:tr w:rsidR="00CE5137" w:rsidRPr="00D1199E" w14:paraId="38DFD6CB" w14:textId="77777777" w:rsidTr="003C4EFE">
        <w:tc>
          <w:tcPr>
            <w:tcW w:w="4248" w:type="dxa"/>
          </w:tcPr>
          <w:p w14:paraId="5A6DF662" w14:textId="4C302065" w:rsidR="00CE5137" w:rsidRDefault="00CE5137" w:rsidP="00CE5137">
            <w:pPr>
              <w:spacing w:after="0" w:line="240" w:lineRule="auto"/>
              <w:rPr>
                <w:sz w:val="20"/>
                <w:szCs w:val="20"/>
              </w:rPr>
            </w:pPr>
            <w:r>
              <w:rPr>
                <w:sz w:val="20"/>
                <w:szCs w:val="20"/>
              </w:rPr>
              <w:t xml:space="preserve">Prior duration of invasive mechanical ventilation in ICU </w:t>
            </w:r>
            <w:r>
              <w:rPr>
                <w:sz w:val="20"/>
                <w:szCs w:val="20"/>
                <w:vertAlign w:val="superscript"/>
              </w:rPr>
              <w:t>c</w:t>
            </w:r>
            <w:r>
              <w:rPr>
                <w:sz w:val="20"/>
                <w:szCs w:val="20"/>
              </w:rPr>
              <w:t>, median (IQR) [No.], h</w:t>
            </w:r>
          </w:p>
        </w:tc>
        <w:tc>
          <w:tcPr>
            <w:tcW w:w="2551" w:type="dxa"/>
            <w:shd w:val="clear" w:color="auto" w:fill="auto"/>
          </w:tcPr>
          <w:p w14:paraId="4791F454" w14:textId="08440EF2" w:rsidR="00CE5137" w:rsidRPr="002F5837" w:rsidRDefault="00CE5137" w:rsidP="00CE5137">
            <w:pPr>
              <w:spacing w:after="0" w:line="240" w:lineRule="auto"/>
              <w:rPr>
                <w:sz w:val="20"/>
                <w:szCs w:val="20"/>
              </w:rPr>
            </w:pPr>
            <w:r w:rsidRPr="002E7294">
              <w:rPr>
                <w:sz w:val="20"/>
                <w:szCs w:val="20"/>
              </w:rPr>
              <w:t xml:space="preserve">5 (2-8) </w:t>
            </w:r>
            <w:r w:rsidRPr="002F5837">
              <w:rPr>
                <w:sz w:val="20"/>
                <w:szCs w:val="20"/>
              </w:rPr>
              <w:t>[8230]</w:t>
            </w:r>
          </w:p>
        </w:tc>
        <w:tc>
          <w:tcPr>
            <w:tcW w:w="2694" w:type="dxa"/>
            <w:shd w:val="clear" w:color="auto" w:fill="auto"/>
          </w:tcPr>
          <w:p w14:paraId="4557157B" w14:textId="77777777" w:rsidR="00CE5137" w:rsidRPr="002F5837" w:rsidRDefault="00CE5137" w:rsidP="00CE5137">
            <w:pPr>
              <w:spacing w:after="0" w:line="240" w:lineRule="auto"/>
              <w:rPr>
                <w:sz w:val="20"/>
                <w:szCs w:val="20"/>
              </w:rPr>
            </w:pPr>
            <w:r w:rsidRPr="002E7294">
              <w:rPr>
                <w:sz w:val="20"/>
                <w:szCs w:val="20"/>
              </w:rPr>
              <w:t>5 (2-8)</w:t>
            </w:r>
            <w:r w:rsidRPr="002F5837">
              <w:rPr>
                <w:sz w:val="20"/>
                <w:szCs w:val="20"/>
              </w:rPr>
              <w:t xml:space="preserve"> [8204]</w:t>
            </w:r>
          </w:p>
        </w:tc>
      </w:tr>
      <w:tr w:rsidR="00CE5137" w:rsidRPr="00D1199E" w14:paraId="30C76CCB" w14:textId="77777777" w:rsidTr="003C4EFE">
        <w:tc>
          <w:tcPr>
            <w:tcW w:w="4248" w:type="dxa"/>
          </w:tcPr>
          <w:p w14:paraId="7E3FEBAE" w14:textId="77777777" w:rsidR="00CE5137" w:rsidRPr="00921154" w:rsidRDefault="00CE5137" w:rsidP="00CE5137">
            <w:pPr>
              <w:spacing w:after="0" w:line="240" w:lineRule="auto"/>
              <w:rPr>
                <w:sz w:val="20"/>
                <w:szCs w:val="20"/>
                <w:vertAlign w:val="superscript"/>
              </w:rPr>
            </w:pPr>
            <w:r>
              <w:rPr>
                <w:sz w:val="20"/>
                <w:szCs w:val="20"/>
              </w:rPr>
              <w:t xml:space="preserve">Current or suspected diagnosis </w:t>
            </w:r>
            <w:r>
              <w:rPr>
                <w:sz w:val="20"/>
                <w:szCs w:val="20"/>
                <w:vertAlign w:val="superscript"/>
              </w:rPr>
              <w:t>d</w:t>
            </w:r>
          </w:p>
        </w:tc>
        <w:tc>
          <w:tcPr>
            <w:tcW w:w="2551" w:type="dxa"/>
            <w:shd w:val="clear" w:color="auto" w:fill="auto"/>
            <w:vAlign w:val="bottom"/>
          </w:tcPr>
          <w:p w14:paraId="75416C6B" w14:textId="77777777" w:rsidR="00CE5137" w:rsidRPr="00DA0911" w:rsidRDefault="00CE5137" w:rsidP="00CE5137">
            <w:pPr>
              <w:spacing w:after="0" w:line="240" w:lineRule="auto"/>
              <w:rPr>
                <w:sz w:val="20"/>
                <w:szCs w:val="20"/>
                <w:highlight w:val="yellow"/>
              </w:rPr>
            </w:pPr>
          </w:p>
        </w:tc>
        <w:tc>
          <w:tcPr>
            <w:tcW w:w="2694" w:type="dxa"/>
            <w:shd w:val="clear" w:color="auto" w:fill="auto"/>
            <w:vAlign w:val="bottom"/>
          </w:tcPr>
          <w:p w14:paraId="69E92899" w14:textId="77777777" w:rsidR="00CE5137" w:rsidRPr="00DA0911" w:rsidRDefault="00CE5137" w:rsidP="00CE5137">
            <w:pPr>
              <w:spacing w:after="0" w:line="240" w:lineRule="auto"/>
              <w:rPr>
                <w:sz w:val="20"/>
                <w:szCs w:val="20"/>
                <w:highlight w:val="yellow"/>
              </w:rPr>
            </w:pPr>
          </w:p>
        </w:tc>
      </w:tr>
      <w:tr w:rsidR="000C1B97" w:rsidRPr="00D1199E" w14:paraId="370EC2E8" w14:textId="77777777">
        <w:tc>
          <w:tcPr>
            <w:tcW w:w="4248" w:type="dxa"/>
          </w:tcPr>
          <w:p w14:paraId="3BD586D9" w14:textId="77777777" w:rsidR="000C1B97" w:rsidRDefault="000C1B97">
            <w:pPr>
              <w:spacing w:after="0" w:line="240" w:lineRule="auto"/>
              <w:rPr>
                <w:sz w:val="20"/>
                <w:szCs w:val="20"/>
              </w:rPr>
            </w:pPr>
            <w:r>
              <w:rPr>
                <w:sz w:val="20"/>
                <w:szCs w:val="20"/>
              </w:rPr>
              <w:t xml:space="preserve">  Sepsis</w:t>
            </w:r>
          </w:p>
        </w:tc>
        <w:tc>
          <w:tcPr>
            <w:tcW w:w="2551" w:type="dxa"/>
            <w:shd w:val="clear" w:color="auto" w:fill="auto"/>
          </w:tcPr>
          <w:p w14:paraId="09A30C00" w14:textId="77777777" w:rsidR="000C1B97" w:rsidRPr="00D1199E" w:rsidRDefault="000C1B97">
            <w:pPr>
              <w:spacing w:after="0" w:line="240" w:lineRule="auto"/>
              <w:rPr>
                <w:sz w:val="20"/>
                <w:szCs w:val="20"/>
              </w:rPr>
            </w:pPr>
            <w:r>
              <w:rPr>
                <w:sz w:val="20"/>
                <w:szCs w:val="20"/>
              </w:rPr>
              <w:t>2738/8230 (33.3)</w:t>
            </w:r>
          </w:p>
        </w:tc>
        <w:tc>
          <w:tcPr>
            <w:tcW w:w="2694" w:type="dxa"/>
            <w:shd w:val="clear" w:color="auto" w:fill="auto"/>
          </w:tcPr>
          <w:p w14:paraId="4F101552" w14:textId="77777777" w:rsidR="000C1B97" w:rsidRPr="00D1199E" w:rsidRDefault="000C1B97">
            <w:pPr>
              <w:spacing w:after="0" w:line="240" w:lineRule="auto"/>
              <w:rPr>
                <w:sz w:val="20"/>
                <w:szCs w:val="20"/>
              </w:rPr>
            </w:pPr>
            <w:r>
              <w:rPr>
                <w:sz w:val="20"/>
                <w:szCs w:val="20"/>
              </w:rPr>
              <w:t>2705/8204 (33.0)</w:t>
            </w:r>
          </w:p>
        </w:tc>
      </w:tr>
      <w:tr w:rsidR="00CE5137" w:rsidRPr="00D1199E" w14:paraId="0DCD4264" w14:textId="77777777" w:rsidTr="003C4EFE">
        <w:tc>
          <w:tcPr>
            <w:tcW w:w="4248" w:type="dxa"/>
          </w:tcPr>
          <w:p w14:paraId="6DA58135" w14:textId="77777777" w:rsidR="00CE5137" w:rsidRDefault="00CE5137" w:rsidP="00CE5137">
            <w:pPr>
              <w:spacing w:after="0" w:line="240" w:lineRule="auto"/>
              <w:rPr>
                <w:sz w:val="20"/>
                <w:szCs w:val="20"/>
              </w:rPr>
            </w:pPr>
            <w:r>
              <w:rPr>
                <w:sz w:val="20"/>
                <w:szCs w:val="20"/>
              </w:rPr>
              <w:t xml:space="preserve">  HIE</w:t>
            </w:r>
          </w:p>
        </w:tc>
        <w:tc>
          <w:tcPr>
            <w:tcW w:w="2551" w:type="dxa"/>
            <w:shd w:val="clear" w:color="auto" w:fill="auto"/>
          </w:tcPr>
          <w:p w14:paraId="015AC9D1" w14:textId="77777777" w:rsidR="00CE5137" w:rsidRPr="00D1199E" w:rsidRDefault="00CE5137" w:rsidP="00CE5137">
            <w:pPr>
              <w:spacing w:after="0" w:line="240" w:lineRule="auto"/>
              <w:rPr>
                <w:sz w:val="20"/>
                <w:szCs w:val="20"/>
              </w:rPr>
            </w:pPr>
            <w:r>
              <w:rPr>
                <w:sz w:val="20"/>
                <w:szCs w:val="20"/>
              </w:rPr>
              <w:t>754/8230 (9.2)</w:t>
            </w:r>
          </w:p>
        </w:tc>
        <w:tc>
          <w:tcPr>
            <w:tcW w:w="2694" w:type="dxa"/>
            <w:shd w:val="clear" w:color="auto" w:fill="auto"/>
          </w:tcPr>
          <w:p w14:paraId="12FCF846" w14:textId="77777777" w:rsidR="00CE5137" w:rsidRPr="00D1199E" w:rsidRDefault="00CE5137" w:rsidP="00CE5137">
            <w:pPr>
              <w:spacing w:after="0" w:line="240" w:lineRule="auto"/>
              <w:rPr>
                <w:sz w:val="20"/>
                <w:szCs w:val="20"/>
              </w:rPr>
            </w:pPr>
            <w:r>
              <w:rPr>
                <w:sz w:val="20"/>
                <w:szCs w:val="20"/>
              </w:rPr>
              <w:t>750/8204 (9.1)</w:t>
            </w:r>
          </w:p>
        </w:tc>
      </w:tr>
      <w:tr w:rsidR="00CE5137" w:rsidRPr="00D1199E" w14:paraId="7E4B9DB7" w14:textId="77777777" w:rsidTr="003C4EFE">
        <w:tc>
          <w:tcPr>
            <w:tcW w:w="4248" w:type="dxa"/>
          </w:tcPr>
          <w:p w14:paraId="3A533A1B" w14:textId="77777777" w:rsidR="00CE5137" w:rsidRPr="00C14361" w:rsidRDefault="00CE5137" w:rsidP="00CE5137">
            <w:pPr>
              <w:spacing w:after="0" w:line="240" w:lineRule="auto"/>
              <w:rPr>
                <w:sz w:val="20"/>
                <w:szCs w:val="20"/>
                <w:vertAlign w:val="superscript"/>
              </w:rPr>
            </w:pPr>
            <w:r>
              <w:rPr>
                <w:sz w:val="20"/>
                <w:szCs w:val="20"/>
              </w:rPr>
              <w:t xml:space="preserve">  Acute brain injury (except HIE)</w:t>
            </w:r>
          </w:p>
        </w:tc>
        <w:tc>
          <w:tcPr>
            <w:tcW w:w="2551" w:type="dxa"/>
            <w:shd w:val="clear" w:color="auto" w:fill="auto"/>
          </w:tcPr>
          <w:p w14:paraId="25E8E78A" w14:textId="77777777" w:rsidR="00CE5137" w:rsidRPr="00D1199E" w:rsidRDefault="00CE5137" w:rsidP="00CE5137">
            <w:pPr>
              <w:spacing w:after="0" w:line="240" w:lineRule="auto"/>
              <w:rPr>
                <w:sz w:val="20"/>
                <w:szCs w:val="20"/>
              </w:rPr>
            </w:pPr>
            <w:r>
              <w:rPr>
                <w:sz w:val="20"/>
                <w:szCs w:val="20"/>
              </w:rPr>
              <w:t>183/8230 (2.2)</w:t>
            </w:r>
          </w:p>
        </w:tc>
        <w:tc>
          <w:tcPr>
            <w:tcW w:w="2694" w:type="dxa"/>
            <w:shd w:val="clear" w:color="auto" w:fill="auto"/>
          </w:tcPr>
          <w:p w14:paraId="730768C7" w14:textId="77777777" w:rsidR="00CE5137" w:rsidRPr="00D1199E" w:rsidRDefault="00CE5137" w:rsidP="00CE5137">
            <w:pPr>
              <w:spacing w:after="0" w:line="240" w:lineRule="auto"/>
              <w:rPr>
                <w:sz w:val="20"/>
                <w:szCs w:val="20"/>
              </w:rPr>
            </w:pPr>
            <w:r>
              <w:rPr>
                <w:sz w:val="20"/>
                <w:szCs w:val="20"/>
              </w:rPr>
              <w:t>180/8204 (2.2)</w:t>
            </w:r>
          </w:p>
        </w:tc>
      </w:tr>
      <w:tr w:rsidR="00CE5137" w:rsidRPr="00D1199E" w14:paraId="3079C08C" w14:textId="77777777" w:rsidTr="003C4EFE">
        <w:tc>
          <w:tcPr>
            <w:tcW w:w="4248" w:type="dxa"/>
          </w:tcPr>
          <w:p w14:paraId="35EE6666" w14:textId="0C8965C4" w:rsidR="00CE5137" w:rsidRDefault="00CE5137" w:rsidP="00CE5137">
            <w:pPr>
              <w:spacing w:after="0" w:line="240" w:lineRule="auto"/>
              <w:rPr>
                <w:sz w:val="20"/>
                <w:szCs w:val="20"/>
              </w:rPr>
            </w:pPr>
            <w:r>
              <w:rPr>
                <w:sz w:val="20"/>
                <w:szCs w:val="20"/>
              </w:rPr>
              <w:t xml:space="preserve">  None of the </w:t>
            </w:r>
            <w:r w:rsidR="00417295">
              <w:rPr>
                <w:sz w:val="20"/>
                <w:szCs w:val="20"/>
              </w:rPr>
              <w:t>pre-specified subgroups</w:t>
            </w:r>
          </w:p>
        </w:tc>
        <w:tc>
          <w:tcPr>
            <w:tcW w:w="2551" w:type="dxa"/>
            <w:shd w:val="clear" w:color="auto" w:fill="auto"/>
          </w:tcPr>
          <w:p w14:paraId="15DB26B5" w14:textId="77777777" w:rsidR="00CE5137" w:rsidRPr="00C33CEB" w:rsidRDefault="00CE5137" w:rsidP="00CE5137">
            <w:pPr>
              <w:spacing w:after="0" w:line="240" w:lineRule="auto"/>
              <w:rPr>
                <w:sz w:val="20"/>
                <w:szCs w:val="20"/>
                <w:highlight w:val="yellow"/>
              </w:rPr>
            </w:pPr>
            <w:r>
              <w:rPr>
                <w:sz w:val="20"/>
                <w:szCs w:val="20"/>
              </w:rPr>
              <w:t>4555/8230 (55.3)</w:t>
            </w:r>
          </w:p>
        </w:tc>
        <w:tc>
          <w:tcPr>
            <w:tcW w:w="2694" w:type="dxa"/>
            <w:shd w:val="clear" w:color="auto" w:fill="auto"/>
          </w:tcPr>
          <w:p w14:paraId="1368A474" w14:textId="77777777" w:rsidR="00CE5137" w:rsidRPr="00C33CEB" w:rsidRDefault="00CE5137" w:rsidP="00CE5137">
            <w:pPr>
              <w:spacing w:after="0" w:line="240" w:lineRule="auto"/>
              <w:rPr>
                <w:sz w:val="20"/>
                <w:szCs w:val="20"/>
                <w:highlight w:val="yellow"/>
              </w:rPr>
            </w:pPr>
            <w:r>
              <w:rPr>
                <w:sz w:val="20"/>
                <w:szCs w:val="20"/>
              </w:rPr>
              <w:t>4569/8204 (55.7)</w:t>
            </w:r>
          </w:p>
        </w:tc>
      </w:tr>
      <w:tr w:rsidR="00CE5137" w:rsidRPr="00D1199E" w14:paraId="65E7C99A" w14:textId="77777777" w:rsidTr="003C4EFE">
        <w:tc>
          <w:tcPr>
            <w:tcW w:w="4248" w:type="dxa"/>
          </w:tcPr>
          <w:p w14:paraId="49DC7C7F" w14:textId="77777777" w:rsidR="00CE5137" w:rsidRDefault="00CE5137" w:rsidP="00CE5137">
            <w:pPr>
              <w:spacing w:after="0" w:line="240" w:lineRule="auto"/>
              <w:rPr>
                <w:sz w:val="20"/>
                <w:szCs w:val="20"/>
              </w:rPr>
            </w:pPr>
            <w:r>
              <w:rPr>
                <w:sz w:val="20"/>
                <w:szCs w:val="20"/>
              </w:rPr>
              <w:t xml:space="preserve">Confirmed/highly suspected COVID-19 </w:t>
            </w:r>
          </w:p>
        </w:tc>
        <w:tc>
          <w:tcPr>
            <w:tcW w:w="2551" w:type="dxa"/>
            <w:shd w:val="clear" w:color="auto" w:fill="auto"/>
          </w:tcPr>
          <w:p w14:paraId="2AA0F279" w14:textId="77777777" w:rsidR="00CE5137" w:rsidRPr="00D1199E" w:rsidRDefault="00CE5137" w:rsidP="00CE5137">
            <w:pPr>
              <w:spacing w:after="0" w:line="240" w:lineRule="auto"/>
              <w:rPr>
                <w:sz w:val="20"/>
                <w:szCs w:val="20"/>
              </w:rPr>
            </w:pPr>
            <w:r>
              <w:rPr>
                <w:sz w:val="20"/>
                <w:szCs w:val="20"/>
              </w:rPr>
              <w:t>536/8230 (6.5)</w:t>
            </w:r>
          </w:p>
        </w:tc>
        <w:tc>
          <w:tcPr>
            <w:tcW w:w="2694" w:type="dxa"/>
            <w:shd w:val="clear" w:color="auto" w:fill="auto"/>
          </w:tcPr>
          <w:p w14:paraId="7B82D9BB" w14:textId="77777777" w:rsidR="00CE5137" w:rsidRPr="00D1199E" w:rsidRDefault="00CE5137" w:rsidP="00CE5137">
            <w:pPr>
              <w:spacing w:after="0" w:line="240" w:lineRule="auto"/>
              <w:rPr>
                <w:sz w:val="20"/>
                <w:szCs w:val="20"/>
              </w:rPr>
            </w:pPr>
            <w:r>
              <w:rPr>
                <w:sz w:val="20"/>
                <w:szCs w:val="20"/>
              </w:rPr>
              <w:t>563/8204 (6.9)</w:t>
            </w:r>
          </w:p>
        </w:tc>
      </w:tr>
      <w:tr w:rsidR="00CE5137" w:rsidRPr="00D1199E" w14:paraId="4DF0BF21" w14:textId="77777777" w:rsidTr="009C7D61">
        <w:tc>
          <w:tcPr>
            <w:tcW w:w="4248" w:type="dxa"/>
          </w:tcPr>
          <w:p w14:paraId="082DFDBA" w14:textId="04496083" w:rsidR="00CE5137" w:rsidRDefault="00CE5137" w:rsidP="00CE5137">
            <w:pPr>
              <w:spacing w:after="0" w:line="240" w:lineRule="auto"/>
              <w:rPr>
                <w:sz w:val="20"/>
                <w:szCs w:val="20"/>
              </w:rPr>
            </w:pPr>
            <w:r w:rsidRPr="7AB8C249">
              <w:rPr>
                <w:sz w:val="20"/>
                <w:szCs w:val="20"/>
              </w:rPr>
              <w:t>SpO</w:t>
            </w:r>
            <w:r w:rsidRPr="7AB8C249">
              <w:rPr>
                <w:sz w:val="20"/>
                <w:szCs w:val="20"/>
                <w:vertAlign w:val="subscript"/>
              </w:rPr>
              <w:t>2</w:t>
            </w:r>
            <w:r>
              <w:rPr>
                <w:sz w:val="20"/>
                <w:szCs w:val="20"/>
              </w:rPr>
              <w:t>, median (IQR) [No.], %</w:t>
            </w:r>
          </w:p>
        </w:tc>
        <w:tc>
          <w:tcPr>
            <w:tcW w:w="2551" w:type="dxa"/>
            <w:shd w:val="clear" w:color="auto" w:fill="auto"/>
          </w:tcPr>
          <w:p w14:paraId="676B87CF" w14:textId="77777777" w:rsidR="00CE5137" w:rsidRPr="00D1199E" w:rsidRDefault="00CE5137" w:rsidP="00CE5137">
            <w:pPr>
              <w:spacing w:after="0" w:line="240" w:lineRule="auto"/>
              <w:rPr>
                <w:sz w:val="20"/>
                <w:szCs w:val="20"/>
              </w:rPr>
            </w:pPr>
            <w:r w:rsidRPr="00F13BD7">
              <w:rPr>
                <w:sz w:val="20"/>
                <w:szCs w:val="20"/>
              </w:rPr>
              <w:t>97 (94-99) [82</w:t>
            </w:r>
            <w:r>
              <w:rPr>
                <w:sz w:val="20"/>
                <w:szCs w:val="20"/>
              </w:rPr>
              <w:t>30</w:t>
            </w:r>
            <w:r w:rsidRPr="00F13BD7">
              <w:rPr>
                <w:sz w:val="20"/>
                <w:szCs w:val="20"/>
              </w:rPr>
              <w:t>]</w:t>
            </w:r>
          </w:p>
        </w:tc>
        <w:tc>
          <w:tcPr>
            <w:tcW w:w="2694" w:type="dxa"/>
            <w:shd w:val="clear" w:color="auto" w:fill="auto"/>
          </w:tcPr>
          <w:p w14:paraId="2345F5BB" w14:textId="77777777" w:rsidR="00CE5137" w:rsidRPr="00D1199E" w:rsidRDefault="00CE5137" w:rsidP="00CE5137">
            <w:pPr>
              <w:spacing w:after="0" w:line="240" w:lineRule="auto"/>
              <w:rPr>
                <w:sz w:val="20"/>
                <w:szCs w:val="20"/>
              </w:rPr>
            </w:pPr>
            <w:r w:rsidRPr="00F13BD7">
              <w:rPr>
                <w:sz w:val="20"/>
                <w:szCs w:val="20"/>
              </w:rPr>
              <w:t>96 (94-99) [820</w:t>
            </w:r>
            <w:r>
              <w:rPr>
                <w:sz w:val="20"/>
                <w:szCs w:val="20"/>
              </w:rPr>
              <w:t>4</w:t>
            </w:r>
            <w:r w:rsidRPr="00F13BD7">
              <w:rPr>
                <w:sz w:val="20"/>
                <w:szCs w:val="20"/>
              </w:rPr>
              <w:t>]</w:t>
            </w:r>
          </w:p>
        </w:tc>
      </w:tr>
      <w:tr w:rsidR="00CE5137" w:rsidRPr="00D1199E" w14:paraId="1811BDAC" w14:textId="77777777" w:rsidTr="009C7D61">
        <w:tc>
          <w:tcPr>
            <w:tcW w:w="4248" w:type="dxa"/>
          </w:tcPr>
          <w:p w14:paraId="27E137AC" w14:textId="77777777" w:rsidR="00CE5137" w:rsidRDefault="00CE5137" w:rsidP="00CE5137">
            <w:pPr>
              <w:spacing w:after="0" w:line="240" w:lineRule="auto"/>
              <w:rPr>
                <w:sz w:val="20"/>
                <w:szCs w:val="20"/>
              </w:rPr>
            </w:pPr>
            <w:r w:rsidRPr="7AB8C249">
              <w:rPr>
                <w:sz w:val="20"/>
                <w:szCs w:val="20"/>
              </w:rPr>
              <w:t>F</w:t>
            </w:r>
            <w:r w:rsidRPr="0060075E">
              <w:rPr>
                <w:sz w:val="14"/>
                <w:szCs w:val="14"/>
              </w:rPr>
              <w:t>I</w:t>
            </w:r>
            <w:r w:rsidRPr="7AB8C249">
              <w:rPr>
                <w:smallCaps/>
                <w:sz w:val="20"/>
                <w:szCs w:val="20"/>
              </w:rPr>
              <w:t>o</w:t>
            </w:r>
            <w:r w:rsidRPr="7AB8C249">
              <w:rPr>
                <w:sz w:val="20"/>
                <w:szCs w:val="20"/>
                <w:vertAlign w:val="subscript"/>
              </w:rPr>
              <w:t>2</w:t>
            </w:r>
            <w:r>
              <w:rPr>
                <w:sz w:val="20"/>
                <w:szCs w:val="20"/>
              </w:rPr>
              <w:t>, median (IQR) [No.]</w:t>
            </w:r>
          </w:p>
        </w:tc>
        <w:tc>
          <w:tcPr>
            <w:tcW w:w="2551" w:type="dxa"/>
            <w:shd w:val="clear" w:color="auto" w:fill="auto"/>
          </w:tcPr>
          <w:p w14:paraId="06217D6E" w14:textId="77777777" w:rsidR="00CE5137" w:rsidRPr="00290431" w:rsidRDefault="00CE5137" w:rsidP="00CE5137">
            <w:pPr>
              <w:spacing w:after="0" w:line="240" w:lineRule="auto"/>
              <w:rPr>
                <w:sz w:val="20"/>
                <w:szCs w:val="20"/>
              </w:rPr>
            </w:pPr>
            <w:r w:rsidRPr="00290431">
              <w:rPr>
                <w:sz w:val="20"/>
                <w:szCs w:val="20"/>
              </w:rPr>
              <w:t>0.45 (0.35-0.60)</w:t>
            </w:r>
            <w:r>
              <w:rPr>
                <w:sz w:val="20"/>
                <w:szCs w:val="20"/>
              </w:rPr>
              <w:t xml:space="preserve"> [8230]</w:t>
            </w:r>
          </w:p>
        </w:tc>
        <w:tc>
          <w:tcPr>
            <w:tcW w:w="2694" w:type="dxa"/>
            <w:shd w:val="clear" w:color="auto" w:fill="auto"/>
          </w:tcPr>
          <w:p w14:paraId="4DD5A46D" w14:textId="77777777" w:rsidR="00CE5137" w:rsidRPr="00290431" w:rsidRDefault="00CE5137" w:rsidP="00CE5137">
            <w:pPr>
              <w:spacing w:after="0" w:line="240" w:lineRule="auto"/>
              <w:rPr>
                <w:sz w:val="20"/>
                <w:szCs w:val="20"/>
              </w:rPr>
            </w:pPr>
            <w:r w:rsidRPr="00290431">
              <w:rPr>
                <w:sz w:val="20"/>
                <w:szCs w:val="20"/>
              </w:rPr>
              <w:t>0.45 (0.35-0.60)</w:t>
            </w:r>
            <w:r>
              <w:rPr>
                <w:sz w:val="20"/>
                <w:szCs w:val="20"/>
              </w:rPr>
              <w:t xml:space="preserve"> [8204]</w:t>
            </w:r>
          </w:p>
        </w:tc>
      </w:tr>
      <w:tr w:rsidR="00CE5137" w:rsidRPr="00D1199E" w14:paraId="141625BA" w14:textId="77777777" w:rsidTr="003C4EFE">
        <w:tc>
          <w:tcPr>
            <w:tcW w:w="4248" w:type="dxa"/>
          </w:tcPr>
          <w:p w14:paraId="7BA61B50" w14:textId="65D65CD0" w:rsidR="00CE5137" w:rsidRDefault="00CE5137" w:rsidP="00CE5137">
            <w:pPr>
              <w:spacing w:after="0" w:line="240" w:lineRule="auto"/>
              <w:rPr>
                <w:sz w:val="20"/>
                <w:szCs w:val="20"/>
              </w:rPr>
            </w:pPr>
            <w:r w:rsidRPr="7AB8C249">
              <w:rPr>
                <w:sz w:val="20"/>
                <w:szCs w:val="20"/>
              </w:rPr>
              <w:t>PaO</w:t>
            </w:r>
            <w:r w:rsidRPr="7AB8C249">
              <w:rPr>
                <w:sz w:val="20"/>
                <w:szCs w:val="20"/>
                <w:vertAlign w:val="subscript"/>
              </w:rPr>
              <w:t>2</w:t>
            </w:r>
            <w:r>
              <w:rPr>
                <w:sz w:val="20"/>
                <w:szCs w:val="20"/>
              </w:rPr>
              <w:t>, median (IQR) [No.], mm Hg</w:t>
            </w:r>
          </w:p>
        </w:tc>
        <w:tc>
          <w:tcPr>
            <w:tcW w:w="2551" w:type="dxa"/>
            <w:shd w:val="clear" w:color="auto" w:fill="auto"/>
          </w:tcPr>
          <w:p w14:paraId="2E72D63B" w14:textId="77777777" w:rsidR="00CE5137" w:rsidRPr="00F55DDC" w:rsidRDefault="00CE5137" w:rsidP="00CE5137">
            <w:pPr>
              <w:spacing w:after="0" w:line="240" w:lineRule="auto"/>
              <w:rPr>
                <w:sz w:val="20"/>
                <w:szCs w:val="20"/>
              </w:rPr>
            </w:pPr>
            <w:r w:rsidRPr="00F55DDC">
              <w:rPr>
                <w:sz w:val="20"/>
                <w:szCs w:val="20"/>
              </w:rPr>
              <w:t>90 (75-11</w:t>
            </w:r>
            <w:r>
              <w:rPr>
                <w:sz w:val="20"/>
                <w:szCs w:val="20"/>
              </w:rPr>
              <w:t>6</w:t>
            </w:r>
            <w:r w:rsidRPr="00F55DDC">
              <w:rPr>
                <w:sz w:val="20"/>
                <w:szCs w:val="20"/>
              </w:rPr>
              <w:t>) [7638]</w:t>
            </w:r>
          </w:p>
        </w:tc>
        <w:tc>
          <w:tcPr>
            <w:tcW w:w="2694" w:type="dxa"/>
            <w:shd w:val="clear" w:color="auto" w:fill="auto"/>
          </w:tcPr>
          <w:p w14:paraId="06916D2E" w14:textId="77777777" w:rsidR="00CE5137" w:rsidRPr="00F55DDC" w:rsidRDefault="00CE5137" w:rsidP="00CE5137">
            <w:pPr>
              <w:spacing w:after="0" w:line="240" w:lineRule="auto"/>
              <w:rPr>
                <w:sz w:val="20"/>
                <w:szCs w:val="20"/>
              </w:rPr>
            </w:pPr>
            <w:r w:rsidRPr="00F55DDC">
              <w:rPr>
                <w:sz w:val="20"/>
                <w:szCs w:val="20"/>
              </w:rPr>
              <w:t>89 (74-114) [7620]</w:t>
            </w:r>
          </w:p>
        </w:tc>
      </w:tr>
      <w:tr w:rsidR="00CE5137" w:rsidRPr="00AF00FD" w14:paraId="3C1C0F6E" w14:textId="77777777" w:rsidTr="003C4EFE">
        <w:tc>
          <w:tcPr>
            <w:tcW w:w="4248" w:type="dxa"/>
          </w:tcPr>
          <w:p w14:paraId="30B203E6" w14:textId="77777777" w:rsidR="00CE5137" w:rsidRPr="00D717E6" w:rsidRDefault="00CE5137" w:rsidP="00CE5137">
            <w:pPr>
              <w:spacing w:after="0" w:line="240" w:lineRule="auto"/>
              <w:rPr>
                <w:sz w:val="20"/>
                <w:szCs w:val="20"/>
                <w:lang w:val="it-IT"/>
              </w:rPr>
            </w:pPr>
            <w:r w:rsidRPr="0060075E">
              <w:rPr>
                <w:sz w:val="20"/>
                <w:szCs w:val="20"/>
                <w:lang w:val="it-IT"/>
              </w:rPr>
              <w:t>PaO</w:t>
            </w:r>
            <w:r w:rsidRPr="0060075E">
              <w:rPr>
                <w:sz w:val="20"/>
                <w:szCs w:val="20"/>
                <w:vertAlign w:val="subscript"/>
                <w:lang w:val="it-IT"/>
              </w:rPr>
              <w:t>2</w:t>
            </w:r>
            <w:r w:rsidRPr="0060075E">
              <w:rPr>
                <w:sz w:val="20"/>
                <w:szCs w:val="20"/>
                <w:lang w:val="it-IT"/>
              </w:rPr>
              <w:t>/F</w:t>
            </w:r>
            <w:r w:rsidRPr="00062AC8">
              <w:rPr>
                <w:sz w:val="14"/>
                <w:szCs w:val="14"/>
                <w:lang w:val="it-IT"/>
              </w:rPr>
              <w:t>I</w:t>
            </w:r>
            <w:r w:rsidRPr="0060075E">
              <w:rPr>
                <w:smallCaps/>
                <w:sz w:val="20"/>
                <w:szCs w:val="20"/>
                <w:lang w:val="it-IT"/>
              </w:rPr>
              <w:t>O</w:t>
            </w:r>
            <w:r w:rsidRPr="0060075E">
              <w:rPr>
                <w:sz w:val="20"/>
                <w:szCs w:val="20"/>
                <w:vertAlign w:val="subscript"/>
                <w:lang w:val="it-IT"/>
              </w:rPr>
              <w:t xml:space="preserve">2 </w:t>
            </w:r>
            <w:r w:rsidRPr="0060075E">
              <w:rPr>
                <w:sz w:val="20"/>
                <w:szCs w:val="20"/>
                <w:lang w:val="it-IT"/>
              </w:rPr>
              <w:t>ratio, mm Hg</w:t>
            </w:r>
          </w:p>
        </w:tc>
        <w:tc>
          <w:tcPr>
            <w:tcW w:w="2551" w:type="dxa"/>
            <w:shd w:val="clear" w:color="auto" w:fill="auto"/>
          </w:tcPr>
          <w:p w14:paraId="384C524A" w14:textId="77777777" w:rsidR="00CE5137" w:rsidRPr="00D717E6" w:rsidRDefault="00CE5137" w:rsidP="00CE5137">
            <w:pPr>
              <w:spacing w:after="0" w:line="240" w:lineRule="auto"/>
              <w:rPr>
                <w:sz w:val="20"/>
                <w:szCs w:val="20"/>
                <w:lang w:val="it-IT"/>
              </w:rPr>
            </w:pPr>
          </w:p>
        </w:tc>
        <w:tc>
          <w:tcPr>
            <w:tcW w:w="2694" w:type="dxa"/>
            <w:shd w:val="clear" w:color="auto" w:fill="auto"/>
          </w:tcPr>
          <w:p w14:paraId="62FDC283" w14:textId="77777777" w:rsidR="00CE5137" w:rsidRPr="00D717E6" w:rsidRDefault="00CE5137" w:rsidP="00CE5137">
            <w:pPr>
              <w:spacing w:after="0" w:line="240" w:lineRule="auto"/>
              <w:rPr>
                <w:sz w:val="20"/>
                <w:szCs w:val="20"/>
                <w:lang w:val="it-IT"/>
              </w:rPr>
            </w:pPr>
          </w:p>
        </w:tc>
      </w:tr>
      <w:tr w:rsidR="00CE5137" w:rsidRPr="00D1199E" w14:paraId="23AADC8C" w14:textId="77777777" w:rsidTr="003C4EFE">
        <w:tc>
          <w:tcPr>
            <w:tcW w:w="4248" w:type="dxa"/>
          </w:tcPr>
          <w:p w14:paraId="1B88C1C2" w14:textId="0E11BA04" w:rsidR="00CE5137" w:rsidRDefault="00CE5137" w:rsidP="00CE5137">
            <w:pPr>
              <w:spacing w:after="0" w:line="240" w:lineRule="auto"/>
              <w:rPr>
                <w:sz w:val="20"/>
                <w:szCs w:val="20"/>
              </w:rPr>
            </w:pPr>
            <w:r w:rsidRPr="00D717E6">
              <w:rPr>
                <w:sz w:val="20"/>
                <w:szCs w:val="20"/>
                <w:lang w:val="it-IT"/>
              </w:rPr>
              <w:t xml:space="preserve">  </w:t>
            </w:r>
            <w:r w:rsidR="000D3BAF">
              <w:rPr>
                <w:sz w:val="20"/>
                <w:szCs w:val="20"/>
              </w:rPr>
              <w:t>≤</w:t>
            </w:r>
            <w:r>
              <w:rPr>
                <w:sz w:val="20"/>
                <w:szCs w:val="20"/>
              </w:rPr>
              <w:t>100</w:t>
            </w:r>
          </w:p>
        </w:tc>
        <w:tc>
          <w:tcPr>
            <w:tcW w:w="2551" w:type="dxa"/>
            <w:shd w:val="clear" w:color="auto" w:fill="auto"/>
          </w:tcPr>
          <w:p w14:paraId="687DFE4D" w14:textId="77777777" w:rsidR="00CE5137" w:rsidRPr="00B22E52" w:rsidRDefault="00CE5137" w:rsidP="00CE5137">
            <w:pPr>
              <w:spacing w:after="0" w:line="240" w:lineRule="auto"/>
              <w:rPr>
                <w:sz w:val="20"/>
                <w:szCs w:val="20"/>
              </w:rPr>
            </w:pPr>
            <w:r>
              <w:rPr>
                <w:sz w:val="20"/>
                <w:szCs w:val="20"/>
              </w:rPr>
              <w:t>933</w:t>
            </w:r>
            <w:r w:rsidRPr="00B22E52">
              <w:rPr>
                <w:sz w:val="20"/>
                <w:szCs w:val="20"/>
              </w:rPr>
              <w:t>/</w:t>
            </w:r>
            <w:r>
              <w:rPr>
                <w:sz w:val="20"/>
                <w:szCs w:val="20"/>
              </w:rPr>
              <w:t>7638</w:t>
            </w:r>
            <w:r w:rsidRPr="00B22E52">
              <w:rPr>
                <w:sz w:val="20"/>
                <w:szCs w:val="20"/>
              </w:rPr>
              <w:t xml:space="preserve"> (12.</w:t>
            </w:r>
            <w:r>
              <w:rPr>
                <w:sz w:val="20"/>
                <w:szCs w:val="20"/>
              </w:rPr>
              <w:t>2</w:t>
            </w:r>
            <w:r w:rsidRPr="00B22E52">
              <w:rPr>
                <w:sz w:val="20"/>
                <w:szCs w:val="20"/>
              </w:rPr>
              <w:t>)</w:t>
            </w:r>
          </w:p>
        </w:tc>
        <w:tc>
          <w:tcPr>
            <w:tcW w:w="2694" w:type="dxa"/>
            <w:shd w:val="clear" w:color="auto" w:fill="auto"/>
          </w:tcPr>
          <w:p w14:paraId="4491AD1C" w14:textId="77777777" w:rsidR="00CE5137" w:rsidRPr="00B22E52" w:rsidRDefault="00CE5137" w:rsidP="00CE5137">
            <w:pPr>
              <w:spacing w:after="0" w:line="240" w:lineRule="auto"/>
              <w:rPr>
                <w:sz w:val="20"/>
                <w:szCs w:val="20"/>
              </w:rPr>
            </w:pPr>
            <w:r>
              <w:rPr>
                <w:sz w:val="20"/>
                <w:szCs w:val="20"/>
              </w:rPr>
              <w:t>936</w:t>
            </w:r>
            <w:r w:rsidRPr="00B22E52">
              <w:rPr>
                <w:sz w:val="20"/>
                <w:szCs w:val="20"/>
              </w:rPr>
              <w:t>/</w:t>
            </w:r>
            <w:r w:rsidRPr="00F55DDC">
              <w:rPr>
                <w:sz w:val="20"/>
                <w:szCs w:val="20"/>
              </w:rPr>
              <w:t>7620</w:t>
            </w:r>
            <w:r w:rsidRPr="00B22E52">
              <w:rPr>
                <w:sz w:val="20"/>
                <w:szCs w:val="20"/>
              </w:rPr>
              <w:t xml:space="preserve"> (12.</w:t>
            </w:r>
            <w:r>
              <w:rPr>
                <w:sz w:val="20"/>
                <w:szCs w:val="20"/>
              </w:rPr>
              <w:t>3</w:t>
            </w:r>
            <w:r w:rsidRPr="00B22E52">
              <w:rPr>
                <w:sz w:val="20"/>
                <w:szCs w:val="20"/>
              </w:rPr>
              <w:t>)</w:t>
            </w:r>
          </w:p>
        </w:tc>
      </w:tr>
      <w:tr w:rsidR="00CE5137" w:rsidRPr="00D1199E" w14:paraId="7DDE6A72" w14:textId="77777777" w:rsidTr="003C4EFE">
        <w:tc>
          <w:tcPr>
            <w:tcW w:w="4248" w:type="dxa"/>
          </w:tcPr>
          <w:p w14:paraId="6CDBA460" w14:textId="5919EC91" w:rsidR="00CE5137" w:rsidRDefault="00CE5137" w:rsidP="00CE5137">
            <w:pPr>
              <w:spacing w:after="0" w:line="240" w:lineRule="auto"/>
              <w:rPr>
                <w:sz w:val="20"/>
                <w:szCs w:val="20"/>
              </w:rPr>
            </w:pPr>
            <w:r>
              <w:rPr>
                <w:sz w:val="20"/>
                <w:szCs w:val="20"/>
              </w:rPr>
              <w:t xml:space="preserve">  </w:t>
            </w:r>
            <w:r w:rsidR="000D3BAF">
              <w:rPr>
                <w:sz w:val="20"/>
                <w:szCs w:val="20"/>
              </w:rPr>
              <w:t>&gt;</w:t>
            </w:r>
            <w:r>
              <w:rPr>
                <w:sz w:val="20"/>
                <w:szCs w:val="20"/>
              </w:rPr>
              <w:t>100-</w:t>
            </w:r>
            <w:r w:rsidR="000D3BAF">
              <w:rPr>
                <w:sz w:val="20"/>
                <w:szCs w:val="20"/>
              </w:rPr>
              <w:t>≤</w:t>
            </w:r>
            <w:r>
              <w:rPr>
                <w:sz w:val="20"/>
                <w:szCs w:val="20"/>
              </w:rPr>
              <w:t>200</w:t>
            </w:r>
          </w:p>
        </w:tc>
        <w:tc>
          <w:tcPr>
            <w:tcW w:w="2551" w:type="dxa"/>
            <w:shd w:val="clear" w:color="auto" w:fill="auto"/>
          </w:tcPr>
          <w:p w14:paraId="413DD596" w14:textId="77777777" w:rsidR="00CE5137" w:rsidRPr="00B22E52" w:rsidRDefault="00CE5137" w:rsidP="00CE5137">
            <w:pPr>
              <w:spacing w:after="0" w:line="240" w:lineRule="auto"/>
              <w:rPr>
                <w:sz w:val="20"/>
                <w:szCs w:val="20"/>
              </w:rPr>
            </w:pPr>
            <w:r>
              <w:rPr>
                <w:sz w:val="20"/>
                <w:szCs w:val="20"/>
              </w:rPr>
              <w:t>2635</w:t>
            </w:r>
            <w:r w:rsidRPr="00B22E52">
              <w:rPr>
                <w:sz w:val="20"/>
                <w:szCs w:val="20"/>
              </w:rPr>
              <w:t>/</w:t>
            </w:r>
            <w:r>
              <w:rPr>
                <w:sz w:val="20"/>
                <w:szCs w:val="20"/>
              </w:rPr>
              <w:t>7638</w:t>
            </w:r>
            <w:r w:rsidRPr="00B22E52">
              <w:rPr>
                <w:sz w:val="20"/>
                <w:szCs w:val="20"/>
              </w:rPr>
              <w:t xml:space="preserve"> (34.</w:t>
            </w:r>
            <w:r>
              <w:rPr>
                <w:sz w:val="20"/>
                <w:szCs w:val="20"/>
              </w:rPr>
              <w:t>5</w:t>
            </w:r>
            <w:r w:rsidRPr="00B22E52">
              <w:rPr>
                <w:sz w:val="20"/>
                <w:szCs w:val="20"/>
              </w:rPr>
              <w:t>)</w:t>
            </w:r>
          </w:p>
        </w:tc>
        <w:tc>
          <w:tcPr>
            <w:tcW w:w="2694" w:type="dxa"/>
            <w:shd w:val="clear" w:color="auto" w:fill="auto"/>
          </w:tcPr>
          <w:p w14:paraId="7C37A5BE" w14:textId="77777777" w:rsidR="00CE5137" w:rsidRPr="00B22E52" w:rsidRDefault="00CE5137" w:rsidP="00CE5137">
            <w:pPr>
              <w:spacing w:after="0" w:line="240" w:lineRule="auto"/>
              <w:rPr>
                <w:sz w:val="20"/>
                <w:szCs w:val="20"/>
              </w:rPr>
            </w:pPr>
            <w:r>
              <w:rPr>
                <w:sz w:val="20"/>
                <w:szCs w:val="20"/>
              </w:rPr>
              <w:t>2664</w:t>
            </w:r>
            <w:r w:rsidRPr="00B22E52">
              <w:rPr>
                <w:sz w:val="20"/>
                <w:szCs w:val="20"/>
              </w:rPr>
              <w:t>/</w:t>
            </w:r>
            <w:r w:rsidRPr="00F55DDC">
              <w:rPr>
                <w:sz w:val="20"/>
                <w:szCs w:val="20"/>
              </w:rPr>
              <w:t>7620</w:t>
            </w:r>
            <w:r w:rsidRPr="00B22E52">
              <w:rPr>
                <w:sz w:val="20"/>
                <w:szCs w:val="20"/>
              </w:rPr>
              <w:t xml:space="preserve"> (35</w:t>
            </w:r>
            <w:r>
              <w:rPr>
                <w:sz w:val="20"/>
                <w:szCs w:val="20"/>
              </w:rPr>
              <w:t>.0</w:t>
            </w:r>
            <w:r w:rsidRPr="00B22E52">
              <w:rPr>
                <w:sz w:val="20"/>
                <w:szCs w:val="20"/>
              </w:rPr>
              <w:t>)</w:t>
            </w:r>
          </w:p>
        </w:tc>
      </w:tr>
      <w:tr w:rsidR="00CE5137" w:rsidRPr="00D1199E" w14:paraId="3CA7EE74" w14:textId="77777777" w:rsidTr="003C4EFE">
        <w:tc>
          <w:tcPr>
            <w:tcW w:w="4248" w:type="dxa"/>
          </w:tcPr>
          <w:p w14:paraId="58A6A481" w14:textId="52954A98" w:rsidR="00CE5137" w:rsidRDefault="00CE5137" w:rsidP="00CE5137">
            <w:pPr>
              <w:spacing w:after="0" w:line="240" w:lineRule="auto"/>
              <w:rPr>
                <w:sz w:val="20"/>
                <w:szCs w:val="20"/>
              </w:rPr>
            </w:pPr>
            <w:r>
              <w:rPr>
                <w:sz w:val="20"/>
                <w:szCs w:val="20"/>
              </w:rPr>
              <w:t xml:space="preserve">  </w:t>
            </w:r>
            <w:r w:rsidR="000D3BAF">
              <w:rPr>
                <w:sz w:val="20"/>
                <w:szCs w:val="20"/>
              </w:rPr>
              <w:t>&gt;</w:t>
            </w:r>
            <w:r>
              <w:rPr>
                <w:sz w:val="20"/>
                <w:szCs w:val="20"/>
              </w:rPr>
              <w:t>200</w:t>
            </w:r>
            <w:r w:rsidR="00406696">
              <w:rPr>
                <w:sz w:val="20"/>
                <w:szCs w:val="20"/>
              </w:rPr>
              <w:t>-</w:t>
            </w:r>
            <w:r w:rsidR="001E6011">
              <w:rPr>
                <w:sz w:val="20"/>
                <w:szCs w:val="20"/>
              </w:rPr>
              <w:t>≤300</w:t>
            </w:r>
          </w:p>
        </w:tc>
        <w:tc>
          <w:tcPr>
            <w:tcW w:w="2551" w:type="dxa"/>
            <w:shd w:val="clear" w:color="auto" w:fill="auto"/>
          </w:tcPr>
          <w:p w14:paraId="0C01C3E8" w14:textId="7032274E" w:rsidR="00CE5137" w:rsidRPr="00B22E52" w:rsidRDefault="00EE16D7" w:rsidP="00CE5137">
            <w:pPr>
              <w:spacing w:after="0" w:line="240" w:lineRule="auto"/>
              <w:rPr>
                <w:sz w:val="20"/>
                <w:szCs w:val="20"/>
              </w:rPr>
            </w:pPr>
            <w:r>
              <w:rPr>
                <w:sz w:val="20"/>
                <w:szCs w:val="20"/>
              </w:rPr>
              <w:t>1978/</w:t>
            </w:r>
            <w:r w:rsidR="00F113E5">
              <w:rPr>
                <w:sz w:val="20"/>
                <w:szCs w:val="20"/>
              </w:rPr>
              <w:t>7638 (25.9)</w:t>
            </w:r>
          </w:p>
        </w:tc>
        <w:tc>
          <w:tcPr>
            <w:tcW w:w="2694" w:type="dxa"/>
            <w:shd w:val="clear" w:color="auto" w:fill="auto"/>
          </w:tcPr>
          <w:p w14:paraId="3AC542FE" w14:textId="546BA8CE" w:rsidR="00CE5137" w:rsidRPr="00B22E52" w:rsidRDefault="00C4703D" w:rsidP="00CE5137">
            <w:pPr>
              <w:spacing w:after="0" w:line="240" w:lineRule="auto"/>
              <w:rPr>
                <w:sz w:val="20"/>
                <w:szCs w:val="20"/>
              </w:rPr>
            </w:pPr>
            <w:r>
              <w:rPr>
                <w:sz w:val="20"/>
                <w:szCs w:val="20"/>
              </w:rPr>
              <w:t>1977/7620 (25.9)</w:t>
            </w:r>
          </w:p>
        </w:tc>
      </w:tr>
      <w:tr w:rsidR="00B16540" w:rsidRPr="00B16540" w14:paraId="114FEB82" w14:textId="77777777" w:rsidTr="003C4EFE">
        <w:tc>
          <w:tcPr>
            <w:tcW w:w="4248" w:type="dxa"/>
          </w:tcPr>
          <w:p w14:paraId="390FC96A" w14:textId="4137B729" w:rsidR="00D145FA" w:rsidRPr="00B16540" w:rsidRDefault="00D145FA" w:rsidP="00CE5137">
            <w:pPr>
              <w:spacing w:after="0" w:line="240" w:lineRule="auto"/>
              <w:rPr>
                <w:sz w:val="20"/>
                <w:szCs w:val="20"/>
              </w:rPr>
            </w:pPr>
            <w:r w:rsidRPr="00B16540">
              <w:rPr>
                <w:sz w:val="20"/>
                <w:szCs w:val="20"/>
              </w:rPr>
              <w:t xml:space="preserve">  </w:t>
            </w:r>
            <w:r w:rsidR="00670F5F" w:rsidRPr="00B16540">
              <w:rPr>
                <w:sz w:val="20"/>
                <w:szCs w:val="20"/>
              </w:rPr>
              <w:t>&gt;3</w:t>
            </w:r>
            <w:r w:rsidR="00E32D22" w:rsidRPr="00B16540">
              <w:rPr>
                <w:sz w:val="20"/>
                <w:szCs w:val="20"/>
              </w:rPr>
              <w:t>00</w:t>
            </w:r>
          </w:p>
        </w:tc>
        <w:tc>
          <w:tcPr>
            <w:tcW w:w="2551" w:type="dxa"/>
            <w:shd w:val="clear" w:color="auto" w:fill="auto"/>
          </w:tcPr>
          <w:p w14:paraId="2DAEC445" w14:textId="3D2373DD" w:rsidR="00D145FA" w:rsidRPr="00B16540" w:rsidRDefault="00D80647" w:rsidP="00CE5137">
            <w:pPr>
              <w:spacing w:after="0" w:line="240" w:lineRule="auto"/>
              <w:rPr>
                <w:sz w:val="20"/>
                <w:szCs w:val="20"/>
              </w:rPr>
            </w:pPr>
            <w:r w:rsidRPr="00B16540">
              <w:rPr>
                <w:sz w:val="20"/>
                <w:szCs w:val="20"/>
              </w:rPr>
              <w:t>2092/7638 (27.4)</w:t>
            </w:r>
          </w:p>
        </w:tc>
        <w:tc>
          <w:tcPr>
            <w:tcW w:w="2694" w:type="dxa"/>
            <w:shd w:val="clear" w:color="auto" w:fill="auto"/>
          </w:tcPr>
          <w:p w14:paraId="24AC5FF6" w14:textId="4FD24AD7" w:rsidR="00D145FA" w:rsidRPr="00B16540" w:rsidRDefault="006651B9" w:rsidP="00CE5137">
            <w:pPr>
              <w:spacing w:after="0" w:line="240" w:lineRule="auto"/>
              <w:rPr>
                <w:sz w:val="20"/>
                <w:szCs w:val="20"/>
              </w:rPr>
            </w:pPr>
            <w:r w:rsidRPr="00B16540">
              <w:rPr>
                <w:sz w:val="20"/>
                <w:szCs w:val="20"/>
              </w:rPr>
              <w:t>2043/7620 (26.8)</w:t>
            </w:r>
          </w:p>
        </w:tc>
      </w:tr>
      <w:tr w:rsidR="00CE5137" w:rsidRPr="00D1199E" w14:paraId="0F014E4C" w14:textId="77777777" w:rsidTr="003C4EFE">
        <w:tc>
          <w:tcPr>
            <w:tcW w:w="4248" w:type="dxa"/>
          </w:tcPr>
          <w:p w14:paraId="1173AC5D" w14:textId="77777777" w:rsidR="00CE5137" w:rsidRPr="00454584" w:rsidRDefault="00CE5137" w:rsidP="00CE5137">
            <w:pPr>
              <w:spacing w:after="0" w:line="240" w:lineRule="auto"/>
              <w:rPr>
                <w:sz w:val="20"/>
                <w:szCs w:val="20"/>
              </w:rPr>
            </w:pPr>
            <w:r w:rsidRPr="00454584">
              <w:rPr>
                <w:sz w:val="20"/>
                <w:szCs w:val="20"/>
              </w:rPr>
              <w:t>ICNARC</w:t>
            </w:r>
            <w:r w:rsidRPr="00454584">
              <w:rPr>
                <w:i/>
                <w:sz w:val="20"/>
                <w:szCs w:val="20"/>
                <w:vertAlign w:val="subscript"/>
              </w:rPr>
              <w:t xml:space="preserve">H-2023 </w:t>
            </w:r>
            <w:r w:rsidRPr="00454584">
              <w:rPr>
                <w:sz w:val="20"/>
                <w:szCs w:val="20"/>
              </w:rPr>
              <w:t xml:space="preserve">model predicted risk of death </w:t>
            </w:r>
            <w:r w:rsidRPr="00454584">
              <w:rPr>
                <w:sz w:val="20"/>
                <w:szCs w:val="20"/>
                <w:vertAlign w:val="superscript"/>
              </w:rPr>
              <w:t>e</w:t>
            </w:r>
            <w:r w:rsidRPr="00454584">
              <w:rPr>
                <w:sz w:val="20"/>
                <w:szCs w:val="20"/>
              </w:rPr>
              <w:t xml:space="preserve">, mean (SD) [No.] </w:t>
            </w:r>
          </w:p>
        </w:tc>
        <w:tc>
          <w:tcPr>
            <w:tcW w:w="2551" w:type="dxa"/>
            <w:shd w:val="clear" w:color="auto" w:fill="auto"/>
          </w:tcPr>
          <w:p w14:paraId="1DA8258F" w14:textId="117A6EF2" w:rsidR="00CE5137" w:rsidRPr="00D04653" w:rsidRDefault="00CE5137" w:rsidP="00CE5137">
            <w:pPr>
              <w:spacing w:after="0" w:line="240" w:lineRule="auto"/>
              <w:rPr>
                <w:sz w:val="20"/>
                <w:szCs w:val="20"/>
                <w:lang w:val="it-IT"/>
              </w:rPr>
            </w:pPr>
            <w:r w:rsidRPr="00D04653">
              <w:rPr>
                <w:sz w:val="20"/>
                <w:szCs w:val="20"/>
                <w:lang w:val="it-IT"/>
              </w:rPr>
              <w:t>0.35 (0.29) [688</w:t>
            </w:r>
            <w:r w:rsidR="00E80E5B">
              <w:rPr>
                <w:sz w:val="20"/>
                <w:szCs w:val="20"/>
                <w:lang w:val="it-IT"/>
              </w:rPr>
              <w:t>2</w:t>
            </w:r>
            <w:r w:rsidRPr="00D04653">
              <w:rPr>
                <w:sz w:val="20"/>
                <w:szCs w:val="20"/>
                <w:lang w:val="it-IT"/>
              </w:rPr>
              <w:t>]</w:t>
            </w:r>
          </w:p>
        </w:tc>
        <w:tc>
          <w:tcPr>
            <w:tcW w:w="2694" w:type="dxa"/>
            <w:shd w:val="clear" w:color="auto" w:fill="auto"/>
          </w:tcPr>
          <w:p w14:paraId="56B59426" w14:textId="77777777" w:rsidR="00CE5137" w:rsidRPr="00D04653" w:rsidRDefault="00CE5137" w:rsidP="00CE5137">
            <w:pPr>
              <w:spacing w:after="0" w:line="240" w:lineRule="auto"/>
              <w:rPr>
                <w:sz w:val="20"/>
                <w:szCs w:val="20"/>
                <w:lang w:val="it-IT"/>
              </w:rPr>
            </w:pPr>
            <w:r w:rsidRPr="00D04653">
              <w:rPr>
                <w:sz w:val="20"/>
                <w:szCs w:val="20"/>
                <w:lang w:val="it-IT"/>
              </w:rPr>
              <w:t>0.34 (0.29) [7014]</w:t>
            </w:r>
          </w:p>
        </w:tc>
      </w:tr>
      <w:tr w:rsidR="00CE5137" w:rsidRPr="00D1199E" w14:paraId="2F4292EA" w14:textId="77777777" w:rsidTr="003C4EFE">
        <w:tc>
          <w:tcPr>
            <w:tcW w:w="4248" w:type="dxa"/>
          </w:tcPr>
          <w:p w14:paraId="402580F1" w14:textId="77777777" w:rsidR="00CE5137" w:rsidRPr="007776DD" w:rsidRDefault="00CE5137" w:rsidP="00CE5137">
            <w:pPr>
              <w:spacing w:after="0" w:line="240" w:lineRule="auto"/>
              <w:rPr>
                <w:sz w:val="20"/>
                <w:szCs w:val="20"/>
                <w:lang w:val="it-IT"/>
              </w:rPr>
            </w:pPr>
            <w:r w:rsidRPr="007776DD">
              <w:rPr>
                <w:sz w:val="20"/>
                <w:szCs w:val="20"/>
                <w:lang w:val="it-IT"/>
              </w:rPr>
              <w:t xml:space="preserve">APACHE II score </w:t>
            </w:r>
            <w:r>
              <w:rPr>
                <w:sz w:val="20"/>
                <w:szCs w:val="20"/>
                <w:vertAlign w:val="superscript"/>
                <w:lang w:val="it-IT"/>
              </w:rPr>
              <w:t>f</w:t>
            </w:r>
            <w:r w:rsidRPr="007776DD">
              <w:rPr>
                <w:sz w:val="20"/>
                <w:szCs w:val="20"/>
                <w:lang w:val="it-IT"/>
              </w:rPr>
              <w:t>, median (IQR) [No.]</w:t>
            </w:r>
          </w:p>
        </w:tc>
        <w:tc>
          <w:tcPr>
            <w:tcW w:w="2551" w:type="dxa"/>
            <w:shd w:val="clear" w:color="auto" w:fill="auto"/>
          </w:tcPr>
          <w:p w14:paraId="79D07464" w14:textId="20FF0598" w:rsidR="00CE5137" w:rsidRPr="00D1199E" w:rsidRDefault="00CE5137" w:rsidP="00CE5137">
            <w:pPr>
              <w:spacing w:after="0" w:line="240" w:lineRule="auto"/>
              <w:rPr>
                <w:sz w:val="20"/>
                <w:szCs w:val="20"/>
              </w:rPr>
            </w:pPr>
            <w:r>
              <w:rPr>
                <w:sz w:val="20"/>
                <w:szCs w:val="20"/>
              </w:rPr>
              <w:t>16 (12-21) [731</w:t>
            </w:r>
            <w:r w:rsidR="00E80E5B">
              <w:rPr>
                <w:sz w:val="20"/>
                <w:szCs w:val="20"/>
              </w:rPr>
              <w:t>7</w:t>
            </w:r>
            <w:r>
              <w:rPr>
                <w:sz w:val="20"/>
                <w:szCs w:val="20"/>
              </w:rPr>
              <w:t>]</w:t>
            </w:r>
          </w:p>
        </w:tc>
        <w:tc>
          <w:tcPr>
            <w:tcW w:w="2694" w:type="dxa"/>
            <w:shd w:val="clear" w:color="auto" w:fill="auto"/>
          </w:tcPr>
          <w:p w14:paraId="4D0E0E2C" w14:textId="77777777" w:rsidR="00CE5137" w:rsidRPr="00D1199E" w:rsidRDefault="00CE5137" w:rsidP="00CE5137">
            <w:pPr>
              <w:spacing w:after="0" w:line="240" w:lineRule="auto"/>
              <w:rPr>
                <w:sz w:val="20"/>
                <w:szCs w:val="20"/>
              </w:rPr>
            </w:pPr>
            <w:r>
              <w:rPr>
                <w:sz w:val="20"/>
                <w:szCs w:val="20"/>
              </w:rPr>
              <w:t>16 (12-21) [7437]</w:t>
            </w:r>
          </w:p>
        </w:tc>
      </w:tr>
    </w:tbl>
    <w:p w14:paraId="3FB6CE48" w14:textId="77777777" w:rsidR="00626BBD" w:rsidRDefault="00626BBD" w:rsidP="004D4E7E">
      <w:pPr>
        <w:spacing w:after="0" w:line="240" w:lineRule="auto"/>
        <w:rPr>
          <w:sz w:val="20"/>
          <w:szCs w:val="20"/>
          <w:lang w:val="en-GB"/>
        </w:rPr>
      </w:pPr>
    </w:p>
    <w:p w14:paraId="69533837" w14:textId="478B227C" w:rsidR="0F428EBD" w:rsidRDefault="0F428EBD" w:rsidP="004D4E7E">
      <w:pPr>
        <w:spacing w:after="0" w:line="240" w:lineRule="auto"/>
        <w:rPr>
          <w:sz w:val="20"/>
          <w:szCs w:val="20"/>
        </w:rPr>
      </w:pPr>
      <w:r w:rsidRPr="4F871584">
        <w:rPr>
          <w:sz w:val="20"/>
          <w:szCs w:val="20"/>
          <w:lang w:val="en-GB"/>
        </w:rPr>
        <w:t xml:space="preserve">Values are No./Total no. (%) unless otherwise indicated. </w:t>
      </w:r>
    </w:p>
    <w:p w14:paraId="6FCD5ED9" w14:textId="4E92F2AC" w:rsidR="0F428EBD" w:rsidRDefault="0F428EBD" w:rsidP="004D4E7E">
      <w:pPr>
        <w:spacing w:after="0" w:line="240" w:lineRule="auto"/>
        <w:rPr>
          <w:sz w:val="20"/>
          <w:szCs w:val="20"/>
        </w:rPr>
      </w:pPr>
      <w:r w:rsidRPr="4F871584">
        <w:rPr>
          <w:sz w:val="20"/>
          <w:szCs w:val="20"/>
          <w:lang w:val="en-GB"/>
        </w:rPr>
        <w:t>APACHE II, Acute Physiology and Chronic Health Evaluation II; F</w:t>
      </w:r>
      <w:r w:rsidRPr="4F871584">
        <w:rPr>
          <w:sz w:val="14"/>
          <w:szCs w:val="14"/>
          <w:lang w:val="en-GB"/>
        </w:rPr>
        <w:t>I</w:t>
      </w:r>
      <w:r w:rsidRPr="4F871584">
        <w:rPr>
          <w:sz w:val="20"/>
          <w:szCs w:val="20"/>
          <w:lang w:val="en-GB"/>
        </w:rPr>
        <w:t>O</w:t>
      </w:r>
      <w:r w:rsidRPr="4F871584">
        <w:rPr>
          <w:sz w:val="20"/>
          <w:szCs w:val="20"/>
          <w:vertAlign w:val="subscript"/>
          <w:lang w:val="en-GB"/>
        </w:rPr>
        <w:t>2</w:t>
      </w:r>
      <w:r w:rsidRPr="4F871584">
        <w:rPr>
          <w:sz w:val="20"/>
          <w:szCs w:val="20"/>
          <w:lang w:val="en-GB"/>
        </w:rPr>
        <w:t>, fraction of inspired oxygen; HIE, hypoxic-ischemic encephalopathy; ICNARC, Intensive Care National Audit &amp; Research Centre; ICU, intensive care unit; IQR, interquartile range; PaO</w:t>
      </w:r>
      <w:r w:rsidRPr="4F871584">
        <w:rPr>
          <w:sz w:val="20"/>
          <w:szCs w:val="20"/>
          <w:vertAlign w:val="subscript"/>
          <w:lang w:val="en-GB"/>
        </w:rPr>
        <w:t>2</w:t>
      </w:r>
      <w:r w:rsidRPr="4F871584">
        <w:rPr>
          <w:sz w:val="20"/>
          <w:szCs w:val="20"/>
          <w:lang w:val="en-GB"/>
        </w:rPr>
        <w:t xml:space="preserve">, partial pressure of oxygen in the arterial blood; </w:t>
      </w:r>
      <w:r w:rsidR="00B45CDA">
        <w:rPr>
          <w:sz w:val="20"/>
          <w:szCs w:val="20"/>
          <w:lang w:val="en-GB"/>
        </w:rPr>
        <w:t>S</w:t>
      </w:r>
      <w:r w:rsidR="003B6E5A">
        <w:rPr>
          <w:sz w:val="20"/>
          <w:szCs w:val="20"/>
          <w:lang w:val="en-GB"/>
        </w:rPr>
        <w:t xml:space="preserve">D, standard deviation; </w:t>
      </w:r>
      <w:r w:rsidRPr="4F871584">
        <w:rPr>
          <w:sz w:val="20"/>
          <w:szCs w:val="20"/>
          <w:lang w:val="en-GB"/>
        </w:rPr>
        <w:t>SpO</w:t>
      </w:r>
      <w:r w:rsidRPr="4F871584">
        <w:rPr>
          <w:sz w:val="20"/>
          <w:szCs w:val="20"/>
          <w:vertAlign w:val="subscript"/>
          <w:lang w:val="en-GB"/>
        </w:rPr>
        <w:t>2</w:t>
      </w:r>
      <w:r w:rsidRPr="4F871584">
        <w:rPr>
          <w:sz w:val="20"/>
          <w:szCs w:val="20"/>
          <w:lang w:val="en-GB"/>
        </w:rPr>
        <w:t xml:space="preserve">, peripheral oxygen saturation. </w:t>
      </w:r>
    </w:p>
    <w:p w14:paraId="6915BB7A" w14:textId="57465477" w:rsidR="0F428EBD" w:rsidRDefault="0F428EBD" w:rsidP="004D4E7E">
      <w:pPr>
        <w:spacing w:after="0" w:line="240" w:lineRule="auto"/>
        <w:rPr>
          <w:sz w:val="20"/>
          <w:szCs w:val="20"/>
        </w:rPr>
      </w:pPr>
      <w:r w:rsidRPr="4F871584">
        <w:rPr>
          <w:sz w:val="20"/>
          <w:szCs w:val="20"/>
          <w:lang w:val="en-GB"/>
        </w:rPr>
        <w:t>SI conversion factors: To convert PaO</w:t>
      </w:r>
      <w:r w:rsidRPr="4F871584">
        <w:rPr>
          <w:sz w:val="20"/>
          <w:szCs w:val="20"/>
          <w:vertAlign w:val="subscript"/>
          <w:lang w:val="en-GB"/>
        </w:rPr>
        <w:t>2</w:t>
      </w:r>
      <w:r w:rsidRPr="4F871584">
        <w:rPr>
          <w:sz w:val="20"/>
          <w:szCs w:val="20"/>
          <w:lang w:val="en-GB"/>
        </w:rPr>
        <w:t xml:space="preserve"> and PaO</w:t>
      </w:r>
      <w:r w:rsidRPr="4F871584">
        <w:rPr>
          <w:sz w:val="20"/>
          <w:szCs w:val="20"/>
          <w:vertAlign w:val="subscript"/>
          <w:lang w:val="en-GB"/>
        </w:rPr>
        <w:t>2</w:t>
      </w:r>
      <w:r w:rsidRPr="4F871584">
        <w:rPr>
          <w:sz w:val="20"/>
          <w:szCs w:val="20"/>
          <w:lang w:val="en-GB"/>
        </w:rPr>
        <w:t>/F</w:t>
      </w:r>
      <w:r w:rsidRPr="4F871584">
        <w:rPr>
          <w:sz w:val="14"/>
          <w:szCs w:val="14"/>
          <w:lang w:val="en-GB"/>
        </w:rPr>
        <w:t>I</w:t>
      </w:r>
      <w:r w:rsidRPr="4F871584">
        <w:rPr>
          <w:sz w:val="20"/>
          <w:szCs w:val="20"/>
          <w:lang w:val="en-GB"/>
        </w:rPr>
        <w:t>O</w:t>
      </w:r>
      <w:r w:rsidRPr="4F871584">
        <w:rPr>
          <w:sz w:val="20"/>
          <w:szCs w:val="20"/>
          <w:vertAlign w:val="subscript"/>
          <w:lang w:val="en-GB"/>
        </w:rPr>
        <w:t xml:space="preserve">2 </w:t>
      </w:r>
      <w:r w:rsidRPr="4F871584">
        <w:rPr>
          <w:sz w:val="20"/>
          <w:szCs w:val="20"/>
          <w:lang w:val="en-GB"/>
        </w:rPr>
        <w:t>ratio to kPa, multiply values by 0.133.</w:t>
      </w:r>
    </w:p>
    <w:p w14:paraId="0EF10D0D" w14:textId="04B0EDA3" w:rsidR="0F428EBD" w:rsidRDefault="0F428EBD" w:rsidP="004D4E7E">
      <w:pPr>
        <w:pStyle w:val="ListParagraph"/>
        <w:numPr>
          <w:ilvl w:val="0"/>
          <w:numId w:val="32"/>
        </w:numPr>
        <w:spacing w:after="0" w:line="240" w:lineRule="auto"/>
        <w:rPr>
          <w:sz w:val="20"/>
          <w:szCs w:val="20"/>
        </w:rPr>
      </w:pPr>
      <w:r w:rsidRPr="4F871584">
        <w:rPr>
          <w:sz w:val="20"/>
          <w:szCs w:val="20"/>
          <w:lang w:val="en-GB"/>
        </w:rPr>
        <w:t>Other includes those in the Chinese ethnic group, and those not in the groups otherwise listed, collected as per the National Health Service Data Dictionary definitions for ‘Ethnic category’.</w:t>
      </w:r>
    </w:p>
    <w:p w14:paraId="5A7FA2F0" w14:textId="45A97186" w:rsidR="0F428EBD" w:rsidRDefault="0F428EBD" w:rsidP="004D4E7E">
      <w:pPr>
        <w:pStyle w:val="ListParagraph"/>
        <w:numPr>
          <w:ilvl w:val="0"/>
          <w:numId w:val="32"/>
        </w:numPr>
        <w:spacing w:after="0" w:line="240" w:lineRule="auto"/>
        <w:rPr>
          <w:sz w:val="20"/>
          <w:szCs w:val="20"/>
        </w:rPr>
      </w:pPr>
      <w:r w:rsidRPr="4F871584">
        <w:rPr>
          <w:sz w:val="20"/>
          <w:szCs w:val="20"/>
          <w:lang w:val="en-GB"/>
        </w:rPr>
        <w:t>Shortness of breath with light activity due to pulmonary disease and evident within the six months prior to admission.</w:t>
      </w:r>
    </w:p>
    <w:p w14:paraId="0E085AB7" w14:textId="68B60698" w:rsidR="0F428EBD" w:rsidRDefault="0F428EBD" w:rsidP="004D4E7E">
      <w:pPr>
        <w:pStyle w:val="ListParagraph"/>
        <w:numPr>
          <w:ilvl w:val="0"/>
          <w:numId w:val="32"/>
        </w:numPr>
        <w:spacing w:after="0" w:line="240" w:lineRule="auto"/>
        <w:rPr>
          <w:sz w:val="20"/>
          <w:szCs w:val="20"/>
        </w:rPr>
      </w:pPr>
      <w:r w:rsidRPr="4F871584">
        <w:rPr>
          <w:sz w:val="20"/>
          <w:szCs w:val="20"/>
          <w:lang w:val="en-GB"/>
        </w:rPr>
        <w:t>Calculated since admission to critical care.</w:t>
      </w:r>
    </w:p>
    <w:p w14:paraId="5C40A289" w14:textId="7AD907CB" w:rsidR="0F428EBD" w:rsidRDefault="0F428EBD" w:rsidP="004D4E7E">
      <w:pPr>
        <w:pStyle w:val="ListParagraph"/>
        <w:numPr>
          <w:ilvl w:val="0"/>
          <w:numId w:val="32"/>
        </w:numPr>
        <w:spacing w:after="0" w:line="240" w:lineRule="auto"/>
        <w:rPr>
          <w:sz w:val="20"/>
          <w:szCs w:val="20"/>
        </w:rPr>
      </w:pPr>
      <w:r w:rsidRPr="05575DA7">
        <w:rPr>
          <w:sz w:val="20"/>
          <w:szCs w:val="20"/>
          <w:lang w:val="en-GB"/>
        </w:rPr>
        <w:lastRenderedPageBreak/>
        <w:t>For stratified randomi</w:t>
      </w:r>
      <w:r w:rsidR="00D9431B">
        <w:rPr>
          <w:sz w:val="20"/>
          <w:szCs w:val="20"/>
          <w:lang w:val="en-GB"/>
        </w:rPr>
        <w:t>s</w:t>
      </w:r>
      <w:r w:rsidRPr="05575DA7">
        <w:rPr>
          <w:sz w:val="20"/>
          <w:szCs w:val="20"/>
          <w:lang w:val="en-GB"/>
        </w:rPr>
        <w:t xml:space="preserve">ation, hierarchical classification was used to select at most one subgroup for each patient (from highest to lowest priority: HIE, sepsis, acute brain injury except HIE). </w:t>
      </w:r>
    </w:p>
    <w:p w14:paraId="66B9E1F9" w14:textId="580ED186" w:rsidR="0F428EBD" w:rsidRDefault="0F428EBD" w:rsidP="004D4E7E">
      <w:pPr>
        <w:pStyle w:val="ListParagraph"/>
        <w:numPr>
          <w:ilvl w:val="0"/>
          <w:numId w:val="32"/>
        </w:numPr>
        <w:spacing w:after="0" w:line="240" w:lineRule="auto"/>
        <w:rPr>
          <w:sz w:val="20"/>
          <w:szCs w:val="20"/>
        </w:rPr>
      </w:pPr>
      <w:r w:rsidRPr="05575DA7">
        <w:rPr>
          <w:sz w:val="20"/>
          <w:szCs w:val="20"/>
          <w:lang w:val="en-GB"/>
        </w:rPr>
        <w:t>ICNARC</w:t>
      </w:r>
      <w:r w:rsidRPr="05575DA7">
        <w:rPr>
          <w:i/>
          <w:iCs/>
          <w:sz w:val="20"/>
          <w:szCs w:val="20"/>
          <w:vertAlign w:val="subscript"/>
          <w:lang w:val="en-GB"/>
        </w:rPr>
        <w:t>H</w:t>
      </w:r>
      <w:r w:rsidRPr="05575DA7">
        <w:rPr>
          <w:sz w:val="20"/>
          <w:szCs w:val="20"/>
          <w:vertAlign w:val="subscript"/>
          <w:lang w:val="en-GB"/>
        </w:rPr>
        <w:t xml:space="preserve">-2023 </w:t>
      </w:r>
      <w:r w:rsidRPr="05575DA7">
        <w:rPr>
          <w:sz w:val="20"/>
          <w:szCs w:val="20"/>
          <w:lang w:val="en-GB"/>
        </w:rPr>
        <w:t>was calculated using physiological measures, age, past medical history, dependency, cardiopulmonary resuscitation prior to admission, mechanical ventilation receipt, source of and primary reason for admission. Other than PaO</w:t>
      </w:r>
      <w:r w:rsidRPr="05575DA7">
        <w:rPr>
          <w:sz w:val="20"/>
          <w:szCs w:val="20"/>
          <w:vertAlign w:val="subscript"/>
          <w:lang w:val="en-GB"/>
        </w:rPr>
        <w:t xml:space="preserve">2 </w:t>
      </w:r>
      <w:r w:rsidRPr="05575DA7">
        <w:rPr>
          <w:sz w:val="20"/>
          <w:szCs w:val="20"/>
          <w:lang w:val="en-GB"/>
        </w:rPr>
        <w:t>and F</w:t>
      </w:r>
      <w:r w:rsidRPr="05575DA7">
        <w:rPr>
          <w:sz w:val="14"/>
          <w:szCs w:val="14"/>
          <w:lang w:val="en-GB"/>
        </w:rPr>
        <w:t>I</w:t>
      </w:r>
      <w:r w:rsidRPr="05575DA7">
        <w:rPr>
          <w:sz w:val="20"/>
          <w:szCs w:val="20"/>
          <w:lang w:val="en-GB"/>
        </w:rPr>
        <w:t>O</w:t>
      </w:r>
      <w:r w:rsidRPr="05575DA7">
        <w:rPr>
          <w:sz w:val="20"/>
          <w:szCs w:val="20"/>
          <w:vertAlign w:val="subscript"/>
          <w:lang w:val="en-GB"/>
        </w:rPr>
        <w:t>2</w:t>
      </w:r>
      <w:r w:rsidRPr="05575DA7">
        <w:rPr>
          <w:sz w:val="20"/>
          <w:szCs w:val="20"/>
          <w:lang w:val="en-GB"/>
        </w:rPr>
        <w:t xml:space="preserve"> values (last prior to randomisation), physiological measures reflect information from the first 24 hours in critical care. </w:t>
      </w:r>
    </w:p>
    <w:p w14:paraId="1B8667D3" w14:textId="1944D2D3" w:rsidR="0F428EBD" w:rsidRDefault="0F428EBD" w:rsidP="004D4E7E">
      <w:pPr>
        <w:pStyle w:val="ListParagraph"/>
        <w:numPr>
          <w:ilvl w:val="0"/>
          <w:numId w:val="32"/>
        </w:numPr>
        <w:spacing w:after="0" w:line="240" w:lineRule="auto"/>
        <w:rPr>
          <w:sz w:val="20"/>
          <w:szCs w:val="20"/>
        </w:rPr>
      </w:pPr>
      <w:r w:rsidRPr="05575DA7">
        <w:rPr>
          <w:sz w:val="20"/>
          <w:szCs w:val="20"/>
          <w:lang w:val="en-GB"/>
        </w:rPr>
        <w:t>APACHE II score (range, 0–71; higher scores indicate greater severity) was calculated using physiological measures, age and previous health status. Other than PaO</w:t>
      </w:r>
      <w:r w:rsidRPr="05575DA7">
        <w:rPr>
          <w:sz w:val="20"/>
          <w:szCs w:val="20"/>
          <w:vertAlign w:val="subscript"/>
          <w:lang w:val="en-GB"/>
        </w:rPr>
        <w:t xml:space="preserve">2 </w:t>
      </w:r>
      <w:r w:rsidRPr="05575DA7">
        <w:rPr>
          <w:sz w:val="20"/>
          <w:szCs w:val="20"/>
          <w:lang w:val="en-GB"/>
        </w:rPr>
        <w:t>and F</w:t>
      </w:r>
      <w:r w:rsidRPr="05575DA7">
        <w:rPr>
          <w:sz w:val="14"/>
          <w:szCs w:val="14"/>
          <w:lang w:val="en-GB"/>
        </w:rPr>
        <w:t>I</w:t>
      </w:r>
      <w:r w:rsidRPr="05575DA7">
        <w:rPr>
          <w:sz w:val="20"/>
          <w:szCs w:val="20"/>
          <w:lang w:val="en-GB"/>
        </w:rPr>
        <w:t>O</w:t>
      </w:r>
      <w:r w:rsidRPr="05575DA7">
        <w:rPr>
          <w:sz w:val="20"/>
          <w:szCs w:val="20"/>
          <w:vertAlign w:val="subscript"/>
          <w:lang w:val="en-GB"/>
        </w:rPr>
        <w:t>2</w:t>
      </w:r>
      <w:r w:rsidRPr="05575DA7">
        <w:rPr>
          <w:sz w:val="20"/>
          <w:szCs w:val="20"/>
          <w:lang w:val="en-GB"/>
        </w:rPr>
        <w:t xml:space="preserve"> values (last prior to randomization), physiological measures reflect information from the first 24 hours in critical care.</w:t>
      </w:r>
    </w:p>
    <w:p w14:paraId="4A89D1B0" w14:textId="7F0264EF" w:rsidR="00EE130A" w:rsidRDefault="00EE130A" w:rsidP="49B1582E">
      <w:pPr>
        <w:spacing w:after="160" w:line="259" w:lineRule="auto"/>
        <w:rPr>
          <w:b/>
          <w:bCs/>
        </w:rPr>
        <w:sectPr w:rsidR="00EE130A" w:rsidSect="00635C2C">
          <w:headerReference w:type="default" r:id="rId13"/>
          <w:footerReference w:type="default" r:id="rId14"/>
          <w:pgSz w:w="11906" w:h="16838" w:code="9"/>
          <w:pgMar w:top="1440" w:right="1440" w:bottom="1440" w:left="1440" w:header="709" w:footer="709" w:gutter="0"/>
          <w:lnNumType w:countBy="1" w:restart="continuous"/>
          <w:cols w:space="708"/>
          <w:docGrid w:linePitch="360"/>
        </w:sectPr>
      </w:pPr>
    </w:p>
    <w:p w14:paraId="7EFF41DC" w14:textId="76C9D957" w:rsidR="2EB25120" w:rsidRDefault="2EB25120" w:rsidP="00744430">
      <w:pPr>
        <w:spacing w:after="0" w:line="240" w:lineRule="auto"/>
      </w:pPr>
      <w:r w:rsidRPr="05575DA7">
        <w:rPr>
          <w:b/>
          <w:bCs/>
        </w:rPr>
        <w:lastRenderedPageBreak/>
        <w:t>Table 2.</w:t>
      </w:r>
      <w:r w:rsidRPr="05575DA7">
        <w:t xml:space="preserve"> Primary and secondary clinical outcomes.  </w:t>
      </w:r>
    </w:p>
    <w:p w14:paraId="379FCC7A" w14:textId="51A90293" w:rsidR="05575DA7" w:rsidRDefault="05575DA7" w:rsidP="00744430">
      <w:pPr>
        <w:spacing w:after="0" w:line="240" w:lineRule="auto"/>
      </w:pPr>
    </w:p>
    <w:tbl>
      <w:tblPr>
        <w:tblStyle w:val="TableGrid"/>
        <w:tblW w:w="14989" w:type="dxa"/>
        <w:tblInd w:w="-431" w:type="dxa"/>
        <w:tblLayout w:type="fixed"/>
        <w:tblLook w:val="04A0" w:firstRow="1" w:lastRow="0" w:firstColumn="1" w:lastColumn="0" w:noHBand="0" w:noVBand="1"/>
      </w:tblPr>
      <w:tblGrid>
        <w:gridCol w:w="3545"/>
        <w:gridCol w:w="2410"/>
        <w:gridCol w:w="2268"/>
        <w:gridCol w:w="2797"/>
        <w:gridCol w:w="2976"/>
        <w:gridCol w:w="993"/>
      </w:tblGrid>
      <w:tr w:rsidR="00EE130A" w14:paraId="55606E5C" w14:textId="77777777" w:rsidTr="008B37FE">
        <w:trPr>
          <w:tblHeader/>
        </w:trPr>
        <w:tc>
          <w:tcPr>
            <w:tcW w:w="3545" w:type="dxa"/>
          </w:tcPr>
          <w:p w14:paraId="07C97CEC" w14:textId="77777777" w:rsidR="00EE130A" w:rsidRPr="00CF2396" w:rsidRDefault="00EE130A" w:rsidP="00744430">
            <w:pPr>
              <w:spacing w:after="0" w:line="240" w:lineRule="auto"/>
              <w:rPr>
                <w:b/>
                <w:bCs/>
                <w:sz w:val="20"/>
                <w:szCs w:val="20"/>
              </w:rPr>
            </w:pPr>
            <w:r w:rsidRPr="00CF2396">
              <w:rPr>
                <w:b/>
                <w:bCs/>
                <w:sz w:val="20"/>
                <w:szCs w:val="20"/>
              </w:rPr>
              <w:t>Outcome</w:t>
            </w:r>
          </w:p>
        </w:tc>
        <w:tc>
          <w:tcPr>
            <w:tcW w:w="2410" w:type="dxa"/>
          </w:tcPr>
          <w:p w14:paraId="57CA2AC5" w14:textId="77777777" w:rsidR="00EE130A" w:rsidRPr="00CF2396" w:rsidRDefault="00EE130A" w:rsidP="00744430">
            <w:pPr>
              <w:spacing w:after="0" w:line="240" w:lineRule="auto"/>
              <w:rPr>
                <w:b/>
                <w:bCs/>
                <w:sz w:val="20"/>
                <w:szCs w:val="20"/>
              </w:rPr>
            </w:pPr>
            <w:r w:rsidRPr="00CF2396" w:rsidDel="001E013D">
              <w:rPr>
                <w:b/>
                <w:bCs/>
                <w:sz w:val="20"/>
                <w:szCs w:val="20"/>
              </w:rPr>
              <w:t xml:space="preserve">Conservative oxygen therapy group </w:t>
            </w:r>
          </w:p>
        </w:tc>
        <w:tc>
          <w:tcPr>
            <w:tcW w:w="2268" w:type="dxa"/>
          </w:tcPr>
          <w:p w14:paraId="01D7BAE3" w14:textId="77777777" w:rsidR="00EE130A" w:rsidRPr="00CF2396" w:rsidRDefault="00EE130A" w:rsidP="00744430">
            <w:pPr>
              <w:spacing w:after="0" w:line="240" w:lineRule="auto"/>
              <w:rPr>
                <w:b/>
                <w:bCs/>
                <w:sz w:val="20"/>
                <w:szCs w:val="20"/>
              </w:rPr>
            </w:pPr>
            <w:r w:rsidRPr="00CF2396" w:rsidDel="001E013D">
              <w:rPr>
                <w:b/>
                <w:bCs/>
                <w:sz w:val="20"/>
                <w:szCs w:val="20"/>
              </w:rPr>
              <w:t xml:space="preserve">Usual oxygen therapy group </w:t>
            </w:r>
          </w:p>
        </w:tc>
        <w:tc>
          <w:tcPr>
            <w:tcW w:w="2797" w:type="dxa"/>
          </w:tcPr>
          <w:p w14:paraId="4C29387B" w14:textId="77777777" w:rsidR="00EE130A" w:rsidRDefault="00EE130A" w:rsidP="00744430">
            <w:pPr>
              <w:spacing w:after="0" w:line="240" w:lineRule="auto"/>
              <w:rPr>
                <w:b/>
                <w:bCs/>
                <w:sz w:val="20"/>
                <w:szCs w:val="20"/>
              </w:rPr>
            </w:pPr>
            <w:r>
              <w:rPr>
                <w:b/>
                <w:bCs/>
                <w:sz w:val="20"/>
                <w:szCs w:val="20"/>
              </w:rPr>
              <w:t>Adjusted effect estimate (available case) </w:t>
            </w:r>
            <w:r w:rsidRPr="00CF2396">
              <w:rPr>
                <w:b/>
                <w:bCs/>
                <w:sz w:val="20"/>
                <w:szCs w:val="20"/>
              </w:rPr>
              <w:t>(95%</w:t>
            </w:r>
            <w:r>
              <w:rPr>
                <w:b/>
                <w:bCs/>
                <w:sz w:val="20"/>
                <w:szCs w:val="20"/>
              </w:rPr>
              <w:t> </w:t>
            </w:r>
            <w:r w:rsidRPr="00CF2396">
              <w:rPr>
                <w:b/>
                <w:bCs/>
                <w:sz w:val="20"/>
                <w:szCs w:val="20"/>
              </w:rPr>
              <w:t>CI)</w:t>
            </w:r>
            <w:r>
              <w:rPr>
                <w:b/>
                <w:bCs/>
                <w:sz w:val="20"/>
                <w:szCs w:val="20"/>
              </w:rPr>
              <w:t> </w:t>
            </w:r>
            <w:r>
              <w:rPr>
                <w:b/>
                <w:bCs/>
                <w:sz w:val="20"/>
                <w:szCs w:val="20"/>
                <w:vertAlign w:val="superscript"/>
              </w:rPr>
              <w:t>a</w:t>
            </w:r>
          </w:p>
        </w:tc>
        <w:tc>
          <w:tcPr>
            <w:tcW w:w="2976" w:type="dxa"/>
          </w:tcPr>
          <w:p w14:paraId="6468B25B" w14:textId="77777777" w:rsidR="00EE130A" w:rsidRPr="00CF2396" w:rsidRDefault="00EE130A" w:rsidP="00744430">
            <w:pPr>
              <w:spacing w:after="0" w:line="240" w:lineRule="auto"/>
              <w:rPr>
                <w:b/>
                <w:bCs/>
                <w:sz w:val="20"/>
                <w:szCs w:val="20"/>
              </w:rPr>
            </w:pPr>
            <w:r>
              <w:rPr>
                <w:b/>
                <w:bCs/>
                <w:sz w:val="20"/>
                <w:szCs w:val="20"/>
              </w:rPr>
              <w:t>Adjusted effect estimate (multiply imputed) </w:t>
            </w:r>
            <w:r w:rsidRPr="00CF2396">
              <w:rPr>
                <w:b/>
                <w:bCs/>
                <w:sz w:val="20"/>
                <w:szCs w:val="20"/>
              </w:rPr>
              <w:t>(95%</w:t>
            </w:r>
            <w:r>
              <w:rPr>
                <w:b/>
                <w:bCs/>
                <w:sz w:val="20"/>
                <w:szCs w:val="20"/>
              </w:rPr>
              <w:t> </w:t>
            </w:r>
            <w:r w:rsidRPr="00CF2396">
              <w:rPr>
                <w:b/>
                <w:bCs/>
                <w:sz w:val="20"/>
                <w:szCs w:val="20"/>
              </w:rPr>
              <w:t>CI)</w:t>
            </w:r>
            <w:r>
              <w:rPr>
                <w:b/>
                <w:bCs/>
                <w:sz w:val="20"/>
                <w:szCs w:val="20"/>
              </w:rPr>
              <w:t> </w:t>
            </w:r>
            <w:r>
              <w:rPr>
                <w:b/>
                <w:bCs/>
                <w:sz w:val="20"/>
                <w:szCs w:val="20"/>
                <w:vertAlign w:val="superscript"/>
              </w:rPr>
              <w:t>b</w:t>
            </w:r>
          </w:p>
        </w:tc>
        <w:tc>
          <w:tcPr>
            <w:tcW w:w="993" w:type="dxa"/>
          </w:tcPr>
          <w:p w14:paraId="1F8F3E94" w14:textId="77777777" w:rsidR="00EE130A" w:rsidRPr="00ED062E" w:rsidRDefault="00EE130A" w:rsidP="00744430">
            <w:pPr>
              <w:spacing w:after="0" w:line="240" w:lineRule="auto"/>
              <w:rPr>
                <w:b/>
                <w:bCs/>
                <w:i/>
                <w:iCs/>
                <w:sz w:val="20"/>
                <w:szCs w:val="20"/>
              </w:rPr>
            </w:pPr>
            <w:r w:rsidRPr="00ED062E">
              <w:rPr>
                <w:b/>
                <w:bCs/>
                <w:i/>
                <w:iCs/>
                <w:sz w:val="20"/>
                <w:szCs w:val="20"/>
              </w:rPr>
              <w:t>P</w:t>
            </w:r>
            <w:r>
              <w:rPr>
                <w:b/>
                <w:bCs/>
                <w:sz w:val="20"/>
                <w:szCs w:val="20"/>
              </w:rPr>
              <w:t xml:space="preserve"> value</w:t>
            </w:r>
          </w:p>
        </w:tc>
      </w:tr>
      <w:tr w:rsidR="002B6E3C" w14:paraId="0285F331" w14:textId="77777777" w:rsidTr="008B37FE">
        <w:tc>
          <w:tcPr>
            <w:tcW w:w="3545" w:type="dxa"/>
            <w:tcBorders>
              <w:right w:val="nil"/>
            </w:tcBorders>
          </w:tcPr>
          <w:p w14:paraId="6F769AE8" w14:textId="77777777" w:rsidR="00EE130A" w:rsidRDefault="00EE130A" w:rsidP="00744430">
            <w:pPr>
              <w:spacing w:after="0" w:line="240" w:lineRule="auto"/>
              <w:rPr>
                <w:sz w:val="20"/>
                <w:szCs w:val="20"/>
              </w:rPr>
            </w:pPr>
            <w:r w:rsidRPr="00CF2396">
              <w:rPr>
                <w:b/>
                <w:bCs/>
                <w:sz w:val="20"/>
                <w:szCs w:val="20"/>
              </w:rPr>
              <w:t>Primary outcome</w:t>
            </w:r>
          </w:p>
        </w:tc>
        <w:tc>
          <w:tcPr>
            <w:tcW w:w="2410" w:type="dxa"/>
            <w:tcBorders>
              <w:left w:val="nil"/>
              <w:right w:val="nil"/>
            </w:tcBorders>
          </w:tcPr>
          <w:p w14:paraId="3421AE2B" w14:textId="77777777" w:rsidR="00EE130A" w:rsidRPr="00C33CEB" w:rsidRDefault="00EE130A" w:rsidP="00744430">
            <w:pPr>
              <w:spacing w:after="0" w:line="240" w:lineRule="auto"/>
              <w:rPr>
                <w:sz w:val="20"/>
                <w:szCs w:val="20"/>
                <w:highlight w:val="yellow"/>
              </w:rPr>
            </w:pPr>
          </w:p>
        </w:tc>
        <w:tc>
          <w:tcPr>
            <w:tcW w:w="2268" w:type="dxa"/>
            <w:tcBorders>
              <w:left w:val="nil"/>
              <w:right w:val="nil"/>
            </w:tcBorders>
          </w:tcPr>
          <w:p w14:paraId="0B237314" w14:textId="77777777" w:rsidR="00EE130A" w:rsidRPr="00C33CEB" w:rsidRDefault="00EE130A" w:rsidP="00744430">
            <w:pPr>
              <w:spacing w:after="0" w:line="240" w:lineRule="auto"/>
              <w:rPr>
                <w:sz w:val="20"/>
                <w:szCs w:val="20"/>
                <w:highlight w:val="yellow"/>
              </w:rPr>
            </w:pPr>
          </w:p>
        </w:tc>
        <w:tc>
          <w:tcPr>
            <w:tcW w:w="2797" w:type="dxa"/>
            <w:tcBorders>
              <w:left w:val="nil"/>
              <w:right w:val="nil"/>
            </w:tcBorders>
          </w:tcPr>
          <w:p w14:paraId="6A02765E" w14:textId="77777777" w:rsidR="00EE130A" w:rsidRPr="009765AC" w:rsidRDefault="00EE130A" w:rsidP="00744430">
            <w:pPr>
              <w:spacing w:after="0" w:line="240" w:lineRule="auto"/>
              <w:rPr>
                <w:sz w:val="20"/>
                <w:szCs w:val="20"/>
                <w:highlight w:val="yellow"/>
              </w:rPr>
            </w:pPr>
          </w:p>
        </w:tc>
        <w:tc>
          <w:tcPr>
            <w:tcW w:w="2976" w:type="dxa"/>
            <w:tcBorders>
              <w:left w:val="nil"/>
              <w:right w:val="nil"/>
            </w:tcBorders>
          </w:tcPr>
          <w:p w14:paraId="7B83E583" w14:textId="77777777" w:rsidR="00EE130A" w:rsidRPr="009765AC" w:rsidRDefault="00EE130A" w:rsidP="00744430">
            <w:pPr>
              <w:spacing w:after="0" w:line="240" w:lineRule="auto"/>
              <w:rPr>
                <w:sz w:val="20"/>
                <w:szCs w:val="20"/>
                <w:highlight w:val="yellow"/>
              </w:rPr>
            </w:pPr>
          </w:p>
        </w:tc>
        <w:tc>
          <w:tcPr>
            <w:tcW w:w="993" w:type="dxa"/>
            <w:tcBorders>
              <w:left w:val="nil"/>
              <w:right w:val="nil"/>
            </w:tcBorders>
          </w:tcPr>
          <w:p w14:paraId="0E08CBFA" w14:textId="77777777" w:rsidR="00EE130A" w:rsidRPr="009765AC" w:rsidRDefault="00EE130A" w:rsidP="00744430">
            <w:pPr>
              <w:spacing w:after="0" w:line="240" w:lineRule="auto"/>
              <w:rPr>
                <w:sz w:val="20"/>
                <w:szCs w:val="20"/>
                <w:highlight w:val="yellow"/>
              </w:rPr>
            </w:pPr>
          </w:p>
        </w:tc>
      </w:tr>
      <w:tr w:rsidR="00EE130A" w14:paraId="5AE514B7" w14:textId="77777777" w:rsidTr="008B37FE">
        <w:tc>
          <w:tcPr>
            <w:tcW w:w="3545" w:type="dxa"/>
          </w:tcPr>
          <w:p w14:paraId="67CF4935" w14:textId="77777777" w:rsidR="00EE130A" w:rsidRDefault="00EE130A" w:rsidP="00744430">
            <w:pPr>
              <w:spacing w:after="0" w:line="240" w:lineRule="auto"/>
              <w:rPr>
                <w:sz w:val="20"/>
                <w:szCs w:val="20"/>
              </w:rPr>
            </w:pPr>
            <w:r>
              <w:rPr>
                <w:sz w:val="20"/>
                <w:szCs w:val="20"/>
              </w:rPr>
              <w:t>90-d mortality, No./Total (%)</w:t>
            </w:r>
          </w:p>
        </w:tc>
        <w:tc>
          <w:tcPr>
            <w:tcW w:w="2410" w:type="dxa"/>
            <w:shd w:val="clear" w:color="auto" w:fill="auto"/>
          </w:tcPr>
          <w:p w14:paraId="16386F1E" w14:textId="77777777" w:rsidR="00EE130A" w:rsidRPr="00C33CEB" w:rsidRDefault="00EE130A" w:rsidP="00744430">
            <w:pPr>
              <w:spacing w:after="0" w:line="240" w:lineRule="auto"/>
              <w:rPr>
                <w:sz w:val="20"/>
                <w:szCs w:val="20"/>
                <w:highlight w:val="yellow"/>
              </w:rPr>
            </w:pPr>
            <w:r>
              <w:rPr>
                <w:sz w:val="20"/>
                <w:szCs w:val="20"/>
              </w:rPr>
              <w:t>2908/8211 (35.4)</w:t>
            </w:r>
          </w:p>
        </w:tc>
        <w:tc>
          <w:tcPr>
            <w:tcW w:w="2268" w:type="dxa"/>
            <w:shd w:val="clear" w:color="auto" w:fill="auto"/>
          </w:tcPr>
          <w:p w14:paraId="0E0B9BDB" w14:textId="77777777" w:rsidR="00EE130A" w:rsidRPr="00C33CEB" w:rsidRDefault="00EE130A" w:rsidP="00744430">
            <w:pPr>
              <w:spacing w:after="0" w:line="240" w:lineRule="auto"/>
              <w:rPr>
                <w:sz w:val="20"/>
                <w:szCs w:val="20"/>
                <w:highlight w:val="yellow"/>
              </w:rPr>
            </w:pPr>
            <w:r>
              <w:rPr>
                <w:sz w:val="20"/>
                <w:szCs w:val="20"/>
              </w:rPr>
              <w:t>2858/8183 (34.9)</w:t>
            </w:r>
          </w:p>
        </w:tc>
        <w:tc>
          <w:tcPr>
            <w:tcW w:w="2797" w:type="dxa"/>
            <w:shd w:val="clear" w:color="auto" w:fill="auto"/>
          </w:tcPr>
          <w:p w14:paraId="6E66DEBF" w14:textId="77777777" w:rsidR="00EE130A" w:rsidRDefault="00EE130A" w:rsidP="00744430">
            <w:pPr>
              <w:spacing w:after="0" w:line="240" w:lineRule="auto"/>
              <w:rPr>
                <w:sz w:val="20"/>
                <w:szCs w:val="20"/>
              </w:rPr>
            </w:pPr>
            <w:r>
              <w:rPr>
                <w:sz w:val="20"/>
                <w:szCs w:val="20"/>
              </w:rPr>
              <w:t>RD: +0.7 (−0.6 to +2.1)</w:t>
            </w:r>
          </w:p>
        </w:tc>
        <w:tc>
          <w:tcPr>
            <w:tcW w:w="2976" w:type="dxa"/>
            <w:shd w:val="clear" w:color="auto" w:fill="auto"/>
          </w:tcPr>
          <w:p w14:paraId="7B7C3C72" w14:textId="77777777" w:rsidR="00EE130A" w:rsidRPr="009765AC" w:rsidRDefault="00EE130A" w:rsidP="00744430">
            <w:pPr>
              <w:spacing w:after="0" w:line="240" w:lineRule="auto"/>
              <w:rPr>
                <w:sz w:val="20"/>
                <w:szCs w:val="20"/>
                <w:highlight w:val="yellow"/>
              </w:rPr>
            </w:pPr>
            <w:r>
              <w:rPr>
                <w:sz w:val="20"/>
                <w:szCs w:val="20"/>
              </w:rPr>
              <w:t>RD</w:t>
            </w:r>
            <w:r w:rsidRPr="00DC02E1">
              <w:rPr>
                <w:sz w:val="20"/>
                <w:szCs w:val="20"/>
              </w:rPr>
              <w:t xml:space="preserve">: </w:t>
            </w:r>
            <w:r>
              <w:rPr>
                <w:sz w:val="20"/>
                <w:szCs w:val="20"/>
              </w:rPr>
              <w:t>+0.7 (−0.7 to +2.0)</w:t>
            </w:r>
          </w:p>
        </w:tc>
        <w:tc>
          <w:tcPr>
            <w:tcW w:w="993" w:type="dxa"/>
            <w:shd w:val="clear" w:color="auto" w:fill="auto"/>
          </w:tcPr>
          <w:p w14:paraId="6827D361" w14:textId="77777777" w:rsidR="00EE130A" w:rsidRPr="009765AC" w:rsidRDefault="00EE130A" w:rsidP="00744430">
            <w:pPr>
              <w:spacing w:after="0" w:line="240" w:lineRule="auto"/>
              <w:rPr>
                <w:sz w:val="20"/>
                <w:szCs w:val="20"/>
                <w:highlight w:val="yellow"/>
              </w:rPr>
            </w:pPr>
            <w:r w:rsidRPr="00C348BF">
              <w:rPr>
                <w:sz w:val="20"/>
                <w:szCs w:val="20"/>
              </w:rPr>
              <w:t>.</w:t>
            </w:r>
            <w:r>
              <w:rPr>
                <w:sz w:val="20"/>
                <w:szCs w:val="20"/>
              </w:rPr>
              <w:t>28</w:t>
            </w:r>
          </w:p>
        </w:tc>
      </w:tr>
      <w:tr w:rsidR="00EE130A" w14:paraId="5D881820" w14:textId="77777777" w:rsidTr="008B37FE">
        <w:trPr>
          <w:trHeight w:val="58"/>
        </w:trPr>
        <w:tc>
          <w:tcPr>
            <w:tcW w:w="3545" w:type="dxa"/>
          </w:tcPr>
          <w:p w14:paraId="2158A093" w14:textId="77777777" w:rsidR="00EE130A" w:rsidRDefault="00EE130A" w:rsidP="00744430">
            <w:pPr>
              <w:spacing w:after="0" w:line="240" w:lineRule="auto"/>
              <w:rPr>
                <w:sz w:val="20"/>
                <w:szCs w:val="20"/>
              </w:rPr>
            </w:pPr>
          </w:p>
        </w:tc>
        <w:tc>
          <w:tcPr>
            <w:tcW w:w="2410" w:type="dxa"/>
            <w:shd w:val="clear" w:color="auto" w:fill="auto"/>
          </w:tcPr>
          <w:p w14:paraId="6014F70D" w14:textId="77777777" w:rsidR="00EE130A" w:rsidRPr="00C33CEB" w:rsidRDefault="00EE130A" w:rsidP="00744430">
            <w:pPr>
              <w:spacing w:after="0" w:line="240" w:lineRule="auto"/>
              <w:rPr>
                <w:sz w:val="20"/>
                <w:szCs w:val="20"/>
                <w:highlight w:val="yellow"/>
              </w:rPr>
            </w:pPr>
          </w:p>
        </w:tc>
        <w:tc>
          <w:tcPr>
            <w:tcW w:w="2268" w:type="dxa"/>
            <w:shd w:val="clear" w:color="auto" w:fill="auto"/>
          </w:tcPr>
          <w:p w14:paraId="1F568AC9" w14:textId="77777777" w:rsidR="00EE130A" w:rsidRPr="00C33CEB" w:rsidRDefault="00EE130A" w:rsidP="00744430">
            <w:pPr>
              <w:spacing w:after="0" w:line="240" w:lineRule="auto"/>
              <w:rPr>
                <w:sz w:val="20"/>
                <w:szCs w:val="20"/>
                <w:highlight w:val="yellow"/>
              </w:rPr>
            </w:pPr>
          </w:p>
        </w:tc>
        <w:tc>
          <w:tcPr>
            <w:tcW w:w="2797" w:type="dxa"/>
            <w:shd w:val="clear" w:color="auto" w:fill="auto"/>
          </w:tcPr>
          <w:p w14:paraId="56170B6C" w14:textId="77777777" w:rsidR="00EE130A" w:rsidRDefault="00EE130A" w:rsidP="00744430">
            <w:pPr>
              <w:spacing w:after="0" w:line="240" w:lineRule="auto"/>
              <w:rPr>
                <w:sz w:val="20"/>
                <w:szCs w:val="20"/>
              </w:rPr>
            </w:pPr>
            <w:r>
              <w:rPr>
                <w:sz w:val="20"/>
                <w:szCs w:val="20"/>
              </w:rPr>
              <w:t>RR: 1.02 (0.98 to 1.06)</w:t>
            </w:r>
          </w:p>
        </w:tc>
        <w:tc>
          <w:tcPr>
            <w:tcW w:w="2976" w:type="dxa"/>
            <w:shd w:val="clear" w:color="auto" w:fill="auto"/>
          </w:tcPr>
          <w:p w14:paraId="4D1E163C" w14:textId="77777777" w:rsidR="00EE130A" w:rsidRPr="00DC02E1" w:rsidRDefault="00EE130A" w:rsidP="00744430">
            <w:pPr>
              <w:spacing w:after="0" w:line="240" w:lineRule="auto"/>
              <w:rPr>
                <w:sz w:val="20"/>
                <w:szCs w:val="20"/>
              </w:rPr>
            </w:pPr>
            <w:r>
              <w:rPr>
                <w:sz w:val="20"/>
                <w:szCs w:val="20"/>
              </w:rPr>
              <w:t>R</w:t>
            </w:r>
            <w:r w:rsidRPr="00C940A0">
              <w:rPr>
                <w:sz w:val="20"/>
                <w:szCs w:val="20"/>
              </w:rPr>
              <w:t xml:space="preserve">R: </w:t>
            </w:r>
            <w:r>
              <w:rPr>
                <w:sz w:val="20"/>
                <w:szCs w:val="20"/>
              </w:rPr>
              <w:t>1.02 (0.98 to 1.06)</w:t>
            </w:r>
          </w:p>
        </w:tc>
        <w:tc>
          <w:tcPr>
            <w:tcW w:w="993" w:type="dxa"/>
            <w:shd w:val="clear" w:color="auto" w:fill="auto"/>
          </w:tcPr>
          <w:p w14:paraId="1647DA22" w14:textId="77777777" w:rsidR="00EE130A" w:rsidRDefault="00EE130A" w:rsidP="00744430">
            <w:pPr>
              <w:spacing w:after="0" w:line="240" w:lineRule="auto"/>
              <w:rPr>
                <w:sz w:val="20"/>
                <w:szCs w:val="20"/>
                <w:highlight w:val="yellow"/>
              </w:rPr>
            </w:pPr>
          </w:p>
        </w:tc>
      </w:tr>
      <w:tr w:rsidR="00EE130A" w14:paraId="45EA83CE" w14:textId="77777777" w:rsidTr="008B37FE">
        <w:tc>
          <w:tcPr>
            <w:tcW w:w="3545" w:type="dxa"/>
          </w:tcPr>
          <w:p w14:paraId="4912724B" w14:textId="77777777" w:rsidR="00EE130A" w:rsidRDefault="00EE130A" w:rsidP="00744430">
            <w:pPr>
              <w:spacing w:after="0" w:line="240" w:lineRule="auto"/>
              <w:rPr>
                <w:sz w:val="20"/>
                <w:szCs w:val="20"/>
              </w:rPr>
            </w:pPr>
          </w:p>
        </w:tc>
        <w:tc>
          <w:tcPr>
            <w:tcW w:w="2410" w:type="dxa"/>
            <w:shd w:val="clear" w:color="auto" w:fill="auto"/>
          </w:tcPr>
          <w:p w14:paraId="63B78BF3" w14:textId="77777777" w:rsidR="00EE130A" w:rsidRPr="00C33CEB" w:rsidRDefault="00EE130A" w:rsidP="00744430">
            <w:pPr>
              <w:spacing w:after="0" w:line="240" w:lineRule="auto"/>
              <w:rPr>
                <w:sz w:val="20"/>
                <w:szCs w:val="20"/>
                <w:highlight w:val="yellow"/>
              </w:rPr>
            </w:pPr>
          </w:p>
        </w:tc>
        <w:tc>
          <w:tcPr>
            <w:tcW w:w="2268" w:type="dxa"/>
            <w:shd w:val="clear" w:color="auto" w:fill="auto"/>
          </w:tcPr>
          <w:p w14:paraId="1380C7EA" w14:textId="77777777" w:rsidR="00EE130A" w:rsidRPr="00C33CEB" w:rsidRDefault="00EE130A" w:rsidP="00744430">
            <w:pPr>
              <w:spacing w:after="0" w:line="240" w:lineRule="auto"/>
              <w:rPr>
                <w:sz w:val="20"/>
                <w:szCs w:val="20"/>
                <w:highlight w:val="yellow"/>
              </w:rPr>
            </w:pPr>
          </w:p>
        </w:tc>
        <w:tc>
          <w:tcPr>
            <w:tcW w:w="2797" w:type="dxa"/>
            <w:shd w:val="clear" w:color="auto" w:fill="auto"/>
          </w:tcPr>
          <w:p w14:paraId="4E821F4B" w14:textId="77777777" w:rsidR="00EE130A" w:rsidRDefault="00EE130A" w:rsidP="00744430">
            <w:pPr>
              <w:spacing w:after="0" w:line="240" w:lineRule="auto"/>
              <w:rPr>
                <w:sz w:val="20"/>
                <w:szCs w:val="20"/>
              </w:rPr>
            </w:pPr>
            <w:r>
              <w:rPr>
                <w:sz w:val="20"/>
                <w:szCs w:val="20"/>
              </w:rPr>
              <w:t>OR: 1.04 (0.97 to 1.11)</w:t>
            </w:r>
          </w:p>
        </w:tc>
        <w:tc>
          <w:tcPr>
            <w:tcW w:w="2976" w:type="dxa"/>
            <w:shd w:val="clear" w:color="auto" w:fill="auto"/>
          </w:tcPr>
          <w:p w14:paraId="70F75E6E" w14:textId="77777777" w:rsidR="00EE130A" w:rsidRPr="00C940A0" w:rsidRDefault="00EE130A" w:rsidP="00744430">
            <w:pPr>
              <w:spacing w:after="0" w:line="240" w:lineRule="auto"/>
              <w:rPr>
                <w:sz w:val="20"/>
                <w:szCs w:val="20"/>
              </w:rPr>
            </w:pPr>
            <w:r>
              <w:rPr>
                <w:sz w:val="20"/>
                <w:szCs w:val="20"/>
              </w:rPr>
              <w:t>O</w:t>
            </w:r>
            <w:r w:rsidRPr="00C940A0">
              <w:rPr>
                <w:sz w:val="20"/>
                <w:szCs w:val="20"/>
              </w:rPr>
              <w:t xml:space="preserve">R: </w:t>
            </w:r>
            <w:r>
              <w:rPr>
                <w:sz w:val="20"/>
                <w:szCs w:val="20"/>
              </w:rPr>
              <w:t>1.04 (0.97 to 1.11)</w:t>
            </w:r>
          </w:p>
        </w:tc>
        <w:tc>
          <w:tcPr>
            <w:tcW w:w="993" w:type="dxa"/>
            <w:shd w:val="clear" w:color="auto" w:fill="auto"/>
          </w:tcPr>
          <w:p w14:paraId="5CEE8829" w14:textId="77777777" w:rsidR="00EE130A" w:rsidRDefault="00EE130A" w:rsidP="00744430">
            <w:pPr>
              <w:spacing w:after="0" w:line="240" w:lineRule="auto"/>
              <w:rPr>
                <w:sz w:val="20"/>
                <w:szCs w:val="20"/>
                <w:highlight w:val="yellow"/>
              </w:rPr>
            </w:pPr>
          </w:p>
        </w:tc>
      </w:tr>
      <w:tr w:rsidR="00EF1C37" w14:paraId="29A0B4FE" w14:textId="77777777" w:rsidTr="008B37FE">
        <w:tc>
          <w:tcPr>
            <w:tcW w:w="3545" w:type="dxa"/>
            <w:tcBorders>
              <w:right w:val="nil"/>
            </w:tcBorders>
          </w:tcPr>
          <w:p w14:paraId="50CF59CA" w14:textId="77777777" w:rsidR="00EE130A" w:rsidRDefault="00EE130A" w:rsidP="00744430">
            <w:pPr>
              <w:spacing w:after="0" w:line="240" w:lineRule="auto"/>
              <w:rPr>
                <w:sz w:val="20"/>
                <w:szCs w:val="20"/>
              </w:rPr>
            </w:pPr>
            <w:r w:rsidRPr="002E30AF">
              <w:rPr>
                <w:b/>
                <w:bCs/>
                <w:sz w:val="20"/>
                <w:szCs w:val="20"/>
              </w:rPr>
              <w:t>Secondary outcomes</w:t>
            </w:r>
          </w:p>
        </w:tc>
        <w:tc>
          <w:tcPr>
            <w:tcW w:w="2410" w:type="dxa"/>
            <w:tcBorders>
              <w:left w:val="nil"/>
              <w:right w:val="nil"/>
            </w:tcBorders>
            <w:shd w:val="clear" w:color="auto" w:fill="auto"/>
          </w:tcPr>
          <w:p w14:paraId="3DB48010" w14:textId="77777777" w:rsidR="00EE130A" w:rsidRPr="00C33CEB" w:rsidRDefault="00EE130A" w:rsidP="00744430">
            <w:pPr>
              <w:spacing w:after="0" w:line="240" w:lineRule="auto"/>
              <w:rPr>
                <w:sz w:val="20"/>
                <w:szCs w:val="20"/>
                <w:highlight w:val="yellow"/>
              </w:rPr>
            </w:pPr>
          </w:p>
        </w:tc>
        <w:tc>
          <w:tcPr>
            <w:tcW w:w="2268" w:type="dxa"/>
            <w:tcBorders>
              <w:left w:val="nil"/>
              <w:right w:val="nil"/>
            </w:tcBorders>
            <w:shd w:val="clear" w:color="auto" w:fill="auto"/>
          </w:tcPr>
          <w:p w14:paraId="50A1ABF2" w14:textId="77777777" w:rsidR="00EE130A" w:rsidRPr="00C33CEB" w:rsidRDefault="00EE130A" w:rsidP="00744430">
            <w:pPr>
              <w:spacing w:after="0" w:line="240" w:lineRule="auto"/>
              <w:rPr>
                <w:sz w:val="20"/>
                <w:szCs w:val="20"/>
                <w:highlight w:val="yellow"/>
              </w:rPr>
            </w:pPr>
          </w:p>
        </w:tc>
        <w:tc>
          <w:tcPr>
            <w:tcW w:w="2797" w:type="dxa"/>
            <w:tcBorders>
              <w:left w:val="nil"/>
              <w:right w:val="nil"/>
            </w:tcBorders>
            <w:shd w:val="clear" w:color="auto" w:fill="auto"/>
          </w:tcPr>
          <w:p w14:paraId="654E3D5A" w14:textId="77777777" w:rsidR="00EE130A" w:rsidRDefault="00EE130A" w:rsidP="00744430">
            <w:pPr>
              <w:spacing w:after="0" w:line="240" w:lineRule="auto"/>
              <w:rPr>
                <w:sz w:val="20"/>
                <w:szCs w:val="20"/>
                <w:highlight w:val="yellow"/>
              </w:rPr>
            </w:pPr>
          </w:p>
        </w:tc>
        <w:tc>
          <w:tcPr>
            <w:tcW w:w="2976" w:type="dxa"/>
            <w:tcBorders>
              <w:left w:val="nil"/>
              <w:right w:val="nil"/>
            </w:tcBorders>
            <w:shd w:val="clear" w:color="auto" w:fill="auto"/>
          </w:tcPr>
          <w:p w14:paraId="059488C1" w14:textId="77777777" w:rsidR="00EE130A" w:rsidRDefault="00EE130A" w:rsidP="00744430">
            <w:pPr>
              <w:spacing w:after="0" w:line="240" w:lineRule="auto"/>
              <w:rPr>
                <w:sz w:val="20"/>
                <w:szCs w:val="20"/>
                <w:highlight w:val="yellow"/>
              </w:rPr>
            </w:pPr>
          </w:p>
        </w:tc>
        <w:tc>
          <w:tcPr>
            <w:tcW w:w="993" w:type="dxa"/>
            <w:tcBorders>
              <w:left w:val="nil"/>
            </w:tcBorders>
            <w:shd w:val="clear" w:color="auto" w:fill="auto"/>
          </w:tcPr>
          <w:p w14:paraId="2E4F0C89" w14:textId="77777777" w:rsidR="00EE130A" w:rsidRDefault="00EE130A" w:rsidP="00744430">
            <w:pPr>
              <w:spacing w:after="0" w:line="240" w:lineRule="auto"/>
              <w:rPr>
                <w:sz w:val="20"/>
                <w:szCs w:val="20"/>
                <w:highlight w:val="yellow"/>
              </w:rPr>
            </w:pPr>
          </w:p>
        </w:tc>
      </w:tr>
      <w:tr w:rsidR="00EE130A" w14:paraId="709B10EA" w14:textId="77777777" w:rsidTr="008B37FE">
        <w:tc>
          <w:tcPr>
            <w:tcW w:w="3545" w:type="dxa"/>
          </w:tcPr>
          <w:p w14:paraId="154C4A38" w14:textId="77777777" w:rsidR="00EE130A" w:rsidRDefault="00EE130A" w:rsidP="00744430">
            <w:pPr>
              <w:spacing w:after="0" w:line="240" w:lineRule="auto"/>
              <w:rPr>
                <w:sz w:val="20"/>
                <w:szCs w:val="20"/>
              </w:rPr>
            </w:pPr>
            <w:r>
              <w:rPr>
                <w:sz w:val="20"/>
                <w:szCs w:val="20"/>
              </w:rPr>
              <w:t>Duration of ICU stay, d</w:t>
            </w:r>
          </w:p>
        </w:tc>
        <w:tc>
          <w:tcPr>
            <w:tcW w:w="2410" w:type="dxa"/>
            <w:shd w:val="clear" w:color="auto" w:fill="auto"/>
          </w:tcPr>
          <w:p w14:paraId="2AC806EF" w14:textId="77777777" w:rsidR="00EE130A" w:rsidRDefault="00EE130A" w:rsidP="00744430">
            <w:pPr>
              <w:spacing w:after="0" w:line="240" w:lineRule="auto"/>
              <w:rPr>
                <w:sz w:val="20"/>
                <w:szCs w:val="20"/>
              </w:rPr>
            </w:pPr>
          </w:p>
        </w:tc>
        <w:tc>
          <w:tcPr>
            <w:tcW w:w="2268" w:type="dxa"/>
            <w:shd w:val="clear" w:color="auto" w:fill="auto"/>
          </w:tcPr>
          <w:p w14:paraId="56BEC854" w14:textId="77777777" w:rsidR="00EE130A" w:rsidRDefault="00EE130A" w:rsidP="00744430">
            <w:pPr>
              <w:spacing w:after="0" w:line="240" w:lineRule="auto"/>
              <w:rPr>
                <w:sz w:val="20"/>
                <w:szCs w:val="20"/>
              </w:rPr>
            </w:pPr>
          </w:p>
        </w:tc>
        <w:tc>
          <w:tcPr>
            <w:tcW w:w="2797" w:type="dxa"/>
            <w:shd w:val="clear" w:color="auto" w:fill="auto"/>
          </w:tcPr>
          <w:p w14:paraId="70181F9F" w14:textId="77777777" w:rsidR="00EE130A" w:rsidRDefault="00EE130A" w:rsidP="00744430">
            <w:pPr>
              <w:spacing w:after="0" w:line="240" w:lineRule="auto"/>
              <w:rPr>
                <w:sz w:val="20"/>
                <w:szCs w:val="20"/>
              </w:rPr>
            </w:pPr>
          </w:p>
        </w:tc>
        <w:tc>
          <w:tcPr>
            <w:tcW w:w="2976" w:type="dxa"/>
            <w:shd w:val="clear" w:color="auto" w:fill="auto"/>
          </w:tcPr>
          <w:p w14:paraId="6882002F" w14:textId="77777777" w:rsidR="00EE130A" w:rsidRDefault="00EE130A" w:rsidP="00744430">
            <w:pPr>
              <w:spacing w:after="0" w:line="240" w:lineRule="auto"/>
              <w:rPr>
                <w:sz w:val="20"/>
                <w:szCs w:val="20"/>
              </w:rPr>
            </w:pPr>
          </w:p>
        </w:tc>
        <w:tc>
          <w:tcPr>
            <w:tcW w:w="993" w:type="dxa"/>
            <w:shd w:val="clear" w:color="auto" w:fill="auto"/>
          </w:tcPr>
          <w:p w14:paraId="5E4DFACA" w14:textId="77777777" w:rsidR="00EE130A" w:rsidRDefault="00EE130A" w:rsidP="00744430">
            <w:pPr>
              <w:spacing w:after="0" w:line="240" w:lineRule="auto"/>
              <w:rPr>
                <w:sz w:val="20"/>
                <w:szCs w:val="20"/>
              </w:rPr>
            </w:pPr>
          </w:p>
        </w:tc>
      </w:tr>
      <w:tr w:rsidR="00EE130A" w14:paraId="73E38B88" w14:textId="77777777" w:rsidTr="008B37FE">
        <w:tc>
          <w:tcPr>
            <w:tcW w:w="3545" w:type="dxa"/>
          </w:tcPr>
          <w:p w14:paraId="07E4D2AE" w14:textId="77777777" w:rsidR="00EE130A" w:rsidRDefault="00EE130A" w:rsidP="00744430">
            <w:pPr>
              <w:spacing w:after="0" w:line="240" w:lineRule="auto"/>
              <w:ind w:left="174"/>
              <w:rPr>
                <w:sz w:val="20"/>
                <w:szCs w:val="20"/>
              </w:rPr>
            </w:pPr>
            <w:r>
              <w:rPr>
                <w:sz w:val="20"/>
                <w:szCs w:val="20"/>
              </w:rPr>
              <w:t>Overall, median (IQR) [No.]</w:t>
            </w:r>
          </w:p>
        </w:tc>
        <w:tc>
          <w:tcPr>
            <w:tcW w:w="2410" w:type="dxa"/>
            <w:shd w:val="clear" w:color="auto" w:fill="auto"/>
          </w:tcPr>
          <w:p w14:paraId="7072FF73" w14:textId="77777777" w:rsidR="00EE130A" w:rsidRPr="00C16E92" w:rsidRDefault="00EE130A" w:rsidP="00744430">
            <w:pPr>
              <w:spacing w:after="0" w:line="240" w:lineRule="auto"/>
              <w:rPr>
                <w:sz w:val="20"/>
                <w:szCs w:val="20"/>
              </w:rPr>
            </w:pPr>
            <w:r>
              <w:rPr>
                <w:sz w:val="20"/>
                <w:szCs w:val="20"/>
              </w:rPr>
              <w:t>6.6 (3.1 to 13.3) [7333]</w:t>
            </w:r>
          </w:p>
        </w:tc>
        <w:tc>
          <w:tcPr>
            <w:tcW w:w="2268" w:type="dxa"/>
            <w:shd w:val="clear" w:color="auto" w:fill="auto"/>
          </w:tcPr>
          <w:p w14:paraId="06BEDF5C" w14:textId="77777777" w:rsidR="00EE130A" w:rsidRPr="00C16E92" w:rsidRDefault="00EE130A" w:rsidP="00744430">
            <w:pPr>
              <w:spacing w:after="0" w:line="240" w:lineRule="auto"/>
              <w:rPr>
                <w:sz w:val="20"/>
                <w:szCs w:val="20"/>
              </w:rPr>
            </w:pPr>
            <w:r>
              <w:rPr>
                <w:sz w:val="20"/>
                <w:szCs w:val="20"/>
              </w:rPr>
              <w:t>6.8 (3.1 to 13.8) [7448]</w:t>
            </w:r>
          </w:p>
        </w:tc>
        <w:tc>
          <w:tcPr>
            <w:tcW w:w="2797" w:type="dxa"/>
            <w:shd w:val="clear" w:color="auto" w:fill="auto"/>
          </w:tcPr>
          <w:p w14:paraId="638B7435" w14:textId="77777777" w:rsidR="00EE130A" w:rsidRDefault="00EE130A" w:rsidP="00744430">
            <w:pPr>
              <w:spacing w:after="0" w:line="240" w:lineRule="auto"/>
              <w:rPr>
                <w:sz w:val="20"/>
                <w:szCs w:val="20"/>
              </w:rPr>
            </w:pPr>
            <w:r>
              <w:rPr>
                <w:sz w:val="20"/>
                <w:szCs w:val="20"/>
              </w:rPr>
              <w:t>--</w:t>
            </w:r>
          </w:p>
        </w:tc>
        <w:tc>
          <w:tcPr>
            <w:tcW w:w="2976" w:type="dxa"/>
            <w:shd w:val="clear" w:color="auto" w:fill="auto"/>
          </w:tcPr>
          <w:p w14:paraId="77F60066" w14:textId="77777777" w:rsidR="00EE130A" w:rsidRDefault="00EE130A" w:rsidP="00744430">
            <w:pPr>
              <w:spacing w:after="0" w:line="240" w:lineRule="auto"/>
              <w:rPr>
                <w:sz w:val="20"/>
                <w:szCs w:val="20"/>
              </w:rPr>
            </w:pPr>
            <w:r>
              <w:rPr>
                <w:sz w:val="20"/>
                <w:szCs w:val="20"/>
              </w:rPr>
              <w:t>--</w:t>
            </w:r>
          </w:p>
        </w:tc>
        <w:tc>
          <w:tcPr>
            <w:tcW w:w="993" w:type="dxa"/>
            <w:shd w:val="clear" w:color="auto" w:fill="auto"/>
          </w:tcPr>
          <w:p w14:paraId="337A3F84" w14:textId="77777777" w:rsidR="00EE130A" w:rsidRPr="009765AC" w:rsidRDefault="00EE130A" w:rsidP="00744430">
            <w:pPr>
              <w:spacing w:after="0" w:line="240" w:lineRule="auto"/>
              <w:rPr>
                <w:sz w:val="20"/>
                <w:szCs w:val="20"/>
                <w:highlight w:val="yellow"/>
              </w:rPr>
            </w:pPr>
          </w:p>
        </w:tc>
      </w:tr>
      <w:tr w:rsidR="00EE130A" w14:paraId="40C52D70" w14:textId="77777777" w:rsidTr="008B37FE">
        <w:tc>
          <w:tcPr>
            <w:tcW w:w="3545" w:type="dxa"/>
          </w:tcPr>
          <w:p w14:paraId="7B6CE5C6" w14:textId="247833AF" w:rsidR="00EE130A" w:rsidRDefault="00EE130A" w:rsidP="00744430">
            <w:pPr>
              <w:spacing w:after="0" w:line="240" w:lineRule="auto"/>
              <w:ind w:left="174"/>
              <w:rPr>
                <w:sz w:val="20"/>
                <w:szCs w:val="20"/>
              </w:rPr>
            </w:pPr>
            <w:r>
              <w:rPr>
                <w:sz w:val="20"/>
                <w:szCs w:val="20"/>
              </w:rPr>
              <w:t>ICU survivors, median</w:t>
            </w:r>
            <w:r w:rsidR="005A23B2">
              <w:rPr>
                <w:sz w:val="20"/>
                <w:szCs w:val="20"/>
              </w:rPr>
              <w:t> </w:t>
            </w:r>
            <w:r>
              <w:rPr>
                <w:sz w:val="20"/>
                <w:szCs w:val="20"/>
              </w:rPr>
              <w:t>(IQR)</w:t>
            </w:r>
            <w:r w:rsidR="005A23B2">
              <w:rPr>
                <w:sz w:val="20"/>
                <w:szCs w:val="20"/>
              </w:rPr>
              <w:t> </w:t>
            </w:r>
            <w:r>
              <w:rPr>
                <w:sz w:val="20"/>
                <w:szCs w:val="20"/>
              </w:rPr>
              <w:t>[No.]</w:t>
            </w:r>
          </w:p>
        </w:tc>
        <w:tc>
          <w:tcPr>
            <w:tcW w:w="2410" w:type="dxa"/>
            <w:shd w:val="clear" w:color="auto" w:fill="auto"/>
          </w:tcPr>
          <w:p w14:paraId="1BB7E96C" w14:textId="77777777" w:rsidR="00EE130A" w:rsidRPr="00C16E92" w:rsidRDefault="00EE130A" w:rsidP="00744430">
            <w:pPr>
              <w:spacing w:after="0" w:line="240" w:lineRule="auto"/>
              <w:rPr>
                <w:sz w:val="20"/>
                <w:szCs w:val="20"/>
              </w:rPr>
            </w:pPr>
            <w:r>
              <w:rPr>
                <w:sz w:val="20"/>
                <w:szCs w:val="20"/>
              </w:rPr>
              <w:t>7.3 (3.6 to 14.9) [5211]</w:t>
            </w:r>
          </w:p>
        </w:tc>
        <w:tc>
          <w:tcPr>
            <w:tcW w:w="2268" w:type="dxa"/>
            <w:shd w:val="clear" w:color="auto" w:fill="auto"/>
          </w:tcPr>
          <w:p w14:paraId="79829DE3" w14:textId="77777777" w:rsidR="00EE130A" w:rsidRPr="00C16E92" w:rsidRDefault="00EE130A" w:rsidP="00744430">
            <w:pPr>
              <w:spacing w:after="0" w:line="240" w:lineRule="auto"/>
              <w:rPr>
                <w:sz w:val="20"/>
                <w:szCs w:val="20"/>
              </w:rPr>
            </w:pPr>
            <w:r>
              <w:rPr>
                <w:sz w:val="20"/>
                <w:szCs w:val="20"/>
              </w:rPr>
              <w:t>7.7 (3.8 to 15.3) [5290]</w:t>
            </w:r>
          </w:p>
        </w:tc>
        <w:tc>
          <w:tcPr>
            <w:tcW w:w="2797" w:type="dxa"/>
            <w:shd w:val="clear" w:color="auto" w:fill="auto"/>
          </w:tcPr>
          <w:p w14:paraId="22EFFC83" w14:textId="7C16DBA6" w:rsidR="00EE130A" w:rsidRPr="00A63297" w:rsidRDefault="006337EE" w:rsidP="00744430">
            <w:pPr>
              <w:spacing w:after="0" w:line="240" w:lineRule="auto"/>
              <w:rPr>
                <w:sz w:val="20"/>
                <w:szCs w:val="20"/>
              </w:rPr>
            </w:pPr>
            <w:r>
              <w:rPr>
                <w:sz w:val="20"/>
                <w:szCs w:val="20"/>
              </w:rPr>
              <w:t>SHR</w:t>
            </w:r>
            <w:r w:rsidR="00EE130A" w:rsidRPr="00DC02E1">
              <w:rPr>
                <w:sz w:val="20"/>
                <w:szCs w:val="20"/>
              </w:rPr>
              <w:t xml:space="preserve">: </w:t>
            </w:r>
            <w:r w:rsidR="00EE130A" w:rsidRPr="005868F2">
              <w:rPr>
                <w:sz w:val="20"/>
                <w:szCs w:val="20"/>
              </w:rPr>
              <w:t>1.00 (0.96 to 1.04)</w:t>
            </w:r>
          </w:p>
        </w:tc>
        <w:tc>
          <w:tcPr>
            <w:tcW w:w="2976" w:type="dxa"/>
            <w:shd w:val="clear" w:color="auto" w:fill="auto"/>
          </w:tcPr>
          <w:p w14:paraId="6BB6E88E" w14:textId="66903477" w:rsidR="00EE130A" w:rsidRDefault="006337EE" w:rsidP="00744430">
            <w:pPr>
              <w:spacing w:after="0" w:line="240" w:lineRule="auto"/>
              <w:rPr>
                <w:sz w:val="20"/>
                <w:szCs w:val="20"/>
              </w:rPr>
            </w:pPr>
            <w:r>
              <w:rPr>
                <w:sz w:val="20"/>
                <w:szCs w:val="20"/>
              </w:rPr>
              <w:t>sHR</w:t>
            </w:r>
            <w:r w:rsidR="00EE130A" w:rsidRPr="00DC02E1">
              <w:rPr>
                <w:sz w:val="20"/>
                <w:szCs w:val="20"/>
              </w:rPr>
              <w:t xml:space="preserve">: </w:t>
            </w:r>
            <w:r w:rsidR="00EE130A" w:rsidRPr="005868F2">
              <w:rPr>
                <w:sz w:val="20"/>
                <w:szCs w:val="20"/>
              </w:rPr>
              <w:t>1.00 (0.96 to 1.04)</w:t>
            </w:r>
          </w:p>
        </w:tc>
        <w:tc>
          <w:tcPr>
            <w:tcW w:w="993" w:type="dxa"/>
            <w:shd w:val="clear" w:color="auto" w:fill="auto"/>
          </w:tcPr>
          <w:p w14:paraId="63048DEA" w14:textId="129345DB" w:rsidR="00EE130A" w:rsidRPr="00EF24A1" w:rsidRDefault="00EE130A" w:rsidP="00744430">
            <w:pPr>
              <w:spacing w:after="0" w:line="240" w:lineRule="auto"/>
              <w:rPr>
                <w:sz w:val="20"/>
                <w:szCs w:val="20"/>
              </w:rPr>
            </w:pPr>
            <w:r w:rsidRPr="00EF24A1">
              <w:rPr>
                <w:sz w:val="20"/>
                <w:szCs w:val="20"/>
              </w:rPr>
              <w:t>.97</w:t>
            </w:r>
          </w:p>
        </w:tc>
      </w:tr>
      <w:tr w:rsidR="00EE130A" w14:paraId="23C8F542" w14:textId="77777777" w:rsidTr="008B37FE">
        <w:tc>
          <w:tcPr>
            <w:tcW w:w="3545" w:type="dxa"/>
          </w:tcPr>
          <w:p w14:paraId="676CFCF3" w14:textId="024BE2FB" w:rsidR="00EE130A" w:rsidRDefault="00EE130A" w:rsidP="00744430">
            <w:pPr>
              <w:spacing w:after="0" w:line="240" w:lineRule="auto"/>
              <w:ind w:left="174"/>
              <w:rPr>
                <w:sz w:val="20"/>
                <w:szCs w:val="20"/>
              </w:rPr>
            </w:pPr>
            <w:r>
              <w:rPr>
                <w:sz w:val="20"/>
                <w:szCs w:val="20"/>
              </w:rPr>
              <w:t>ICU non-survivors, median</w:t>
            </w:r>
            <w:r w:rsidR="005A23B2">
              <w:rPr>
                <w:sz w:val="20"/>
                <w:szCs w:val="20"/>
              </w:rPr>
              <w:t> </w:t>
            </w:r>
            <w:r>
              <w:rPr>
                <w:sz w:val="20"/>
                <w:szCs w:val="20"/>
              </w:rPr>
              <w:t>(IQR)</w:t>
            </w:r>
            <w:r w:rsidR="008B37FE">
              <w:rPr>
                <w:sz w:val="20"/>
                <w:szCs w:val="20"/>
              </w:rPr>
              <w:t> </w:t>
            </w:r>
            <w:r>
              <w:rPr>
                <w:sz w:val="20"/>
                <w:szCs w:val="20"/>
              </w:rPr>
              <w:t>[No.]</w:t>
            </w:r>
          </w:p>
        </w:tc>
        <w:tc>
          <w:tcPr>
            <w:tcW w:w="2410" w:type="dxa"/>
            <w:shd w:val="clear" w:color="auto" w:fill="auto"/>
          </w:tcPr>
          <w:p w14:paraId="5B30D942" w14:textId="77777777" w:rsidR="00EE130A" w:rsidRPr="00C16E92" w:rsidRDefault="00EE130A" w:rsidP="00744430">
            <w:pPr>
              <w:spacing w:after="0" w:line="240" w:lineRule="auto"/>
              <w:rPr>
                <w:sz w:val="20"/>
                <w:szCs w:val="20"/>
              </w:rPr>
            </w:pPr>
            <w:r>
              <w:rPr>
                <w:sz w:val="20"/>
                <w:szCs w:val="20"/>
              </w:rPr>
              <w:t>4.9 (1.7 to 10.4) [2122]</w:t>
            </w:r>
          </w:p>
        </w:tc>
        <w:tc>
          <w:tcPr>
            <w:tcW w:w="2268" w:type="dxa"/>
            <w:shd w:val="clear" w:color="auto" w:fill="auto"/>
          </w:tcPr>
          <w:p w14:paraId="7C0B90CA" w14:textId="77777777" w:rsidR="00EE130A" w:rsidRPr="00C16E92" w:rsidRDefault="00EE130A" w:rsidP="00744430">
            <w:pPr>
              <w:spacing w:after="0" w:line="240" w:lineRule="auto"/>
              <w:rPr>
                <w:sz w:val="20"/>
                <w:szCs w:val="20"/>
              </w:rPr>
            </w:pPr>
            <w:r>
              <w:rPr>
                <w:sz w:val="20"/>
                <w:szCs w:val="20"/>
              </w:rPr>
              <w:t>4.6 (1.7 to 9.8) [2158]</w:t>
            </w:r>
          </w:p>
        </w:tc>
        <w:tc>
          <w:tcPr>
            <w:tcW w:w="2797" w:type="dxa"/>
            <w:shd w:val="clear" w:color="auto" w:fill="auto"/>
          </w:tcPr>
          <w:p w14:paraId="62BE9116" w14:textId="77777777" w:rsidR="00EE130A" w:rsidRPr="00A63297" w:rsidRDefault="00EE130A" w:rsidP="00744430">
            <w:pPr>
              <w:spacing w:after="0" w:line="240" w:lineRule="auto"/>
              <w:rPr>
                <w:sz w:val="20"/>
                <w:szCs w:val="20"/>
              </w:rPr>
            </w:pPr>
            <w:r>
              <w:rPr>
                <w:sz w:val="20"/>
                <w:szCs w:val="20"/>
              </w:rPr>
              <w:t>--</w:t>
            </w:r>
          </w:p>
        </w:tc>
        <w:tc>
          <w:tcPr>
            <w:tcW w:w="2976" w:type="dxa"/>
            <w:shd w:val="clear" w:color="auto" w:fill="auto"/>
          </w:tcPr>
          <w:p w14:paraId="43D0F500" w14:textId="77777777" w:rsidR="00EE130A" w:rsidRDefault="00EE130A" w:rsidP="00744430">
            <w:pPr>
              <w:spacing w:after="0" w:line="240" w:lineRule="auto"/>
              <w:rPr>
                <w:sz w:val="20"/>
                <w:szCs w:val="20"/>
              </w:rPr>
            </w:pPr>
            <w:r>
              <w:rPr>
                <w:sz w:val="20"/>
                <w:szCs w:val="20"/>
              </w:rPr>
              <w:t>--</w:t>
            </w:r>
          </w:p>
        </w:tc>
        <w:tc>
          <w:tcPr>
            <w:tcW w:w="993" w:type="dxa"/>
            <w:shd w:val="clear" w:color="auto" w:fill="auto"/>
          </w:tcPr>
          <w:p w14:paraId="4253CC14" w14:textId="77777777" w:rsidR="00EE130A" w:rsidRPr="00EF24A1" w:rsidRDefault="00EE130A" w:rsidP="00744430">
            <w:pPr>
              <w:spacing w:after="0" w:line="240" w:lineRule="auto"/>
              <w:rPr>
                <w:sz w:val="20"/>
                <w:szCs w:val="20"/>
              </w:rPr>
            </w:pPr>
          </w:p>
        </w:tc>
      </w:tr>
      <w:tr w:rsidR="00EE130A" w14:paraId="4A52AEB5" w14:textId="77777777" w:rsidTr="008B37FE">
        <w:tc>
          <w:tcPr>
            <w:tcW w:w="3545" w:type="dxa"/>
          </w:tcPr>
          <w:p w14:paraId="6F759E38" w14:textId="77777777" w:rsidR="00EE130A" w:rsidRDefault="00EE130A" w:rsidP="00744430">
            <w:pPr>
              <w:keepNext/>
              <w:spacing w:after="0" w:line="240" w:lineRule="auto"/>
              <w:rPr>
                <w:sz w:val="20"/>
                <w:szCs w:val="20"/>
              </w:rPr>
            </w:pPr>
            <w:r>
              <w:rPr>
                <w:sz w:val="20"/>
                <w:szCs w:val="20"/>
              </w:rPr>
              <w:t>Duration of acute hospital stay, Median (IQR) [No.], d</w:t>
            </w:r>
          </w:p>
        </w:tc>
        <w:tc>
          <w:tcPr>
            <w:tcW w:w="2410" w:type="dxa"/>
            <w:shd w:val="clear" w:color="auto" w:fill="auto"/>
          </w:tcPr>
          <w:p w14:paraId="0E43C1DC" w14:textId="77777777" w:rsidR="00EE130A" w:rsidRDefault="00EE130A" w:rsidP="00744430">
            <w:pPr>
              <w:spacing w:after="0" w:line="240" w:lineRule="auto"/>
              <w:rPr>
                <w:sz w:val="20"/>
                <w:szCs w:val="20"/>
              </w:rPr>
            </w:pPr>
          </w:p>
        </w:tc>
        <w:tc>
          <w:tcPr>
            <w:tcW w:w="2268" w:type="dxa"/>
            <w:shd w:val="clear" w:color="auto" w:fill="auto"/>
          </w:tcPr>
          <w:p w14:paraId="5870BD9B" w14:textId="77777777" w:rsidR="00EE130A" w:rsidRDefault="00EE130A" w:rsidP="00744430">
            <w:pPr>
              <w:spacing w:after="0" w:line="240" w:lineRule="auto"/>
              <w:rPr>
                <w:sz w:val="20"/>
                <w:szCs w:val="20"/>
              </w:rPr>
            </w:pPr>
          </w:p>
        </w:tc>
        <w:tc>
          <w:tcPr>
            <w:tcW w:w="2797" w:type="dxa"/>
            <w:shd w:val="clear" w:color="auto" w:fill="auto"/>
          </w:tcPr>
          <w:p w14:paraId="7826D559" w14:textId="77777777" w:rsidR="00EE130A" w:rsidRPr="00A63297" w:rsidRDefault="00EE130A" w:rsidP="00744430">
            <w:pPr>
              <w:spacing w:after="0" w:line="240" w:lineRule="auto"/>
              <w:rPr>
                <w:sz w:val="20"/>
                <w:szCs w:val="20"/>
              </w:rPr>
            </w:pPr>
          </w:p>
        </w:tc>
        <w:tc>
          <w:tcPr>
            <w:tcW w:w="2976" w:type="dxa"/>
            <w:shd w:val="clear" w:color="auto" w:fill="auto"/>
          </w:tcPr>
          <w:p w14:paraId="04D3A2B5" w14:textId="77777777" w:rsidR="00EE130A" w:rsidRDefault="00EE130A" w:rsidP="00744430">
            <w:pPr>
              <w:spacing w:after="0" w:line="240" w:lineRule="auto"/>
              <w:rPr>
                <w:sz w:val="20"/>
                <w:szCs w:val="20"/>
              </w:rPr>
            </w:pPr>
          </w:p>
        </w:tc>
        <w:tc>
          <w:tcPr>
            <w:tcW w:w="993" w:type="dxa"/>
            <w:shd w:val="clear" w:color="auto" w:fill="auto"/>
          </w:tcPr>
          <w:p w14:paraId="4615B878" w14:textId="77777777" w:rsidR="00EE130A" w:rsidRPr="00EF24A1" w:rsidRDefault="00EE130A" w:rsidP="00744430">
            <w:pPr>
              <w:spacing w:after="0" w:line="240" w:lineRule="auto"/>
              <w:rPr>
                <w:sz w:val="20"/>
                <w:szCs w:val="20"/>
              </w:rPr>
            </w:pPr>
          </w:p>
        </w:tc>
      </w:tr>
      <w:tr w:rsidR="00EE130A" w14:paraId="70C82434" w14:textId="77777777" w:rsidTr="008B37FE">
        <w:tc>
          <w:tcPr>
            <w:tcW w:w="3545" w:type="dxa"/>
          </w:tcPr>
          <w:p w14:paraId="61052ACC" w14:textId="77777777" w:rsidR="00EE130A" w:rsidRDefault="00EE130A" w:rsidP="00744430">
            <w:pPr>
              <w:keepNext/>
              <w:spacing w:after="0" w:line="240" w:lineRule="auto"/>
              <w:ind w:left="174"/>
              <w:rPr>
                <w:sz w:val="20"/>
                <w:szCs w:val="20"/>
              </w:rPr>
            </w:pPr>
            <w:r>
              <w:rPr>
                <w:sz w:val="20"/>
                <w:szCs w:val="20"/>
              </w:rPr>
              <w:t>Overall, median (IQR) [No.]</w:t>
            </w:r>
          </w:p>
        </w:tc>
        <w:tc>
          <w:tcPr>
            <w:tcW w:w="2410" w:type="dxa"/>
            <w:shd w:val="clear" w:color="auto" w:fill="auto"/>
          </w:tcPr>
          <w:p w14:paraId="1E47B42B" w14:textId="77777777" w:rsidR="00EE130A" w:rsidRDefault="00EE130A" w:rsidP="00744430">
            <w:pPr>
              <w:spacing w:after="0" w:line="240" w:lineRule="auto"/>
              <w:rPr>
                <w:sz w:val="20"/>
                <w:szCs w:val="20"/>
              </w:rPr>
            </w:pPr>
            <w:r>
              <w:rPr>
                <w:sz w:val="20"/>
                <w:szCs w:val="20"/>
              </w:rPr>
              <w:t>14 (7 to 30) [7323]</w:t>
            </w:r>
          </w:p>
        </w:tc>
        <w:tc>
          <w:tcPr>
            <w:tcW w:w="2268" w:type="dxa"/>
            <w:shd w:val="clear" w:color="auto" w:fill="auto"/>
          </w:tcPr>
          <w:p w14:paraId="3FD7AA37" w14:textId="77777777" w:rsidR="00EE130A" w:rsidRDefault="00EE130A" w:rsidP="00744430">
            <w:pPr>
              <w:spacing w:after="0" w:line="240" w:lineRule="auto"/>
              <w:rPr>
                <w:sz w:val="20"/>
                <w:szCs w:val="20"/>
              </w:rPr>
            </w:pPr>
            <w:r>
              <w:rPr>
                <w:sz w:val="20"/>
                <w:szCs w:val="20"/>
              </w:rPr>
              <w:t>14 (7 to 31) [7434]</w:t>
            </w:r>
          </w:p>
        </w:tc>
        <w:tc>
          <w:tcPr>
            <w:tcW w:w="2797" w:type="dxa"/>
            <w:shd w:val="clear" w:color="auto" w:fill="auto"/>
          </w:tcPr>
          <w:p w14:paraId="4FA9DC97" w14:textId="77777777" w:rsidR="00EE130A" w:rsidRPr="00A63297" w:rsidRDefault="00EE130A" w:rsidP="00744430">
            <w:pPr>
              <w:spacing w:after="0" w:line="240" w:lineRule="auto"/>
              <w:rPr>
                <w:sz w:val="20"/>
                <w:szCs w:val="20"/>
              </w:rPr>
            </w:pPr>
            <w:r>
              <w:rPr>
                <w:sz w:val="20"/>
                <w:szCs w:val="20"/>
              </w:rPr>
              <w:t>--</w:t>
            </w:r>
          </w:p>
        </w:tc>
        <w:tc>
          <w:tcPr>
            <w:tcW w:w="2976" w:type="dxa"/>
            <w:shd w:val="clear" w:color="auto" w:fill="auto"/>
          </w:tcPr>
          <w:p w14:paraId="42807A2D" w14:textId="77777777" w:rsidR="00EE130A" w:rsidRDefault="00EE130A" w:rsidP="00744430">
            <w:pPr>
              <w:spacing w:after="0" w:line="240" w:lineRule="auto"/>
              <w:rPr>
                <w:sz w:val="20"/>
                <w:szCs w:val="20"/>
              </w:rPr>
            </w:pPr>
            <w:r>
              <w:rPr>
                <w:sz w:val="20"/>
                <w:szCs w:val="20"/>
              </w:rPr>
              <w:t>--</w:t>
            </w:r>
          </w:p>
        </w:tc>
        <w:tc>
          <w:tcPr>
            <w:tcW w:w="993" w:type="dxa"/>
            <w:shd w:val="clear" w:color="auto" w:fill="auto"/>
          </w:tcPr>
          <w:p w14:paraId="55DBEAB6" w14:textId="77777777" w:rsidR="00EE130A" w:rsidRPr="00EF24A1" w:rsidRDefault="00EE130A" w:rsidP="00744430">
            <w:pPr>
              <w:spacing w:after="0" w:line="240" w:lineRule="auto"/>
              <w:rPr>
                <w:sz w:val="20"/>
                <w:szCs w:val="20"/>
              </w:rPr>
            </w:pPr>
          </w:p>
        </w:tc>
      </w:tr>
      <w:tr w:rsidR="00EE130A" w14:paraId="602BD532" w14:textId="77777777" w:rsidTr="008B37FE">
        <w:tc>
          <w:tcPr>
            <w:tcW w:w="3545" w:type="dxa"/>
          </w:tcPr>
          <w:p w14:paraId="4921C1CC" w14:textId="4EFDACCA" w:rsidR="00EE130A" w:rsidRDefault="00EE130A" w:rsidP="00744430">
            <w:pPr>
              <w:keepNext/>
              <w:spacing w:after="0" w:line="240" w:lineRule="auto"/>
              <w:ind w:left="174"/>
              <w:rPr>
                <w:sz w:val="20"/>
                <w:szCs w:val="20"/>
              </w:rPr>
            </w:pPr>
            <w:r>
              <w:rPr>
                <w:sz w:val="20"/>
                <w:szCs w:val="20"/>
              </w:rPr>
              <w:t>Hospital survivors, median</w:t>
            </w:r>
            <w:r w:rsidR="005A23B2">
              <w:rPr>
                <w:sz w:val="20"/>
                <w:szCs w:val="20"/>
              </w:rPr>
              <w:t> </w:t>
            </w:r>
            <w:r>
              <w:rPr>
                <w:sz w:val="20"/>
                <w:szCs w:val="20"/>
              </w:rPr>
              <w:t>(IQR)</w:t>
            </w:r>
            <w:r w:rsidR="008B37FE">
              <w:rPr>
                <w:sz w:val="20"/>
                <w:szCs w:val="20"/>
              </w:rPr>
              <w:t> </w:t>
            </w:r>
            <w:r>
              <w:rPr>
                <w:sz w:val="20"/>
                <w:szCs w:val="20"/>
              </w:rPr>
              <w:t>[No.]</w:t>
            </w:r>
          </w:p>
        </w:tc>
        <w:tc>
          <w:tcPr>
            <w:tcW w:w="2410" w:type="dxa"/>
            <w:shd w:val="clear" w:color="auto" w:fill="auto"/>
          </w:tcPr>
          <w:p w14:paraId="2F147FF5" w14:textId="77777777" w:rsidR="00EE130A" w:rsidRDefault="00EE130A" w:rsidP="00744430">
            <w:pPr>
              <w:spacing w:after="0" w:line="240" w:lineRule="auto"/>
              <w:rPr>
                <w:sz w:val="20"/>
                <w:szCs w:val="20"/>
              </w:rPr>
            </w:pPr>
            <w:r>
              <w:rPr>
                <w:sz w:val="20"/>
                <w:szCs w:val="20"/>
              </w:rPr>
              <w:t>20 (11 to 40) [4791]</w:t>
            </w:r>
          </w:p>
        </w:tc>
        <w:tc>
          <w:tcPr>
            <w:tcW w:w="2268" w:type="dxa"/>
            <w:shd w:val="clear" w:color="auto" w:fill="auto"/>
          </w:tcPr>
          <w:p w14:paraId="407DB378" w14:textId="77777777" w:rsidR="00EE130A" w:rsidRDefault="00EE130A" w:rsidP="00744430">
            <w:pPr>
              <w:spacing w:after="0" w:line="240" w:lineRule="auto"/>
              <w:rPr>
                <w:sz w:val="20"/>
                <w:szCs w:val="20"/>
              </w:rPr>
            </w:pPr>
            <w:r>
              <w:rPr>
                <w:sz w:val="20"/>
                <w:szCs w:val="20"/>
              </w:rPr>
              <w:t>21 (10 to 42) [4906]</w:t>
            </w:r>
          </w:p>
        </w:tc>
        <w:tc>
          <w:tcPr>
            <w:tcW w:w="2797" w:type="dxa"/>
            <w:shd w:val="clear" w:color="auto" w:fill="auto"/>
          </w:tcPr>
          <w:p w14:paraId="315AD7CA" w14:textId="6D5EB7C2" w:rsidR="00EE130A" w:rsidRPr="00A63297" w:rsidRDefault="006337EE" w:rsidP="00744430">
            <w:pPr>
              <w:spacing w:after="0" w:line="240" w:lineRule="auto"/>
              <w:rPr>
                <w:sz w:val="20"/>
                <w:szCs w:val="20"/>
              </w:rPr>
            </w:pPr>
            <w:r>
              <w:rPr>
                <w:sz w:val="20"/>
                <w:szCs w:val="20"/>
              </w:rPr>
              <w:t>sHR</w:t>
            </w:r>
            <w:r w:rsidR="00EE130A" w:rsidRPr="00DC02E1">
              <w:rPr>
                <w:sz w:val="20"/>
                <w:szCs w:val="20"/>
              </w:rPr>
              <w:t xml:space="preserve">: </w:t>
            </w:r>
            <w:r w:rsidR="00EE130A" w:rsidRPr="00DF05DA">
              <w:rPr>
                <w:sz w:val="20"/>
                <w:szCs w:val="20"/>
              </w:rPr>
              <w:t>0.98 (0.94 to 1.02)</w:t>
            </w:r>
          </w:p>
        </w:tc>
        <w:tc>
          <w:tcPr>
            <w:tcW w:w="2976" w:type="dxa"/>
            <w:shd w:val="clear" w:color="auto" w:fill="auto"/>
          </w:tcPr>
          <w:p w14:paraId="05152805" w14:textId="1FC68D5F" w:rsidR="00EE130A" w:rsidRDefault="006337EE" w:rsidP="00744430">
            <w:pPr>
              <w:spacing w:after="0" w:line="240" w:lineRule="auto"/>
              <w:rPr>
                <w:sz w:val="20"/>
                <w:szCs w:val="20"/>
              </w:rPr>
            </w:pPr>
            <w:r>
              <w:rPr>
                <w:sz w:val="20"/>
                <w:szCs w:val="20"/>
              </w:rPr>
              <w:t>sHR</w:t>
            </w:r>
            <w:r w:rsidR="00EE130A" w:rsidRPr="00DC02E1">
              <w:rPr>
                <w:sz w:val="20"/>
                <w:szCs w:val="20"/>
              </w:rPr>
              <w:t xml:space="preserve">: </w:t>
            </w:r>
            <w:r w:rsidR="00EE130A" w:rsidRPr="00DF05DA">
              <w:rPr>
                <w:sz w:val="20"/>
                <w:szCs w:val="20"/>
              </w:rPr>
              <w:t>0.98 (0.94 to 1.02)</w:t>
            </w:r>
          </w:p>
        </w:tc>
        <w:tc>
          <w:tcPr>
            <w:tcW w:w="993" w:type="dxa"/>
            <w:shd w:val="clear" w:color="auto" w:fill="auto"/>
          </w:tcPr>
          <w:p w14:paraId="17ACEDCF" w14:textId="30F6DAF1" w:rsidR="00EE130A" w:rsidRPr="00EF24A1" w:rsidRDefault="00EE130A" w:rsidP="00744430">
            <w:pPr>
              <w:spacing w:after="0" w:line="240" w:lineRule="auto"/>
              <w:rPr>
                <w:sz w:val="20"/>
                <w:szCs w:val="20"/>
              </w:rPr>
            </w:pPr>
            <w:r w:rsidRPr="00EF24A1">
              <w:rPr>
                <w:sz w:val="20"/>
                <w:szCs w:val="20"/>
              </w:rPr>
              <w:t>.27</w:t>
            </w:r>
          </w:p>
        </w:tc>
      </w:tr>
      <w:tr w:rsidR="00EE130A" w14:paraId="732A56C3" w14:textId="77777777" w:rsidTr="008B37FE">
        <w:tc>
          <w:tcPr>
            <w:tcW w:w="3545" w:type="dxa"/>
          </w:tcPr>
          <w:p w14:paraId="0C9EC572" w14:textId="77777777" w:rsidR="00EE130A" w:rsidRDefault="00EE130A" w:rsidP="00744430">
            <w:pPr>
              <w:keepNext/>
              <w:spacing w:after="0" w:line="240" w:lineRule="auto"/>
              <w:ind w:left="174"/>
              <w:rPr>
                <w:sz w:val="20"/>
                <w:szCs w:val="20"/>
              </w:rPr>
            </w:pPr>
            <w:r>
              <w:rPr>
                <w:sz w:val="20"/>
                <w:szCs w:val="20"/>
              </w:rPr>
              <w:t>Hospital non-survivors, median (IQR) [No.]</w:t>
            </w:r>
          </w:p>
        </w:tc>
        <w:tc>
          <w:tcPr>
            <w:tcW w:w="2410" w:type="dxa"/>
            <w:shd w:val="clear" w:color="auto" w:fill="auto"/>
          </w:tcPr>
          <w:p w14:paraId="42095791" w14:textId="77777777" w:rsidR="00EE130A" w:rsidRDefault="00EE130A" w:rsidP="00744430">
            <w:pPr>
              <w:spacing w:after="0" w:line="240" w:lineRule="auto"/>
              <w:rPr>
                <w:sz w:val="20"/>
                <w:szCs w:val="20"/>
              </w:rPr>
            </w:pPr>
            <w:r>
              <w:rPr>
                <w:sz w:val="20"/>
                <w:szCs w:val="20"/>
              </w:rPr>
              <w:t>7 (3 to 14) [2532]</w:t>
            </w:r>
          </w:p>
        </w:tc>
        <w:tc>
          <w:tcPr>
            <w:tcW w:w="2268" w:type="dxa"/>
            <w:shd w:val="clear" w:color="auto" w:fill="auto"/>
          </w:tcPr>
          <w:p w14:paraId="7B713581" w14:textId="77777777" w:rsidR="00EE130A" w:rsidRDefault="00EE130A" w:rsidP="00744430">
            <w:pPr>
              <w:spacing w:after="0" w:line="240" w:lineRule="auto"/>
              <w:rPr>
                <w:sz w:val="20"/>
                <w:szCs w:val="20"/>
              </w:rPr>
            </w:pPr>
            <w:r>
              <w:rPr>
                <w:sz w:val="20"/>
                <w:szCs w:val="20"/>
              </w:rPr>
              <w:t>7 (3 to 13) [2528]</w:t>
            </w:r>
          </w:p>
        </w:tc>
        <w:tc>
          <w:tcPr>
            <w:tcW w:w="2797" w:type="dxa"/>
            <w:shd w:val="clear" w:color="auto" w:fill="auto"/>
          </w:tcPr>
          <w:p w14:paraId="411EA247" w14:textId="77777777" w:rsidR="00EE130A" w:rsidRDefault="00EE130A" w:rsidP="00744430">
            <w:pPr>
              <w:spacing w:after="0" w:line="240" w:lineRule="auto"/>
              <w:rPr>
                <w:sz w:val="20"/>
                <w:szCs w:val="20"/>
              </w:rPr>
            </w:pPr>
            <w:r>
              <w:rPr>
                <w:sz w:val="20"/>
                <w:szCs w:val="20"/>
              </w:rPr>
              <w:t>--</w:t>
            </w:r>
          </w:p>
        </w:tc>
        <w:tc>
          <w:tcPr>
            <w:tcW w:w="2976" w:type="dxa"/>
            <w:shd w:val="clear" w:color="auto" w:fill="auto"/>
          </w:tcPr>
          <w:p w14:paraId="4F4466EB" w14:textId="77777777" w:rsidR="00EE130A" w:rsidRDefault="00EE130A" w:rsidP="00744430">
            <w:pPr>
              <w:spacing w:after="0" w:line="240" w:lineRule="auto"/>
              <w:rPr>
                <w:sz w:val="20"/>
                <w:szCs w:val="20"/>
              </w:rPr>
            </w:pPr>
            <w:r>
              <w:rPr>
                <w:sz w:val="20"/>
                <w:szCs w:val="20"/>
              </w:rPr>
              <w:t>--</w:t>
            </w:r>
          </w:p>
        </w:tc>
        <w:tc>
          <w:tcPr>
            <w:tcW w:w="993" w:type="dxa"/>
            <w:shd w:val="clear" w:color="auto" w:fill="auto"/>
          </w:tcPr>
          <w:p w14:paraId="0E2D1925" w14:textId="77777777" w:rsidR="00EE130A" w:rsidRPr="009765AC" w:rsidRDefault="00EE130A" w:rsidP="00744430">
            <w:pPr>
              <w:spacing w:after="0" w:line="240" w:lineRule="auto"/>
              <w:rPr>
                <w:sz w:val="20"/>
                <w:szCs w:val="20"/>
                <w:highlight w:val="yellow"/>
              </w:rPr>
            </w:pPr>
          </w:p>
        </w:tc>
      </w:tr>
      <w:tr w:rsidR="00EE130A" w14:paraId="19223FC4" w14:textId="77777777" w:rsidTr="008B37FE">
        <w:tc>
          <w:tcPr>
            <w:tcW w:w="3545" w:type="dxa"/>
          </w:tcPr>
          <w:p w14:paraId="3A4F6B21" w14:textId="27B35F13" w:rsidR="00EE130A" w:rsidRDefault="00EE130A" w:rsidP="00744430">
            <w:pPr>
              <w:spacing w:after="0" w:line="240" w:lineRule="auto"/>
              <w:rPr>
                <w:sz w:val="20"/>
                <w:szCs w:val="20"/>
              </w:rPr>
            </w:pPr>
            <w:r>
              <w:rPr>
                <w:sz w:val="20"/>
                <w:szCs w:val="20"/>
              </w:rPr>
              <w:t>Days alive and free from organ support at 30 d,</w:t>
            </w:r>
            <w:r>
              <w:rPr>
                <w:rStyle w:val="CommentReference"/>
              </w:rPr>
              <w:t xml:space="preserve"> </w:t>
            </w:r>
            <w:r>
              <w:rPr>
                <w:sz w:val="20"/>
                <w:szCs w:val="20"/>
              </w:rPr>
              <w:t>median (IQR) [No.], d</w:t>
            </w:r>
            <w:r w:rsidRPr="00517555">
              <w:rPr>
                <w:sz w:val="20"/>
                <w:szCs w:val="20"/>
              </w:rPr>
              <w:t> </w:t>
            </w:r>
            <w:r>
              <w:rPr>
                <w:sz w:val="20"/>
                <w:szCs w:val="20"/>
                <w:vertAlign w:val="superscript"/>
              </w:rPr>
              <w:t>c</w:t>
            </w:r>
          </w:p>
        </w:tc>
        <w:tc>
          <w:tcPr>
            <w:tcW w:w="2410" w:type="dxa"/>
            <w:shd w:val="clear" w:color="auto" w:fill="auto"/>
          </w:tcPr>
          <w:p w14:paraId="13CDA73C" w14:textId="561DCE5C" w:rsidR="00EE130A" w:rsidRDefault="00EE130A" w:rsidP="00744430">
            <w:pPr>
              <w:spacing w:after="0" w:line="240" w:lineRule="auto"/>
              <w:rPr>
                <w:sz w:val="20"/>
                <w:szCs w:val="20"/>
              </w:rPr>
            </w:pPr>
            <w:r>
              <w:rPr>
                <w:sz w:val="20"/>
                <w:szCs w:val="20"/>
              </w:rPr>
              <w:t>16 (−1 to 25) [</w:t>
            </w:r>
            <w:r w:rsidRPr="2CBBB7B5">
              <w:rPr>
                <w:sz w:val="20"/>
                <w:szCs w:val="20"/>
              </w:rPr>
              <w:t>73</w:t>
            </w:r>
            <w:r w:rsidR="03DD0E8E" w:rsidRPr="2CBBB7B5">
              <w:rPr>
                <w:sz w:val="20"/>
                <w:szCs w:val="20"/>
              </w:rPr>
              <w:t>27</w:t>
            </w:r>
            <w:r>
              <w:rPr>
                <w:sz w:val="20"/>
                <w:szCs w:val="20"/>
              </w:rPr>
              <w:t>]</w:t>
            </w:r>
          </w:p>
        </w:tc>
        <w:tc>
          <w:tcPr>
            <w:tcW w:w="2268" w:type="dxa"/>
            <w:shd w:val="clear" w:color="auto" w:fill="auto"/>
          </w:tcPr>
          <w:p w14:paraId="53955EE5" w14:textId="62CF41A6" w:rsidR="00EE130A" w:rsidRDefault="00EE130A" w:rsidP="00744430">
            <w:pPr>
              <w:spacing w:after="0" w:line="240" w:lineRule="auto"/>
              <w:rPr>
                <w:sz w:val="20"/>
                <w:szCs w:val="20"/>
              </w:rPr>
            </w:pPr>
            <w:r>
              <w:rPr>
                <w:sz w:val="20"/>
                <w:szCs w:val="20"/>
              </w:rPr>
              <w:t>16 (−1 to 25) [</w:t>
            </w:r>
            <w:r w:rsidRPr="1162A037">
              <w:rPr>
                <w:sz w:val="20"/>
                <w:szCs w:val="20"/>
              </w:rPr>
              <w:t>74</w:t>
            </w:r>
            <w:r w:rsidR="3E05B93B" w:rsidRPr="1162A037">
              <w:rPr>
                <w:sz w:val="20"/>
                <w:szCs w:val="20"/>
              </w:rPr>
              <w:t>44</w:t>
            </w:r>
            <w:r>
              <w:rPr>
                <w:sz w:val="20"/>
                <w:szCs w:val="20"/>
              </w:rPr>
              <w:t>]</w:t>
            </w:r>
          </w:p>
        </w:tc>
        <w:tc>
          <w:tcPr>
            <w:tcW w:w="2797" w:type="dxa"/>
            <w:shd w:val="clear" w:color="auto" w:fill="auto"/>
          </w:tcPr>
          <w:p w14:paraId="24665694" w14:textId="77777777" w:rsidR="00EE130A" w:rsidRPr="00A659D3" w:rsidRDefault="00EE130A" w:rsidP="00744430">
            <w:pPr>
              <w:spacing w:after="0" w:line="240" w:lineRule="auto"/>
              <w:rPr>
                <w:sz w:val="20"/>
                <w:szCs w:val="20"/>
              </w:rPr>
            </w:pPr>
            <w:r>
              <w:rPr>
                <w:sz w:val="20"/>
                <w:szCs w:val="20"/>
              </w:rPr>
              <w:t>POR: 1.00 (0.95 to 1.06)</w:t>
            </w:r>
          </w:p>
        </w:tc>
        <w:tc>
          <w:tcPr>
            <w:tcW w:w="2976" w:type="dxa"/>
            <w:shd w:val="clear" w:color="auto" w:fill="auto"/>
          </w:tcPr>
          <w:p w14:paraId="05142803" w14:textId="77777777" w:rsidR="00EE130A" w:rsidRDefault="00EE130A" w:rsidP="00744430">
            <w:pPr>
              <w:spacing w:after="0" w:line="240" w:lineRule="auto"/>
              <w:rPr>
                <w:sz w:val="20"/>
                <w:szCs w:val="20"/>
              </w:rPr>
            </w:pPr>
            <w:r>
              <w:rPr>
                <w:sz w:val="20"/>
                <w:szCs w:val="20"/>
              </w:rPr>
              <w:t>POR: 1.01 (0.96 to 1.07)</w:t>
            </w:r>
          </w:p>
        </w:tc>
        <w:tc>
          <w:tcPr>
            <w:tcW w:w="993" w:type="dxa"/>
            <w:shd w:val="clear" w:color="auto" w:fill="auto"/>
          </w:tcPr>
          <w:p w14:paraId="714FB010" w14:textId="2753300C" w:rsidR="00EE130A" w:rsidRDefault="00EE130A" w:rsidP="00744430">
            <w:pPr>
              <w:spacing w:after="0" w:line="240" w:lineRule="auto"/>
              <w:rPr>
                <w:sz w:val="20"/>
                <w:szCs w:val="20"/>
                <w:highlight w:val="yellow"/>
              </w:rPr>
            </w:pPr>
            <w:r>
              <w:rPr>
                <w:sz w:val="20"/>
                <w:szCs w:val="20"/>
              </w:rPr>
              <w:t>.6</w:t>
            </w:r>
            <w:r w:rsidR="001728BF">
              <w:rPr>
                <w:sz w:val="20"/>
                <w:szCs w:val="20"/>
              </w:rPr>
              <w:t>4</w:t>
            </w:r>
          </w:p>
        </w:tc>
      </w:tr>
      <w:tr w:rsidR="00EE130A" w14:paraId="094939C1" w14:textId="77777777" w:rsidTr="008B37FE">
        <w:tc>
          <w:tcPr>
            <w:tcW w:w="3545" w:type="dxa"/>
          </w:tcPr>
          <w:p w14:paraId="51F4EFAF" w14:textId="77777777" w:rsidR="00EE130A" w:rsidRDefault="00EE130A" w:rsidP="00744430">
            <w:pPr>
              <w:spacing w:after="0" w:line="240" w:lineRule="auto"/>
              <w:ind w:left="174"/>
              <w:rPr>
                <w:sz w:val="20"/>
                <w:szCs w:val="20"/>
              </w:rPr>
            </w:pPr>
            <w:r>
              <w:rPr>
                <w:sz w:val="20"/>
                <w:szCs w:val="20"/>
              </w:rPr>
              <w:t xml:space="preserve">30-d mortality, No./Total (%) </w:t>
            </w:r>
          </w:p>
        </w:tc>
        <w:tc>
          <w:tcPr>
            <w:tcW w:w="2410" w:type="dxa"/>
            <w:shd w:val="clear" w:color="auto" w:fill="auto"/>
          </w:tcPr>
          <w:p w14:paraId="3C9BF03B" w14:textId="77777777" w:rsidR="00EE130A" w:rsidRPr="009765AC" w:rsidRDefault="00EE130A" w:rsidP="00744430">
            <w:pPr>
              <w:spacing w:after="0" w:line="240" w:lineRule="auto"/>
              <w:rPr>
                <w:sz w:val="20"/>
                <w:szCs w:val="20"/>
                <w:highlight w:val="yellow"/>
              </w:rPr>
            </w:pPr>
            <w:r>
              <w:rPr>
                <w:sz w:val="20"/>
                <w:szCs w:val="20"/>
              </w:rPr>
              <w:t>2435/7449 (32.7)</w:t>
            </w:r>
          </w:p>
        </w:tc>
        <w:tc>
          <w:tcPr>
            <w:tcW w:w="2268" w:type="dxa"/>
            <w:shd w:val="clear" w:color="auto" w:fill="auto"/>
          </w:tcPr>
          <w:p w14:paraId="455BD13D" w14:textId="77777777" w:rsidR="00EE130A" w:rsidRPr="009765AC" w:rsidRDefault="00EE130A" w:rsidP="00744430">
            <w:pPr>
              <w:spacing w:after="0" w:line="240" w:lineRule="auto"/>
              <w:rPr>
                <w:sz w:val="20"/>
                <w:szCs w:val="20"/>
                <w:highlight w:val="yellow"/>
              </w:rPr>
            </w:pPr>
            <w:r>
              <w:rPr>
                <w:sz w:val="20"/>
                <w:szCs w:val="20"/>
              </w:rPr>
              <w:t>2427/7573 (32.0)</w:t>
            </w:r>
          </w:p>
        </w:tc>
        <w:tc>
          <w:tcPr>
            <w:tcW w:w="2797" w:type="dxa"/>
            <w:shd w:val="clear" w:color="auto" w:fill="auto"/>
          </w:tcPr>
          <w:p w14:paraId="6E76E7C6" w14:textId="77777777" w:rsidR="00EE130A" w:rsidRPr="00080CE3" w:rsidRDefault="00EE130A" w:rsidP="00744430">
            <w:pPr>
              <w:spacing w:after="0" w:line="240" w:lineRule="auto"/>
              <w:rPr>
                <w:sz w:val="20"/>
                <w:szCs w:val="20"/>
              </w:rPr>
            </w:pPr>
            <w:r w:rsidRPr="00080CE3">
              <w:rPr>
                <w:sz w:val="20"/>
                <w:szCs w:val="20"/>
              </w:rPr>
              <w:t>--</w:t>
            </w:r>
          </w:p>
        </w:tc>
        <w:tc>
          <w:tcPr>
            <w:tcW w:w="2976" w:type="dxa"/>
            <w:shd w:val="clear" w:color="auto" w:fill="auto"/>
          </w:tcPr>
          <w:p w14:paraId="62A6963B" w14:textId="77777777" w:rsidR="00EE130A" w:rsidRPr="00080CE3" w:rsidRDefault="00EE130A" w:rsidP="00744430">
            <w:pPr>
              <w:spacing w:after="0" w:line="240" w:lineRule="auto"/>
              <w:rPr>
                <w:sz w:val="20"/>
                <w:szCs w:val="20"/>
              </w:rPr>
            </w:pPr>
            <w:r w:rsidRPr="00080CE3">
              <w:rPr>
                <w:sz w:val="20"/>
                <w:szCs w:val="20"/>
              </w:rPr>
              <w:t>--</w:t>
            </w:r>
          </w:p>
        </w:tc>
        <w:tc>
          <w:tcPr>
            <w:tcW w:w="993" w:type="dxa"/>
            <w:shd w:val="clear" w:color="auto" w:fill="auto"/>
          </w:tcPr>
          <w:p w14:paraId="2BDE46A7" w14:textId="77777777" w:rsidR="00EE130A" w:rsidRDefault="00EE130A" w:rsidP="00744430">
            <w:pPr>
              <w:spacing w:after="0" w:line="240" w:lineRule="auto"/>
              <w:rPr>
                <w:sz w:val="20"/>
                <w:szCs w:val="20"/>
                <w:highlight w:val="yellow"/>
              </w:rPr>
            </w:pPr>
          </w:p>
        </w:tc>
      </w:tr>
      <w:tr w:rsidR="00EE130A" w14:paraId="1737A060" w14:textId="77777777" w:rsidTr="008B37FE">
        <w:tc>
          <w:tcPr>
            <w:tcW w:w="3545" w:type="dxa"/>
          </w:tcPr>
          <w:p w14:paraId="593966B8" w14:textId="3D671586" w:rsidR="00EE130A" w:rsidRDefault="00EE130A" w:rsidP="00744430">
            <w:pPr>
              <w:spacing w:after="0" w:line="240" w:lineRule="auto"/>
              <w:ind w:left="174"/>
              <w:rPr>
                <w:sz w:val="20"/>
                <w:szCs w:val="20"/>
              </w:rPr>
            </w:pPr>
            <w:r>
              <w:rPr>
                <w:sz w:val="20"/>
                <w:szCs w:val="20"/>
              </w:rPr>
              <w:t>Days free from organ support at 30</w:t>
            </w:r>
            <w:r w:rsidR="00137261">
              <w:rPr>
                <w:sz w:val="20"/>
                <w:szCs w:val="20"/>
              </w:rPr>
              <w:t> </w:t>
            </w:r>
            <w:r>
              <w:rPr>
                <w:sz w:val="20"/>
                <w:szCs w:val="20"/>
              </w:rPr>
              <w:t>d among survivors, median (IQR) [No.], d</w:t>
            </w:r>
          </w:p>
        </w:tc>
        <w:tc>
          <w:tcPr>
            <w:tcW w:w="2410" w:type="dxa"/>
            <w:shd w:val="clear" w:color="auto" w:fill="auto"/>
          </w:tcPr>
          <w:p w14:paraId="0A26973C" w14:textId="36B1955D" w:rsidR="00EE130A" w:rsidRPr="00C33CEB" w:rsidRDefault="00EE130A" w:rsidP="00744430">
            <w:pPr>
              <w:spacing w:after="0" w:line="240" w:lineRule="auto"/>
              <w:rPr>
                <w:sz w:val="20"/>
                <w:szCs w:val="20"/>
                <w:highlight w:val="yellow"/>
              </w:rPr>
            </w:pPr>
            <w:r>
              <w:rPr>
                <w:sz w:val="20"/>
                <w:szCs w:val="20"/>
              </w:rPr>
              <w:t>23 (16 to 2</w:t>
            </w:r>
            <w:r w:rsidR="00FC3164">
              <w:rPr>
                <w:sz w:val="20"/>
                <w:szCs w:val="20"/>
              </w:rPr>
              <w:t>6</w:t>
            </w:r>
            <w:r>
              <w:rPr>
                <w:sz w:val="20"/>
                <w:szCs w:val="20"/>
              </w:rPr>
              <w:t>) [4933]</w:t>
            </w:r>
          </w:p>
        </w:tc>
        <w:tc>
          <w:tcPr>
            <w:tcW w:w="2268" w:type="dxa"/>
            <w:shd w:val="clear" w:color="auto" w:fill="auto"/>
          </w:tcPr>
          <w:p w14:paraId="05848BFA" w14:textId="77777777" w:rsidR="00EE130A" w:rsidRPr="00C33CEB" w:rsidRDefault="00EE130A" w:rsidP="00744430">
            <w:pPr>
              <w:spacing w:after="0" w:line="240" w:lineRule="auto"/>
              <w:rPr>
                <w:sz w:val="20"/>
                <w:szCs w:val="20"/>
                <w:highlight w:val="yellow"/>
              </w:rPr>
            </w:pPr>
            <w:r>
              <w:rPr>
                <w:sz w:val="20"/>
                <w:szCs w:val="20"/>
              </w:rPr>
              <w:t>23 (15 to 26) [5054]</w:t>
            </w:r>
          </w:p>
        </w:tc>
        <w:tc>
          <w:tcPr>
            <w:tcW w:w="2797" w:type="dxa"/>
            <w:shd w:val="clear" w:color="auto" w:fill="auto"/>
          </w:tcPr>
          <w:p w14:paraId="48FAAB9E" w14:textId="77777777" w:rsidR="00EE130A" w:rsidRPr="00080CE3" w:rsidRDefault="00EE130A" w:rsidP="00744430">
            <w:pPr>
              <w:spacing w:after="0" w:line="240" w:lineRule="auto"/>
              <w:rPr>
                <w:sz w:val="20"/>
                <w:szCs w:val="20"/>
              </w:rPr>
            </w:pPr>
            <w:r w:rsidRPr="00080CE3">
              <w:rPr>
                <w:sz w:val="20"/>
                <w:szCs w:val="20"/>
              </w:rPr>
              <w:t>--</w:t>
            </w:r>
          </w:p>
        </w:tc>
        <w:tc>
          <w:tcPr>
            <w:tcW w:w="2976" w:type="dxa"/>
            <w:shd w:val="clear" w:color="auto" w:fill="auto"/>
          </w:tcPr>
          <w:p w14:paraId="5396B645" w14:textId="77777777" w:rsidR="00EE130A" w:rsidRPr="00080CE3" w:rsidRDefault="00EE130A" w:rsidP="00744430">
            <w:pPr>
              <w:spacing w:after="0" w:line="240" w:lineRule="auto"/>
              <w:rPr>
                <w:sz w:val="20"/>
                <w:szCs w:val="20"/>
              </w:rPr>
            </w:pPr>
            <w:r w:rsidRPr="00080CE3">
              <w:rPr>
                <w:sz w:val="20"/>
                <w:szCs w:val="20"/>
              </w:rPr>
              <w:t>--</w:t>
            </w:r>
          </w:p>
        </w:tc>
        <w:tc>
          <w:tcPr>
            <w:tcW w:w="993" w:type="dxa"/>
            <w:shd w:val="clear" w:color="auto" w:fill="auto"/>
          </w:tcPr>
          <w:p w14:paraId="57DB6828" w14:textId="77777777" w:rsidR="00EE130A" w:rsidRPr="009765AC" w:rsidRDefault="00EE130A" w:rsidP="00744430">
            <w:pPr>
              <w:spacing w:after="0" w:line="240" w:lineRule="auto"/>
              <w:rPr>
                <w:sz w:val="20"/>
                <w:szCs w:val="20"/>
                <w:highlight w:val="yellow"/>
              </w:rPr>
            </w:pPr>
          </w:p>
        </w:tc>
      </w:tr>
      <w:tr w:rsidR="00EE130A" w14:paraId="527DA633" w14:textId="77777777" w:rsidTr="008B37FE">
        <w:tc>
          <w:tcPr>
            <w:tcW w:w="3545" w:type="dxa"/>
          </w:tcPr>
          <w:p w14:paraId="4C102E2F" w14:textId="77777777" w:rsidR="00EE130A" w:rsidRDefault="00EE130A" w:rsidP="00744430">
            <w:pPr>
              <w:spacing w:after="0" w:line="240" w:lineRule="auto"/>
              <w:rPr>
                <w:sz w:val="20"/>
                <w:szCs w:val="20"/>
              </w:rPr>
            </w:pPr>
            <w:r>
              <w:rPr>
                <w:sz w:val="20"/>
                <w:szCs w:val="20"/>
              </w:rPr>
              <w:t>Mortality at ICU discharge, No./Total (%)</w:t>
            </w:r>
          </w:p>
        </w:tc>
        <w:tc>
          <w:tcPr>
            <w:tcW w:w="2410" w:type="dxa"/>
            <w:shd w:val="clear" w:color="auto" w:fill="auto"/>
          </w:tcPr>
          <w:p w14:paraId="23C89A77" w14:textId="77777777" w:rsidR="00EE130A" w:rsidRDefault="00EE130A" w:rsidP="00744430">
            <w:pPr>
              <w:spacing w:after="0" w:line="240" w:lineRule="auto"/>
              <w:rPr>
                <w:sz w:val="20"/>
                <w:szCs w:val="20"/>
              </w:rPr>
            </w:pPr>
            <w:r>
              <w:rPr>
                <w:sz w:val="20"/>
                <w:szCs w:val="20"/>
              </w:rPr>
              <w:t>2122/7334 (28.9)</w:t>
            </w:r>
          </w:p>
        </w:tc>
        <w:tc>
          <w:tcPr>
            <w:tcW w:w="2268" w:type="dxa"/>
            <w:shd w:val="clear" w:color="auto" w:fill="auto"/>
          </w:tcPr>
          <w:p w14:paraId="61DA9574" w14:textId="77777777" w:rsidR="00EE130A" w:rsidRDefault="00EE130A" w:rsidP="00744430">
            <w:pPr>
              <w:spacing w:after="0" w:line="240" w:lineRule="auto"/>
              <w:rPr>
                <w:sz w:val="20"/>
                <w:szCs w:val="20"/>
              </w:rPr>
            </w:pPr>
            <w:r>
              <w:rPr>
                <w:sz w:val="20"/>
                <w:szCs w:val="20"/>
              </w:rPr>
              <w:t>2161/7453 (29.0)</w:t>
            </w:r>
          </w:p>
        </w:tc>
        <w:tc>
          <w:tcPr>
            <w:tcW w:w="2797" w:type="dxa"/>
            <w:shd w:val="clear" w:color="auto" w:fill="auto"/>
          </w:tcPr>
          <w:p w14:paraId="19A47542" w14:textId="77777777" w:rsidR="00EE130A" w:rsidRPr="007C0124" w:rsidRDefault="00EE130A" w:rsidP="00744430">
            <w:pPr>
              <w:spacing w:after="0" w:line="240" w:lineRule="auto"/>
              <w:rPr>
                <w:sz w:val="20"/>
                <w:szCs w:val="20"/>
              </w:rPr>
            </w:pPr>
            <w:r>
              <w:rPr>
                <w:sz w:val="20"/>
                <w:szCs w:val="20"/>
              </w:rPr>
              <w:t>RD: +0.2 (−1.2 to +1.6)</w:t>
            </w:r>
          </w:p>
        </w:tc>
        <w:tc>
          <w:tcPr>
            <w:tcW w:w="2976" w:type="dxa"/>
            <w:shd w:val="clear" w:color="auto" w:fill="auto"/>
          </w:tcPr>
          <w:p w14:paraId="553330F4" w14:textId="77777777" w:rsidR="00EE130A" w:rsidRDefault="00EE130A" w:rsidP="00744430">
            <w:pPr>
              <w:spacing w:after="0" w:line="240" w:lineRule="auto"/>
              <w:rPr>
                <w:sz w:val="20"/>
                <w:szCs w:val="20"/>
              </w:rPr>
            </w:pPr>
            <w:r>
              <w:rPr>
                <w:sz w:val="20"/>
                <w:szCs w:val="20"/>
              </w:rPr>
              <w:t>RD: -0.1 (-1.3 to 1.1)</w:t>
            </w:r>
          </w:p>
        </w:tc>
        <w:tc>
          <w:tcPr>
            <w:tcW w:w="993" w:type="dxa"/>
            <w:shd w:val="clear" w:color="auto" w:fill="auto"/>
          </w:tcPr>
          <w:p w14:paraId="27E9E186" w14:textId="77777777" w:rsidR="00EE130A" w:rsidRDefault="00EE130A" w:rsidP="00744430">
            <w:pPr>
              <w:spacing w:after="0" w:line="240" w:lineRule="auto"/>
              <w:rPr>
                <w:sz w:val="20"/>
                <w:szCs w:val="20"/>
                <w:highlight w:val="yellow"/>
              </w:rPr>
            </w:pPr>
            <w:r>
              <w:rPr>
                <w:sz w:val="20"/>
                <w:szCs w:val="20"/>
              </w:rPr>
              <w:t>.94</w:t>
            </w:r>
          </w:p>
        </w:tc>
      </w:tr>
      <w:tr w:rsidR="00EE130A" w14:paraId="245454C7" w14:textId="77777777" w:rsidTr="008B37FE">
        <w:tc>
          <w:tcPr>
            <w:tcW w:w="3545" w:type="dxa"/>
          </w:tcPr>
          <w:p w14:paraId="395DC82C" w14:textId="77777777" w:rsidR="00EE130A" w:rsidRDefault="00EE130A" w:rsidP="00744430">
            <w:pPr>
              <w:spacing w:after="0" w:line="240" w:lineRule="auto"/>
              <w:rPr>
                <w:sz w:val="20"/>
                <w:szCs w:val="20"/>
              </w:rPr>
            </w:pPr>
            <w:r>
              <w:rPr>
                <w:sz w:val="20"/>
                <w:szCs w:val="20"/>
              </w:rPr>
              <w:t>Mortality at acute hospital discharge, No./Total (%)</w:t>
            </w:r>
          </w:p>
        </w:tc>
        <w:tc>
          <w:tcPr>
            <w:tcW w:w="2410" w:type="dxa"/>
            <w:shd w:val="clear" w:color="auto" w:fill="auto"/>
          </w:tcPr>
          <w:p w14:paraId="5DD50B10" w14:textId="77777777" w:rsidR="00EE130A" w:rsidRDefault="00EE130A" w:rsidP="00744430">
            <w:pPr>
              <w:spacing w:after="0" w:line="240" w:lineRule="auto"/>
              <w:rPr>
                <w:sz w:val="20"/>
                <w:szCs w:val="20"/>
              </w:rPr>
            </w:pPr>
            <w:r>
              <w:rPr>
                <w:sz w:val="20"/>
                <w:szCs w:val="20"/>
              </w:rPr>
              <w:t>2533/7335 (34.5)</w:t>
            </w:r>
          </w:p>
        </w:tc>
        <w:tc>
          <w:tcPr>
            <w:tcW w:w="2268" w:type="dxa"/>
            <w:shd w:val="clear" w:color="auto" w:fill="auto"/>
          </w:tcPr>
          <w:p w14:paraId="51163ECD" w14:textId="77777777" w:rsidR="00EE130A" w:rsidRDefault="00EE130A" w:rsidP="00744430">
            <w:pPr>
              <w:spacing w:after="0" w:line="240" w:lineRule="auto"/>
              <w:rPr>
                <w:sz w:val="20"/>
                <w:szCs w:val="20"/>
              </w:rPr>
            </w:pPr>
            <w:r>
              <w:rPr>
                <w:sz w:val="20"/>
                <w:szCs w:val="20"/>
              </w:rPr>
              <w:t>2535/7458 (34.0)</w:t>
            </w:r>
          </w:p>
        </w:tc>
        <w:tc>
          <w:tcPr>
            <w:tcW w:w="2797" w:type="dxa"/>
            <w:shd w:val="clear" w:color="auto" w:fill="auto"/>
          </w:tcPr>
          <w:p w14:paraId="5D741E14" w14:textId="77777777" w:rsidR="00EE130A" w:rsidRPr="007C0124" w:rsidRDefault="00EE130A" w:rsidP="00744430">
            <w:pPr>
              <w:spacing w:after="0" w:line="240" w:lineRule="auto"/>
              <w:rPr>
                <w:sz w:val="20"/>
                <w:szCs w:val="20"/>
              </w:rPr>
            </w:pPr>
            <w:r>
              <w:rPr>
                <w:sz w:val="20"/>
                <w:szCs w:val="20"/>
              </w:rPr>
              <w:t>RD: +0.9 (−0.6 to +2.3)</w:t>
            </w:r>
          </w:p>
        </w:tc>
        <w:tc>
          <w:tcPr>
            <w:tcW w:w="2976" w:type="dxa"/>
            <w:shd w:val="clear" w:color="auto" w:fill="auto"/>
          </w:tcPr>
          <w:p w14:paraId="4AB2DCC7" w14:textId="77777777" w:rsidR="00EE130A" w:rsidRDefault="00EE130A" w:rsidP="00744430">
            <w:pPr>
              <w:spacing w:after="0" w:line="240" w:lineRule="auto"/>
              <w:rPr>
                <w:sz w:val="20"/>
                <w:szCs w:val="20"/>
              </w:rPr>
            </w:pPr>
            <w:r>
              <w:rPr>
                <w:sz w:val="20"/>
                <w:szCs w:val="20"/>
              </w:rPr>
              <w:t>RD: +0.5 (-0.8 to +1.9)</w:t>
            </w:r>
          </w:p>
        </w:tc>
        <w:tc>
          <w:tcPr>
            <w:tcW w:w="993" w:type="dxa"/>
            <w:shd w:val="clear" w:color="auto" w:fill="auto"/>
          </w:tcPr>
          <w:p w14:paraId="4ACC8D44" w14:textId="77777777" w:rsidR="00EE130A" w:rsidRDefault="00EE130A" w:rsidP="00744430">
            <w:pPr>
              <w:spacing w:after="0" w:line="240" w:lineRule="auto"/>
              <w:rPr>
                <w:sz w:val="20"/>
                <w:szCs w:val="20"/>
                <w:highlight w:val="yellow"/>
              </w:rPr>
            </w:pPr>
            <w:r>
              <w:rPr>
                <w:sz w:val="20"/>
                <w:szCs w:val="20"/>
              </w:rPr>
              <w:t>.46</w:t>
            </w:r>
          </w:p>
        </w:tc>
      </w:tr>
      <w:tr w:rsidR="00EE130A" w14:paraId="4E46F91F" w14:textId="77777777" w:rsidTr="008B37FE">
        <w:tc>
          <w:tcPr>
            <w:tcW w:w="3545" w:type="dxa"/>
          </w:tcPr>
          <w:p w14:paraId="52451F6C" w14:textId="77777777" w:rsidR="00EE130A" w:rsidRDefault="00EE130A" w:rsidP="00744430">
            <w:pPr>
              <w:spacing w:after="0" w:line="240" w:lineRule="auto"/>
              <w:rPr>
                <w:sz w:val="20"/>
                <w:szCs w:val="20"/>
              </w:rPr>
            </w:pPr>
            <w:r>
              <w:rPr>
                <w:sz w:val="20"/>
                <w:szCs w:val="20"/>
              </w:rPr>
              <w:t>60-d mortality, No./Total (%)</w:t>
            </w:r>
          </w:p>
        </w:tc>
        <w:tc>
          <w:tcPr>
            <w:tcW w:w="2410" w:type="dxa"/>
            <w:shd w:val="clear" w:color="auto" w:fill="auto"/>
          </w:tcPr>
          <w:p w14:paraId="40D356DD" w14:textId="77777777" w:rsidR="00EE130A" w:rsidRDefault="00EE130A" w:rsidP="00744430">
            <w:pPr>
              <w:spacing w:after="0" w:line="240" w:lineRule="auto"/>
              <w:rPr>
                <w:sz w:val="20"/>
                <w:szCs w:val="20"/>
              </w:rPr>
            </w:pPr>
            <w:r>
              <w:rPr>
                <w:sz w:val="20"/>
                <w:szCs w:val="20"/>
              </w:rPr>
              <w:t>2637/7449 (35.4)</w:t>
            </w:r>
          </w:p>
        </w:tc>
        <w:tc>
          <w:tcPr>
            <w:tcW w:w="2268" w:type="dxa"/>
            <w:shd w:val="clear" w:color="auto" w:fill="auto"/>
          </w:tcPr>
          <w:p w14:paraId="06B833F5" w14:textId="77777777" w:rsidR="00EE130A" w:rsidRDefault="00EE130A" w:rsidP="00744430">
            <w:pPr>
              <w:spacing w:after="0" w:line="240" w:lineRule="auto"/>
              <w:rPr>
                <w:sz w:val="20"/>
                <w:szCs w:val="20"/>
              </w:rPr>
            </w:pPr>
            <w:r>
              <w:rPr>
                <w:sz w:val="20"/>
                <w:szCs w:val="20"/>
              </w:rPr>
              <w:t>2617/7573 (34.6)</w:t>
            </w:r>
          </w:p>
        </w:tc>
        <w:tc>
          <w:tcPr>
            <w:tcW w:w="2797" w:type="dxa"/>
            <w:shd w:val="clear" w:color="auto" w:fill="auto"/>
          </w:tcPr>
          <w:p w14:paraId="63ADDF0C" w14:textId="77777777" w:rsidR="00EE130A" w:rsidRPr="007C0124" w:rsidRDefault="00EE130A" w:rsidP="00744430">
            <w:pPr>
              <w:spacing w:after="0" w:line="240" w:lineRule="auto"/>
              <w:rPr>
                <w:sz w:val="20"/>
                <w:szCs w:val="20"/>
              </w:rPr>
            </w:pPr>
            <w:r>
              <w:rPr>
                <w:sz w:val="20"/>
                <w:szCs w:val="20"/>
              </w:rPr>
              <w:t>RD: +1.1 (−0.2 to +2.5)</w:t>
            </w:r>
          </w:p>
        </w:tc>
        <w:tc>
          <w:tcPr>
            <w:tcW w:w="2976" w:type="dxa"/>
            <w:shd w:val="clear" w:color="auto" w:fill="auto"/>
          </w:tcPr>
          <w:p w14:paraId="2052AD2C" w14:textId="77777777" w:rsidR="00EE130A" w:rsidRDefault="00EE130A" w:rsidP="00744430">
            <w:pPr>
              <w:spacing w:after="0" w:line="240" w:lineRule="auto"/>
              <w:rPr>
                <w:sz w:val="20"/>
                <w:szCs w:val="20"/>
              </w:rPr>
            </w:pPr>
            <w:r>
              <w:rPr>
                <w:sz w:val="20"/>
                <w:szCs w:val="20"/>
              </w:rPr>
              <w:t>RD: +0.8 (-0.6 to 2.2)</w:t>
            </w:r>
          </w:p>
        </w:tc>
        <w:tc>
          <w:tcPr>
            <w:tcW w:w="993" w:type="dxa"/>
            <w:shd w:val="clear" w:color="auto" w:fill="auto"/>
          </w:tcPr>
          <w:p w14:paraId="1ECA3459" w14:textId="77777777" w:rsidR="00EE130A" w:rsidRDefault="00EE130A" w:rsidP="00744430">
            <w:pPr>
              <w:spacing w:after="0" w:line="240" w:lineRule="auto"/>
              <w:rPr>
                <w:sz w:val="20"/>
                <w:szCs w:val="20"/>
                <w:highlight w:val="yellow"/>
              </w:rPr>
            </w:pPr>
            <w:r>
              <w:rPr>
                <w:sz w:val="20"/>
                <w:szCs w:val="20"/>
              </w:rPr>
              <w:t>.25</w:t>
            </w:r>
          </w:p>
        </w:tc>
      </w:tr>
      <w:tr w:rsidR="00EE130A" w14:paraId="5A70638E" w14:textId="77777777" w:rsidTr="008B37FE">
        <w:tc>
          <w:tcPr>
            <w:tcW w:w="3545" w:type="dxa"/>
          </w:tcPr>
          <w:p w14:paraId="13CFFC59" w14:textId="77777777" w:rsidR="00EE130A" w:rsidRDefault="00EE130A" w:rsidP="00744430">
            <w:pPr>
              <w:spacing w:after="0" w:line="240" w:lineRule="auto"/>
              <w:rPr>
                <w:sz w:val="20"/>
                <w:szCs w:val="20"/>
              </w:rPr>
            </w:pPr>
            <w:r>
              <w:rPr>
                <w:sz w:val="20"/>
                <w:szCs w:val="20"/>
              </w:rPr>
              <w:t>1-y mortality, No./Total (%)</w:t>
            </w:r>
          </w:p>
        </w:tc>
        <w:tc>
          <w:tcPr>
            <w:tcW w:w="2410" w:type="dxa"/>
            <w:shd w:val="clear" w:color="auto" w:fill="auto"/>
          </w:tcPr>
          <w:p w14:paraId="2D108CE5" w14:textId="77777777" w:rsidR="00EE130A" w:rsidRDefault="00EE130A" w:rsidP="00744430">
            <w:pPr>
              <w:spacing w:after="0" w:line="240" w:lineRule="auto"/>
              <w:rPr>
                <w:sz w:val="20"/>
                <w:szCs w:val="20"/>
              </w:rPr>
            </w:pPr>
            <w:r>
              <w:rPr>
                <w:sz w:val="20"/>
                <w:szCs w:val="20"/>
              </w:rPr>
              <w:t>2295/5636 (40.7)</w:t>
            </w:r>
          </w:p>
        </w:tc>
        <w:tc>
          <w:tcPr>
            <w:tcW w:w="2268" w:type="dxa"/>
            <w:shd w:val="clear" w:color="auto" w:fill="auto"/>
          </w:tcPr>
          <w:p w14:paraId="6EF9E742" w14:textId="77777777" w:rsidR="00EE130A" w:rsidRDefault="00EE130A" w:rsidP="00744430">
            <w:pPr>
              <w:spacing w:after="0" w:line="240" w:lineRule="auto"/>
              <w:rPr>
                <w:sz w:val="20"/>
                <w:szCs w:val="20"/>
              </w:rPr>
            </w:pPr>
            <w:r>
              <w:rPr>
                <w:sz w:val="20"/>
                <w:szCs w:val="20"/>
              </w:rPr>
              <w:t>2314/5755 (40.2)</w:t>
            </w:r>
          </w:p>
        </w:tc>
        <w:tc>
          <w:tcPr>
            <w:tcW w:w="2797" w:type="dxa"/>
            <w:shd w:val="clear" w:color="auto" w:fill="auto"/>
          </w:tcPr>
          <w:p w14:paraId="0429C66B" w14:textId="77777777" w:rsidR="00EE130A" w:rsidRPr="007C0124" w:rsidRDefault="00EE130A" w:rsidP="00744430">
            <w:pPr>
              <w:spacing w:after="0" w:line="240" w:lineRule="auto"/>
              <w:rPr>
                <w:sz w:val="20"/>
                <w:szCs w:val="20"/>
              </w:rPr>
            </w:pPr>
            <w:r>
              <w:rPr>
                <w:sz w:val="20"/>
                <w:szCs w:val="20"/>
              </w:rPr>
              <w:t>RD: +1.0 (−0.7 to +2.6)</w:t>
            </w:r>
          </w:p>
        </w:tc>
        <w:tc>
          <w:tcPr>
            <w:tcW w:w="2976" w:type="dxa"/>
            <w:shd w:val="clear" w:color="auto" w:fill="auto"/>
          </w:tcPr>
          <w:p w14:paraId="51AD98AA" w14:textId="77777777" w:rsidR="00EE130A" w:rsidRDefault="00EE130A" w:rsidP="00744430">
            <w:pPr>
              <w:spacing w:after="0" w:line="240" w:lineRule="auto"/>
              <w:rPr>
                <w:sz w:val="20"/>
                <w:szCs w:val="20"/>
              </w:rPr>
            </w:pPr>
            <w:r>
              <w:rPr>
                <w:sz w:val="20"/>
                <w:szCs w:val="20"/>
              </w:rPr>
              <w:t>RD: +3.3 (-0.7 to 7.3)</w:t>
            </w:r>
          </w:p>
        </w:tc>
        <w:tc>
          <w:tcPr>
            <w:tcW w:w="993" w:type="dxa"/>
            <w:shd w:val="clear" w:color="auto" w:fill="auto"/>
          </w:tcPr>
          <w:p w14:paraId="0BC68887" w14:textId="77777777" w:rsidR="00EE130A" w:rsidRDefault="00EE130A" w:rsidP="00744430">
            <w:pPr>
              <w:spacing w:after="0" w:line="240" w:lineRule="auto"/>
              <w:rPr>
                <w:sz w:val="20"/>
                <w:szCs w:val="20"/>
                <w:highlight w:val="yellow"/>
              </w:rPr>
            </w:pPr>
            <w:r>
              <w:rPr>
                <w:sz w:val="20"/>
                <w:szCs w:val="20"/>
              </w:rPr>
              <w:t>.34</w:t>
            </w:r>
          </w:p>
        </w:tc>
      </w:tr>
    </w:tbl>
    <w:p w14:paraId="34B4D4BD" w14:textId="77777777" w:rsidR="00626BBD" w:rsidRDefault="00626BBD" w:rsidP="00744430">
      <w:pPr>
        <w:spacing w:after="0" w:line="240" w:lineRule="auto"/>
      </w:pPr>
    </w:p>
    <w:p w14:paraId="01DF8C00" w14:textId="17D8CD65" w:rsidR="0C17B0F5" w:rsidRPr="00ED23F8" w:rsidRDefault="0C17B0F5" w:rsidP="00C50FB7">
      <w:pPr>
        <w:keepNext/>
        <w:spacing w:after="0" w:line="240" w:lineRule="auto"/>
        <w:rPr>
          <w:sz w:val="20"/>
          <w:szCs w:val="20"/>
        </w:rPr>
      </w:pPr>
      <w:r w:rsidRPr="00ED23F8">
        <w:rPr>
          <w:sz w:val="20"/>
          <w:szCs w:val="20"/>
        </w:rPr>
        <w:lastRenderedPageBreak/>
        <w:t xml:space="preserve">CI, confidence interval; </w:t>
      </w:r>
      <w:r w:rsidR="006337EE" w:rsidRPr="00ED23F8">
        <w:rPr>
          <w:sz w:val="20"/>
          <w:szCs w:val="20"/>
        </w:rPr>
        <w:t>sHR</w:t>
      </w:r>
      <w:r w:rsidRPr="00ED23F8">
        <w:rPr>
          <w:sz w:val="20"/>
          <w:szCs w:val="20"/>
        </w:rPr>
        <w:t xml:space="preserve">: subdistribution hazard ratio calculated using the Fine and Gray method to account for competing risk of death; ICU, intensive care unit; IQR, interquartile range; OR: odds ratio; POR: proportional odds ratio; RD: risk difference; RR: risk ratio. </w:t>
      </w:r>
    </w:p>
    <w:p w14:paraId="44207844" w14:textId="2B571611" w:rsidR="0C17B0F5" w:rsidRPr="00ED23F8" w:rsidRDefault="0C17B0F5" w:rsidP="00A570C6">
      <w:pPr>
        <w:pStyle w:val="ListParagraph"/>
        <w:numPr>
          <w:ilvl w:val="0"/>
          <w:numId w:val="34"/>
        </w:numPr>
        <w:spacing w:after="0" w:line="240" w:lineRule="auto"/>
        <w:ind w:left="284" w:hanging="284"/>
        <w:rPr>
          <w:sz w:val="20"/>
          <w:szCs w:val="20"/>
        </w:rPr>
      </w:pPr>
      <w:r w:rsidRPr="00ED23F8">
        <w:rPr>
          <w:sz w:val="20"/>
          <w:szCs w:val="20"/>
        </w:rPr>
        <w:t>Regression models adjusted for stratified randomization factors of ICU site and diagnostic stratum, plus confirmed/highly suspected COVID-19 and restricted cubic splines of age, SpO</w:t>
      </w:r>
      <w:r w:rsidRPr="00ED23F8">
        <w:rPr>
          <w:sz w:val="20"/>
          <w:szCs w:val="20"/>
          <w:vertAlign w:val="subscript"/>
        </w:rPr>
        <w:t>2</w:t>
      </w:r>
      <w:r w:rsidRPr="00ED23F8">
        <w:rPr>
          <w:sz w:val="20"/>
          <w:szCs w:val="20"/>
        </w:rPr>
        <w:t>, PaO</w:t>
      </w:r>
      <w:r w:rsidRPr="00ED23F8">
        <w:rPr>
          <w:sz w:val="20"/>
          <w:szCs w:val="20"/>
          <w:vertAlign w:val="subscript"/>
        </w:rPr>
        <w:t>2</w:t>
      </w:r>
      <w:r w:rsidRPr="00ED23F8">
        <w:rPr>
          <w:sz w:val="20"/>
          <w:szCs w:val="20"/>
        </w:rPr>
        <w:t>/F</w:t>
      </w:r>
      <w:r w:rsidRPr="001B434F">
        <w:rPr>
          <w:sz w:val="14"/>
          <w:szCs w:val="14"/>
        </w:rPr>
        <w:t>I</w:t>
      </w:r>
      <w:r w:rsidRPr="00ED23F8">
        <w:rPr>
          <w:sz w:val="20"/>
          <w:szCs w:val="20"/>
        </w:rPr>
        <w:t>O</w:t>
      </w:r>
      <w:r w:rsidRPr="00ED23F8">
        <w:rPr>
          <w:sz w:val="20"/>
          <w:szCs w:val="20"/>
          <w:vertAlign w:val="subscript"/>
        </w:rPr>
        <w:t>2</w:t>
      </w:r>
      <w:r w:rsidRPr="00ED23F8">
        <w:rPr>
          <w:sz w:val="20"/>
          <w:szCs w:val="20"/>
        </w:rPr>
        <w:t xml:space="preserve"> ratio and date of randomization. </w:t>
      </w:r>
    </w:p>
    <w:p w14:paraId="567510E1" w14:textId="05F8470D" w:rsidR="0C17B0F5" w:rsidRPr="00ED23F8" w:rsidRDefault="0C17B0F5" w:rsidP="00A570C6">
      <w:pPr>
        <w:pStyle w:val="ListParagraph"/>
        <w:numPr>
          <w:ilvl w:val="0"/>
          <w:numId w:val="34"/>
        </w:numPr>
        <w:spacing w:after="0" w:line="240" w:lineRule="auto"/>
        <w:ind w:left="284" w:hanging="284"/>
        <w:rPr>
          <w:sz w:val="20"/>
          <w:szCs w:val="20"/>
        </w:rPr>
      </w:pPr>
      <w:r w:rsidRPr="00ED23F8">
        <w:rPr>
          <w:sz w:val="20"/>
          <w:szCs w:val="20"/>
        </w:rPr>
        <w:t xml:space="preserve">Primary analysis: adjusted as above, with multiple imputation of missing data, except for duration of ICU and acute hospital stay, where patients with missing time to discharge were included as censored 1 hour post-randomization. </w:t>
      </w:r>
    </w:p>
    <w:p w14:paraId="49AC1CBF" w14:textId="19DF929E" w:rsidR="0C17B0F5" w:rsidRPr="00ED23F8" w:rsidRDefault="0C17B0F5" w:rsidP="00A570C6">
      <w:pPr>
        <w:pStyle w:val="ListParagraph"/>
        <w:numPr>
          <w:ilvl w:val="0"/>
          <w:numId w:val="34"/>
        </w:numPr>
        <w:spacing w:after="0" w:line="240" w:lineRule="auto"/>
        <w:ind w:left="284" w:hanging="284"/>
        <w:rPr>
          <w:sz w:val="20"/>
          <w:szCs w:val="20"/>
        </w:rPr>
      </w:pPr>
      <w:r w:rsidRPr="00ED23F8">
        <w:rPr>
          <w:sz w:val="20"/>
          <w:szCs w:val="20"/>
        </w:rPr>
        <w:t>Ordinal composite outcome with patients who died on or before day 30 assigned the worst possible score of −1. Surviving patients were ranked according to the number of calendar days on which any respiratory, cardiovascular or renal support was received at any time during that day, starting from day 1 (the day of randomi</w:t>
      </w:r>
      <w:r w:rsidR="49839A9C" w:rsidRPr="00ED23F8">
        <w:rPr>
          <w:sz w:val="20"/>
          <w:szCs w:val="20"/>
        </w:rPr>
        <w:t>z</w:t>
      </w:r>
      <w:r w:rsidRPr="00ED23F8">
        <w:rPr>
          <w:sz w:val="20"/>
          <w:szCs w:val="20"/>
        </w:rPr>
        <w:t>ation) up to and including day 30. Following rows show individual components: 30-d</w:t>
      </w:r>
      <w:r w:rsidR="6389AB22" w:rsidRPr="00ED23F8">
        <w:rPr>
          <w:sz w:val="20"/>
          <w:szCs w:val="20"/>
        </w:rPr>
        <w:t>ay</w:t>
      </w:r>
      <w:r w:rsidRPr="00ED23F8">
        <w:rPr>
          <w:sz w:val="20"/>
          <w:szCs w:val="20"/>
        </w:rPr>
        <w:t xml:space="preserve"> mortality and days free from organ support at 30 d</w:t>
      </w:r>
      <w:r w:rsidR="73B0FF55" w:rsidRPr="00ED23F8">
        <w:rPr>
          <w:sz w:val="20"/>
          <w:szCs w:val="20"/>
        </w:rPr>
        <w:t>ays</w:t>
      </w:r>
      <w:r w:rsidRPr="00ED23F8">
        <w:rPr>
          <w:sz w:val="20"/>
          <w:szCs w:val="20"/>
        </w:rPr>
        <w:t xml:space="preserve"> among survivors.  </w:t>
      </w:r>
    </w:p>
    <w:p w14:paraId="283044AA" w14:textId="67D4E22C" w:rsidR="4F871584" w:rsidRDefault="4F871584" w:rsidP="00744430">
      <w:pPr>
        <w:spacing w:after="0" w:line="240" w:lineRule="auto"/>
      </w:pPr>
    </w:p>
    <w:p w14:paraId="243E23B5" w14:textId="4B331B97" w:rsidR="00EE130A" w:rsidRDefault="00EE130A" w:rsidP="49B1582E">
      <w:pPr>
        <w:spacing w:after="0" w:line="240" w:lineRule="auto"/>
        <w:sectPr w:rsidR="00EE130A" w:rsidSect="00EE130A">
          <w:pgSz w:w="16838" w:h="11906" w:orient="landscape"/>
          <w:pgMar w:top="1440" w:right="1440" w:bottom="1440" w:left="1440" w:header="709" w:footer="709" w:gutter="0"/>
          <w:lnNumType w:countBy="1" w:restart="continuous"/>
          <w:cols w:space="708"/>
          <w:docGrid w:linePitch="360"/>
        </w:sectPr>
      </w:pPr>
    </w:p>
    <w:p w14:paraId="0811E8B9" w14:textId="77777777" w:rsidR="00D4015F" w:rsidRPr="00745C9E" w:rsidRDefault="00D4015F" w:rsidP="00D4015F">
      <w:pPr>
        <w:pStyle w:val="Heading1"/>
      </w:pPr>
      <w:r>
        <w:lastRenderedPageBreak/>
        <w:t>ACKNOWLEDGEMENTS</w:t>
      </w:r>
    </w:p>
    <w:p w14:paraId="3219B97B" w14:textId="77777777" w:rsidR="00D4015F" w:rsidRPr="001B434F" w:rsidRDefault="00D4015F" w:rsidP="037FD3E4">
      <w:pPr>
        <w:pStyle w:val="Heading2"/>
        <w:rPr>
          <w:color w:val="auto"/>
        </w:rPr>
      </w:pPr>
      <w:r w:rsidRPr="001B434F">
        <w:rPr>
          <w:color w:val="auto"/>
        </w:rPr>
        <w:t>Funding</w:t>
      </w:r>
    </w:p>
    <w:p w14:paraId="1FED66F9" w14:textId="1D59752A" w:rsidR="00D4015F" w:rsidRPr="00291B87" w:rsidRDefault="00D4015F" w:rsidP="037FD3E4">
      <w:r w:rsidRPr="1237B911">
        <w:t xml:space="preserve">This trial was funded by the UK National Institute for Health and Care Research (NIHR) Health Technology Assessment (HTA) </w:t>
      </w:r>
      <w:r w:rsidR="209DD9FB">
        <w:t>p</w:t>
      </w:r>
      <w:r>
        <w:t>rogramme</w:t>
      </w:r>
      <w:r w:rsidRPr="1237B911">
        <w:t xml:space="preserve"> (project number: NIHR130508). ICNARC</w:t>
      </w:r>
      <w:r w:rsidRPr="1237B911" w:rsidDel="003D20DC">
        <w:t xml:space="preserve"> </w:t>
      </w:r>
      <w:r w:rsidRPr="1237B911">
        <w:t xml:space="preserve">was the trial sponsor. The views expressed are those of the </w:t>
      </w:r>
      <w:r>
        <w:t>authors</w:t>
      </w:r>
      <w:r w:rsidRPr="1237B911">
        <w:t xml:space="preserve"> and not necessarily those of the NIHR or the Department of Health and Social Care. The funder and Sponsor had no role in any aspect of the design or conduct of the study, writing of this article or the decision to submit the manuscript for publication.</w:t>
      </w:r>
      <w:r w:rsidR="0D597A2D">
        <w:t xml:space="preserve"> This research was conducted during the tenure of a Health Research Council of New Zealand Clinical Practitioner Fellowship held by PY</w:t>
      </w:r>
      <w:r w:rsidR="00862483">
        <w:t xml:space="preserve"> and </w:t>
      </w:r>
      <w:r w:rsidR="00862483" w:rsidRPr="00862483">
        <w:t>NIHR Pre-doctoral Fellowship in Epidemiology (NIHR302788)</w:t>
      </w:r>
      <w:r w:rsidR="00862483">
        <w:t xml:space="preserve"> held by WNC</w:t>
      </w:r>
      <w:r w:rsidR="0D597A2D">
        <w:t>.</w:t>
      </w:r>
    </w:p>
    <w:p w14:paraId="71941647" w14:textId="77777777" w:rsidR="00D4015F" w:rsidRPr="001B434F" w:rsidRDefault="00D4015F" w:rsidP="005B08A3">
      <w:pPr>
        <w:pStyle w:val="Heading2"/>
        <w:rPr>
          <w:color w:val="auto"/>
        </w:rPr>
      </w:pPr>
      <w:r w:rsidRPr="001B434F">
        <w:rPr>
          <w:color w:val="auto"/>
        </w:rPr>
        <w:t>Authors’ affiliations</w:t>
      </w:r>
    </w:p>
    <w:p w14:paraId="592787FE" w14:textId="089BD197" w:rsidR="00D4015F" w:rsidRPr="00745C9E" w:rsidRDefault="00D4015F" w:rsidP="005B08A3">
      <w:r w:rsidRPr="006C41EF">
        <w:rPr>
          <w:vertAlign w:val="superscript"/>
        </w:rPr>
        <w:t>1</w:t>
      </w:r>
      <w:r>
        <w:t xml:space="preserve">Peninsula Medical School, University of Plymouth, Plymouth, UK; </w:t>
      </w:r>
      <w:r w:rsidRPr="004565D3">
        <w:rPr>
          <w:vertAlign w:val="superscript"/>
        </w:rPr>
        <w:t>2</w:t>
      </w:r>
      <w:r>
        <w:t xml:space="preserve">Intensive Care Unit, University Hospitals Plymouth NHS Trust, Plymouth, UK; </w:t>
      </w:r>
      <w:r w:rsidRPr="004565D3">
        <w:rPr>
          <w:vertAlign w:val="superscript"/>
        </w:rPr>
        <w:t>3</w:t>
      </w:r>
      <w:r>
        <w:t xml:space="preserve">Clinical Trials Unit, Intensive Care National Audit &amp; Research Centre (ICNARC), Napier House, London, UK; </w:t>
      </w:r>
      <w:r w:rsidRPr="004565D3">
        <w:rPr>
          <w:vertAlign w:val="superscript"/>
        </w:rPr>
        <w:t>4</w:t>
      </w:r>
      <w:r>
        <w:t xml:space="preserve">Department of Health Services Research and Policy, London School of Hygiene &amp; Tropical Medicine, London, UK; </w:t>
      </w:r>
      <w:r w:rsidRPr="004565D3">
        <w:rPr>
          <w:vertAlign w:val="superscript"/>
        </w:rPr>
        <w:t>5</w:t>
      </w:r>
      <w:r>
        <w:t xml:space="preserve">Critical Care, Maidstone and Tunbridge Wells NHS Foundation Trust, Kent, UK; </w:t>
      </w:r>
      <w:r w:rsidRPr="004565D3">
        <w:rPr>
          <w:vertAlign w:val="superscript"/>
        </w:rPr>
        <w:t>6</w:t>
      </w:r>
      <w:r>
        <w:t xml:space="preserve">Patient and Public Representative, Bristol, UK; </w:t>
      </w:r>
      <w:r w:rsidRPr="004565D3">
        <w:rPr>
          <w:vertAlign w:val="superscript"/>
        </w:rPr>
        <w:t>7</w:t>
      </w:r>
      <w:r>
        <w:t xml:space="preserve">Perioperative and Critical Care Theme, NIHR Southampton Biomedical Research Centre, University Hospital Southampton/ University of Southampton, Southampton, UK; </w:t>
      </w:r>
      <w:r w:rsidRPr="004565D3">
        <w:rPr>
          <w:vertAlign w:val="superscript"/>
        </w:rPr>
        <w:t>8</w:t>
      </w:r>
      <w:r>
        <w:t xml:space="preserve">Medical Research Institute of New Zealand, Wellington, New Zealand; </w:t>
      </w:r>
      <w:r w:rsidRPr="004565D3">
        <w:rPr>
          <w:vertAlign w:val="superscript"/>
        </w:rPr>
        <w:t>9</w:t>
      </w:r>
      <w:r>
        <w:t xml:space="preserve">Respiratory Medicine, Northern Care Alliance NHS Foundation Trust, Salford Royal University Hospital, Salford, UK; </w:t>
      </w:r>
      <w:r w:rsidRPr="004565D3">
        <w:rPr>
          <w:vertAlign w:val="superscript"/>
        </w:rPr>
        <w:t>10</w:t>
      </w:r>
      <w:r>
        <w:t xml:space="preserve">Integrated Critical Care Unit, South Tyneside and Sunderland NHS Foundation Trust, Sunderland, UK; </w:t>
      </w:r>
      <w:r w:rsidRPr="004565D3">
        <w:rPr>
          <w:vertAlign w:val="superscript"/>
        </w:rPr>
        <w:t>11</w:t>
      </w:r>
      <w:r>
        <w:t xml:space="preserve">Critical Care, Aneurin Bevan University Health Board, Cwmbran, UK; </w:t>
      </w:r>
      <w:r w:rsidRPr="004565D3">
        <w:rPr>
          <w:vertAlign w:val="superscript"/>
        </w:rPr>
        <w:t>12</w:t>
      </w:r>
      <w:r>
        <w:t xml:space="preserve">Critical Care, Queen Mary’s University London, UK; </w:t>
      </w:r>
      <w:r w:rsidRPr="037FD3E4">
        <w:rPr>
          <w:vertAlign w:val="superscript"/>
        </w:rPr>
        <w:t>13</w:t>
      </w:r>
      <w:r>
        <w:t xml:space="preserve">Adult Critical Care Unit, St Batholomew’s Hospital, London, UK; </w:t>
      </w:r>
      <w:r w:rsidRPr="004565D3">
        <w:rPr>
          <w:vertAlign w:val="superscript"/>
        </w:rPr>
        <w:t>14</w:t>
      </w:r>
      <w:r>
        <w:t xml:space="preserve">Intensive Care Unit, Wellington Hospital, Wellington, New Zealand; </w:t>
      </w:r>
      <w:r w:rsidRPr="004565D3">
        <w:rPr>
          <w:vertAlign w:val="superscript"/>
        </w:rPr>
        <w:t>15</w:t>
      </w:r>
      <w:r>
        <w:t xml:space="preserve">Australian and New Zealand </w:t>
      </w:r>
      <w:r>
        <w:lastRenderedPageBreak/>
        <w:t xml:space="preserve">Intensive Care Research Centre, Monash University, Melbourne, VIC, Australia; </w:t>
      </w:r>
      <w:r w:rsidRPr="004565D3">
        <w:rPr>
          <w:vertAlign w:val="superscript"/>
        </w:rPr>
        <w:t>16</w:t>
      </w:r>
      <w:r>
        <w:t>Department of Critical Care, University of Melbourne, Melbourne, VIC, Australia.</w:t>
      </w:r>
    </w:p>
    <w:p w14:paraId="5C99122F" w14:textId="77777777" w:rsidR="00D4015F" w:rsidRPr="001B434F" w:rsidRDefault="00D4015F" w:rsidP="005B08A3">
      <w:pPr>
        <w:pStyle w:val="Heading2"/>
        <w:rPr>
          <w:color w:val="auto"/>
        </w:rPr>
      </w:pPr>
      <w:r w:rsidRPr="001B434F">
        <w:rPr>
          <w:color w:val="auto"/>
        </w:rPr>
        <w:t>Authors’ contributions</w:t>
      </w:r>
    </w:p>
    <w:p w14:paraId="775B7907" w14:textId="6B624330" w:rsidR="00D4015F" w:rsidRPr="00737307" w:rsidRDefault="00D4015F" w:rsidP="005B08A3">
      <w:r w:rsidRPr="00737307">
        <w:t xml:space="preserve">JD and DH had full access to </w:t>
      </w:r>
      <w:r w:rsidR="00A53037">
        <w:t xml:space="preserve">all the </w:t>
      </w:r>
      <w:r w:rsidRPr="00737307">
        <w:t xml:space="preserve">data </w:t>
      </w:r>
      <w:r w:rsidR="00A53037" w:rsidRPr="00A53037">
        <w:t xml:space="preserve">in the study </w:t>
      </w:r>
      <w:r w:rsidRPr="00737307">
        <w:t xml:space="preserve">and </w:t>
      </w:r>
      <w:r w:rsidR="00A53037" w:rsidRPr="00A53037">
        <w:t>take</w:t>
      </w:r>
      <w:r w:rsidRPr="00737307">
        <w:t xml:space="preserve"> responsibility for the integrity of the data and the accuracy of the data analysis. </w:t>
      </w:r>
      <w:r>
        <w:t>DM</w:t>
      </w:r>
      <w:r w:rsidRPr="00737307">
        <w:t xml:space="preserve">, </w:t>
      </w:r>
      <w:r>
        <w:t xml:space="preserve">MG, </w:t>
      </w:r>
      <w:r w:rsidRPr="00737307">
        <w:t xml:space="preserve">KR and PM conceived and led the design of the trial. </w:t>
      </w:r>
      <w:r>
        <w:t>Management, including acquisition of data, was led by TS with support from DG, JC, WC, LL, ARB, AFJ. JD, AC, ZS,</w:t>
      </w:r>
      <w:r w:rsidR="00680353">
        <w:t xml:space="preserve"> WC</w:t>
      </w:r>
      <w:r>
        <w:t>, AW, DH led and delivered the analysis. RG provided input from a former patient. DM, MD, MG, JJ, ROD, AR, TS, PY provided clinical input and oversight. All authors contributed to interpretation of the data and critically reviewed the manuscript. DM and PM wrote the first draft of the manuscript</w:t>
      </w:r>
      <w:r w:rsidRPr="00737307">
        <w:t xml:space="preserve">. </w:t>
      </w:r>
    </w:p>
    <w:p w14:paraId="0B3EE739" w14:textId="338E333A" w:rsidR="00D4015F" w:rsidRPr="001B434F" w:rsidRDefault="00D4015F" w:rsidP="005B08A3">
      <w:pPr>
        <w:pStyle w:val="Heading2"/>
        <w:rPr>
          <w:color w:val="auto"/>
        </w:rPr>
      </w:pPr>
      <w:r w:rsidRPr="001B434F">
        <w:rPr>
          <w:color w:val="auto"/>
        </w:rPr>
        <w:t>Disclosures</w:t>
      </w:r>
    </w:p>
    <w:p w14:paraId="5ACA3459" w14:textId="27A46104" w:rsidR="320262C7" w:rsidRDefault="64C97603">
      <w:r>
        <w:t xml:space="preserve">DM is Editor in </w:t>
      </w:r>
      <w:r w:rsidR="2C7755B8">
        <w:t>Chief</w:t>
      </w:r>
      <w:r>
        <w:t xml:space="preserve"> of the Journal of the Intensive Care society and has received NIHR funding: </w:t>
      </w:r>
      <w:r w:rsidR="6AD30B24">
        <w:t>135577</w:t>
      </w:r>
      <w:r w:rsidR="09CCE709">
        <w:t>,</w:t>
      </w:r>
      <w:r w:rsidR="6AD30B24">
        <w:t xml:space="preserve">135577 and </w:t>
      </w:r>
      <w:r w:rsidR="30D669AA">
        <w:t xml:space="preserve">129318. </w:t>
      </w:r>
      <w:r w:rsidR="320262C7">
        <w:t>MG is in part funded by the NIHR Southampton Biomedical Research Centre and in part funded by the NIHR Senior Investigator Scheme. MG has served on the medical advisory board of Edwards Lifesciences Ltd and received honoraria and unrestricted study funding from Edwards Lifesciences Ltd. TS has received speaker fees from Thermofisher Ltd, and from Biotest AG</w:t>
      </w:r>
      <w:r w:rsidR="5CDF7B10">
        <w:t>. TS is</w:t>
      </w:r>
      <w:r w:rsidR="320262C7">
        <w:t xml:space="preserve"> Editor</w:t>
      </w:r>
      <w:r w:rsidR="00A05FD7">
        <w:t>-</w:t>
      </w:r>
      <w:r w:rsidR="320262C7">
        <w:t>in</w:t>
      </w:r>
      <w:r w:rsidR="00A05FD7">
        <w:t>-</w:t>
      </w:r>
      <w:r w:rsidR="320262C7">
        <w:t>Chief for Critical Care Explorations, Trustee for the Intensive Care National Audit and Research Centre</w:t>
      </w:r>
      <w:r w:rsidR="23E14259">
        <w:t xml:space="preserve"> and has received the following </w:t>
      </w:r>
      <w:r w:rsidR="320262C7">
        <w:t>NIHR funding: 131784, 132254</w:t>
      </w:r>
      <w:r w:rsidR="2C4B96C2">
        <w:t xml:space="preserve">. </w:t>
      </w:r>
      <w:r w:rsidR="72C3B704">
        <w:t xml:space="preserve">KR is Director of the NIHR Health and Social Care Delivery Research Programme. DH is </w:t>
      </w:r>
      <w:r w:rsidR="3721EC24">
        <w:t xml:space="preserve">a member of the </w:t>
      </w:r>
      <w:r w:rsidR="00AB4958">
        <w:t xml:space="preserve">NIHR </w:t>
      </w:r>
      <w:r w:rsidR="3721EC24">
        <w:t xml:space="preserve">Health Technology Assessment </w:t>
      </w:r>
      <w:r w:rsidR="1B9BBB50">
        <w:t>p</w:t>
      </w:r>
      <w:r w:rsidR="3721EC24">
        <w:t xml:space="preserve">rogramme </w:t>
      </w:r>
      <w:r w:rsidR="00AB4958">
        <w:t xml:space="preserve">general </w:t>
      </w:r>
      <w:r w:rsidR="3721EC24">
        <w:t>funding committee.</w:t>
      </w:r>
    </w:p>
    <w:p w14:paraId="39BC616A" w14:textId="77777777" w:rsidR="00D4015F" w:rsidRPr="001B434F" w:rsidRDefault="00D4015F" w:rsidP="005B08A3">
      <w:pPr>
        <w:pStyle w:val="Heading2"/>
        <w:rPr>
          <w:color w:val="auto"/>
        </w:rPr>
      </w:pPr>
      <w:r w:rsidRPr="001B434F">
        <w:rPr>
          <w:color w:val="auto"/>
        </w:rPr>
        <w:t>Data sharing</w:t>
      </w:r>
    </w:p>
    <w:p w14:paraId="0AF1FE72" w14:textId="77777777" w:rsidR="00D4015F" w:rsidRDefault="00D4015F" w:rsidP="005B08A3">
      <w:r w:rsidRPr="00745C9E">
        <w:t xml:space="preserve">A data sharing statement provided by the authors is available with the full text of this article </w:t>
      </w:r>
      <w:r>
        <w:t xml:space="preserve">in </w:t>
      </w:r>
      <w:r w:rsidRPr="00745C9E">
        <w:t>Supplement</w:t>
      </w:r>
      <w:r>
        <w:t xml:space="preserve"> 3</w:t>
      </w:r>
      <w:r w:rsidRPr="00745C9E">
        <w:t>.</w:t>
      </w:r>
    </w:p>
    <w:p w14:paraId="00BB1437" w14:textId="77777777" w:rsidR="00D4015F" w:rsidRPr="001B434F" w:rsidRDefault="00D4015F" w:rsidP="00D4015F">
      <w:pPr>
        <w:pStyle w:val="Heading2"/>
        <w:rPr>
          <w:color w:val="auto"/>
        </w:rPr>
      </w:pPr>
      <w:r w:rsidRPr="001B434F">
        <w:rPr>
          <w:color w:val="auto"/>
        </w:rPr>
        <w:lastRenderedPageBreak/>
        <w:t>Group information</w:t>
      </w:r>
    </w:p>
    <w:p w14:paraId="24032952" w14:textId="3FA6A20A" w:rsidR="00D4015F" w:rsidRDefault="00D4015F" w:rsidP="005B08A3">
      <w:r w:rsidRPr="00791F6D">
        <w:rPr>
          <w:i/>
        </w:rPr>
        <w:t>Chief investigator and co-investigators:</w:t>
      </w:r>
      <w:r>
        <w:rPr>
          <w:b/>
        </w:rPr>
        <w:t xml:space="preserve"> </w:t>
      </w:r>
      <w:r>
        <w:t>Daniel Martin, PhD (Chief Investigator); Paul Mouncey, MSc (co-Lead Investigator);</w:t>
      </w:r>
      <w:r w:rsidRPr="003A4E42">
        <w:t xml:space="preserve"> </w:t>
      </w:r>
      <w:r>
        <w:t>Miriam Davey,</w:t>
      </w:r>
      <w:r w:rsidR="16B65FF3">
        <w:t xml:space="preserve"> PGDip</w:t>
      </w:r>
      <w:r>
        <w:t>; James Doidge, PhD; Roger Garrett, PhD; Doug Gould, PhD; Michael Grocott</w:t>
      </w:r>
      <w:r w:rsidR="00AA7A32">
        <w:t>,</w:t>
      </w:r>
      <w:r>
        <w:t xml:space="preserve"> MD; David Harrison, PhD; Joanne Jones,</w:t>
      </w:r>
      <w:r w:rsidR="4AFB1349">
        <w:t xml:space="preserve"> RN</w:t>
      </w:r>
      <w:r>
        <w:t>; Ronan O’Driscoll</w:t>
      </w:r>
      <w:r w:rsidR="6CBC1976">
        <w:t>, MD</w:t>
      </w:r>
      <w:r>
        <w:t>; Alvin Richards-Belle, BSc; Kathryn Rowan, PhD;</w:t>
      </w:r>
      <w:r w:rsidRPr="008A7301">
        <w:t xml:space="preserve"> </w:t>
      </w:r>
      <w:r>
        <w:t>Zia Sadique, PhD; and Paul Young, PhD.</w:t>
      </w:r>
    </w:p>
    <w:p w14:paraId="2854F021" w14:textId="73DCD5D1" w:rsidR="00D4015F" w:rsidRDefault="00D4015F" w:rsidP="005B08A3">
      <w:r w:rsidRPr="004F2FAC">
        <w:rPr>
          <w:i/>
        </w:rPr>
        <w:t>Trial Steering Committee:</w:t>
      </w:r>
      <w:r>
        <w:t xml:space="preserve"> Tim Walsh, MD (Chair, independent); Felix Achana, PhD (independent); Jeremy Dearling (independent); Kathryn Puxty</w:t>
      </w:r>
      <w:r w:rsidR="00052E45">
        <w:t>, MD</w:t>
      </w:r>
      <w:r>
        <w:t xml:space="preserve"> (independent); Anthony Gordon, MD (independent); Sarah Vollam, PhD (independent); Daniel Martin, PhD (non-independent); and Paul Mouncey, MSc (non-independent).</w:t>
      </w:r>
    </w:p>
    <w:p w14:paraId="5D8CEFF3" w14:textId="77777777" w:rsidR="00D4015F" w:rsidRPr="004F2FAC" w:rsidRDefault="00D4015F" w:rsidP="005B08A3">
      <w:pPr>
        <w:rPr>
          <w:b/>
        </w:rPr>
      </w:pPr>
      <w:r w:rsidRPr="004F2FAC">
        <w:rPr>
          <w:i/>
        </w:rPr>
        <w:t>Data Monitoring and Ethics Committee:</w:t>
      </w:r>
      <w:r>
        <w:rPr>
          <w:i/>
        </w:rPr>
        <w:t xml:space="preserve"> </w:t>
      </w:r>
      <w:r w:rsidRPr="004F2FAC">
        <w:t>John Norrie</w:t>
      </w:r>
      <w:r>
        <w:t>, PhD (Chair); Anders Perner, PhD; and Todd Rice, MD.</w:t>
      </w:r>
      <w:r>
        <w:rPr>
          <w:b/>
        </w:rPr>
        <w:t xml:space="preserve"> </w:t>
      </w:r>
    </w:p>
    <w:p w14:paraId="02DE2A31" w14:textId="5527D57C" w:rsidR="00D4015F" w:rsidRPr="00B069A7" w:rsidRDefault="00D4015F" w:rsidP="005B08A3">
      <w:r w:rsidRPr="004A2D1C">
        <w:rPr>
          <w:i/>
        </w:rPr>
        <w:t>Trial Management Group:</w:t>
      </w:r>
      <w:r>
        <w:rPr>
          <w:i/>
        </w:rPr>
        <w:t xml:space="preserve"> </w:t>
      </w:r>
      <w:r w:rsidRPr="000175E2">
        <w:t>Daniel Martin, PhD; Paul Mouncey, MSc; Doug Gould, PhD; Tasnin Shahid, BSc</w:t>
      </w:r>
      <w:r>
        <w:t>;</w:t>
      </w:r>
      <w:r w:rsidRPr="000175E2">
        <w:t xml:space="preserve"> James Doidge, PhD</w:t>
      </w:r>
      <w:r>
        <w:t>;</w:t>
      </w:r>
      <w:r w:rsidRPr="000175E2">
        <w:t xml:space="preserve"> Zia Sadique</w:t>
      </w:r>
      <w:r w:rsidR="005A59FB">
        <w:t>,</w:t>
      </w:r>
      <w:r w:rsidRPr="000175E2">
        <w:t xml:space="preserve"> PhD</w:t>
      </w:r>
      <w:r>
        <w:t>;</w:t>
      </w:r>
      <w:r w:rsidRPr="000175E2">
        <w:t xml:space="preserve"> Miriam Davey</w:t>
      </w:r>
      <w:r>
        <w:t>,</w:t>
      </w:r>
      <w:r w:rsidR="1AE24492">
        <w:t xml:space="preserve"> PGDip</w:t>
      </w:r>
      <w:r>
        <w:t>;</w:t>
      </w:r>
      <w:r w:rsidRPr="000175E2">
        <w:t xml:space="preserve"> Roger M Garrett</w:t>
      </w:r>
      <w:r>
        <w:t>,</w:t>
      </w:r>
      <w:r w:rsidR="43817C53">
        <w:t xml:space="preserve"> PhD</w:t>
      </w:r>
      <w:r>
        <w:t xml:space="preserve">; </w:t>
      </w:r>
      <w:r w:rsidRPr="000175E2">
        <w:t>Michael</w:t>
      </w:r>
      <w:r>
        <w:t xml:space="preserve"> </w:t>
      </w:r>
      <w:r w:rsidRPr="000175E2">
        <w:t>Grocott, MD</w:t>
      </w:r>
      <w:r>
        <w:t>;</w:t>
      </w:r>
      <w:r w:rsidRPr="000175E2">
        <w:t xml:space="preserve"> Joanne Jones</w:t>
      </w:r>
      <w:r w:rsidR="04DD3CAD">
        <w:t>, RN</w:t>
      </w:r>
      <w:r>
        <w:t>;</w:t>
      </w:r>
      <w:r w:rsidRPr="000175E2">
        <w:t xml:space="preserve"> Diane</w:t>
      </w:r>
      <w:r>
        <w:t xml:space="preserve"> M</w:t>
      </w:r>
      <w:r w:rsidRPr="000175E2">
        <w:t>ackle</w:t>
      </w:r>
      <w:r>
        <w:t>,</w:t>
      </w:r>
      <w:r w:rsidR="734B5DBF">
        <w:t xml:space="preserve"> PhD;</w:t>
      </w:r>
      <w:r>
        <w:t xml:space="preserve"> </w:t>
      </w:r>
      <w:r w:rsidRPr="000175E2">
        <w:t>B Ronan O’Driscoll</w:t>
      </w:r>
      <w:r w:rsidR="07E11E94">
        <w:t>, MD</w:t>
      </w:r>
      <w:r>
        <w:t>;</w:t>
      </w:r>
      <w:r w:rsidRPr="000175E2">
        <w:t xml:space="preserve"> Alvin Richards-Belle, BSc</w:t>
      </w:r>
      <w:r>
        <w:t>;</w:t>
      </w:r>
      <w:r w:rsidRPr="000175E2">
        <w:t xml:space="preserve"> Anthony Rostron</w:t>
      </w:r>
      <w:r>
        <w:t>,</w:t>
      </w:r>
      <w:r w:rsidR="7F981248">
        <w:t xml:space="preserve"> PhD</w:t>
      </w:r>
      <w:r>
        <w:t>;</w:t>
      </w:r>
      <w:r w:rsidRPr="000175E2">
        <w:t xml:space="preserve"> Tamas Szakmany</w:t>
      </w:r>
      <w:r w:rsidR="0D6EAE70">
        <w:t>, PhD</w:t>
      </w:r>
      <w:r>
        <w:t>;</w:t>
      </w:r>
      <w:r w:rsidRPr="000175E2">
        <w:t xml:space="preserve"> Paul Young,</w:t>
      </w:r>
      <w:r>
        <w:t xml:space="preserve"> </w:t>
      </w:r>
      <w:r w:rsidRPr="000175E2">
        <w:t>PhD</w:t>
      </w:r>
      <w:r>
        <w:t>;</w:t>
      </w:r>
      <w:r w:rsidRPr="000175E2">
        <w:t xml:space="preserve"> Kathryn Rowan, PhD</w:t>
      </w:r>
      <w:r>
        <w:t>; and</w:t>
      </w:r>
      <w:r w:rsidRPr="000175E2">
        <w:t xml:space="preserve"> David Harrison</w:t>
      </w:r>
      <w:r>
        <w:t>,</w:t>
      </w:r>
      <w:r w:rsidRPr="000175E2">
        <w:t xml:space="preserve"> PhD</w:t>
      </w:r>
      <w:r>
        <w:t>.</w:t>
      </w:r>
    </w:p>
    <w:p w14:paraId="2C87BCD9" w14:textId="77777777" w:rsidR="00D4015F" w:rsidRPr="001B434F" w:rsidRDefault="00D4015F" w:rsidP="005B08A3">
      <w:pPr>
        <w:pStyle w:val="Heading2"/>
        <w:rPr>
          <w:color w:val="auto"/>
        </w:rPr>
      </w:pPr>
      <w:r w:rsidRPr="001B434F">
        <w:rPr>
          <w:color w:val="auto"/>
        </w:rPr>
        <w:t>Additional clinical trials unit contributors</w:t>
      </w:r>
    </w:p>
    <w:p w14:paraId="6E64ABCB" w14:textId="401214B8" w:rsidR="00D4015F" w:rsidRPr="006F4A5A" w:rsidRDefault="00D4015F" w:rsidP="005B08A3">
      <w:r w:rsidRPr="006F4A5A">
        <w:t>Hannah Chester, Hannah Sedgwick, Millie Parke, Naomi Lau, Carly Au</w:t>
      </w:r>
      <w:r w:rsidR="00F80590" w:rsidRPr="00F80590">
        <w:t>, Alexina Maso</w:t>
      </w:r>
      <w:r w:rsidR="00F80590">
        <w:t>n</w:t>
      </w:r>
      <w:r w:rsidR="6D2FA174">
        <w:t>, Lorna Miller</w:t>
      </w:r>
    </w:p>
    <w:p w14:paraId="180F62C0" w14:textId="4D44E420" w:rsidR="00D4015F" w:rsidRPr="00D4015F" w:rsidRDefault="00DA4836">
      <w:pPr>
        <w:spacing w:after="160" w:line="259" w:lineRule="auto"/>
      </w:pPr>
      <w:r>
        <w:br w:type="page"/>
      </w:r>
    </w:p>
    <w:sdt>
      <w:sdtPr>
        <w:alias w:val="EndNote Reference List"/>
        <w:tag w:val="EndNote.ReferenceList"/>
        <w:id w:val="1699532536"/>
        <w:placeholder>
          <w:docPart w:val="DefaultPlaceholder_-1854013440"/>
        </w:placeholder>
      </w:sdtPr>
      <w:sdtEndPr/>
      <w:sdtContent>
        <w:p w14:paraId="56C8D58F" w14:textId="11771B8E" w:rsidR="0F5B804F" w:rsidRDefault="0F5B804F" w:rsidP="0F5B804F">
          <w:pPr>
            <w:ind w:left="720" w:hanging="720"/>
            <w:jc w:val="center"/>
            <w:rPr>
              <w:b/>
              <w:bCs/>
            </w:rPr>
          </w:pPr>
          <w:r w:rsidRPr="0F5B804F">
            <w:rPr>
              <w:b/>
              <w:bCs/>
            </w:rPr>
            <w:t>Reference List</w:t>
          </w:r>
        </w:p>
        <w:p w14:paraId="2C41C6A2" w14:textId="5AEC5788" w:rsidR="0F5B804F" w:rsidRDefault="00226661" w:rsidP="0F5B804F">
          <w:pPr>
            <w:ind w:left="720" w:hanging="720"/>
          </w:pPr>
        </w:p>
      </w:sdtContent>
    </w:sdt>
    <w:p w14:paraId="014617F0" w14:textId="77777777" w:rsidR="00094544" w:rsidRPr="00DB217B" w:rsidRDefault="00991F6F" w:rsidP="00DB217B">
      <w:pPr>
        <w:pStyle w:val="EndNoteBibliography"/>
        <w:spacing w:after="0" w:line="360" w:lineRule="auto"/>
        <w:ind w:left="720" w:hanging="720"/>
        <w:rPr>
          <w:sz w:val="22"/>
        </w:rPr>
      </w:pPr>
      <w:r w:rsidRPr="00DB217B">
        <w:rPr>
          <w:sz w:val="22"/>
        </w:rPr>
        <w:fldChar w:fldCharType="begin"/>
      </w:r>
      <w:r>
        <w:instrText xml:space="preserve"> ADDIN EN.REFLIST </w:instrText>
      </w:r>
      <w:r w:rsidRPr="00DB217B">
        <w:rPr>
          <w:sz w:val="22"/>
        </w:rPr>
        <w:fldChar w:fldCharType="separate"/>
      </w:r>
      <w:r w:rsidR="00094544" w:rsidRPr="00DB217B">
        <w:rPr>
          <w:sz w:val="22"/>
        </w:rPr>
        <w:t>1.</w:t>
      </w:r>
      <w:r w:rsidR="00094544" w:rsidRPr="00DB217B">
        <w:rPr>
          <w:sz w:val="22"/>
        </w:rPr>
        <w:tab/>
        <w:t xml:space="preserve">Bitterman H. Bench-to-bedside review: oxygen as a drug. </w:t>
      </w:r>
      <w:r w:rsidR="00094544" w:rsidRPr="00094544">
        <w:rPr>
          <w:i/>
          <w:sz w:val="22"/>
        </w:rPr>
        <w:t>Crit Care</w:t>
      </w:r>
      <w:r w:rsidR="00094544" w:rsidRPr="00DB217B">
        <w:rPr>
          <w:sz w:val="22"/>
        </w:rPr>
        <w:t>. 2009;13(1):205. doi:10.1186/cc7151</w:t>
      </w:r>
    </w:p>
    <w:p w14:paraId="2E2C2D6E" w14:textId="77777777" w:rsidR="00094544" w:rsidRPr="00517555" w:rsidRDefault="00094544" w:rsidP="00DB217B">
      <w:pPr>
        <w:pStyle w:val="EndNoteBibliography"/>
        <w:spacing w:after="0" w:line="360" w:lineRule="auto"/>
        <w:ind w:left="720" w:hanging="720"/>
        <w:rPr>
          <w:sz w:val="22"/>
          <w:lang w:val="fr-FR"/>
        </w:rPr>
      </w:pPr>
      <w:r w:rsidRPr="00517555">
        <w:rPr>
          <w:lang w:val="en-GB"/>
        </w:rPr>
        <w:t>2.</w:t>
      </w:r>
      <w:r w:rsidRPr="00517555">
        <w:rPr>
          <w:lang w:val="en-GB"/>
        </w:rPr>
        <w:tab/>
        <w:t xml:space="preserve">de Jonge E, Peelen L, Keijzers PJ, et al. </w:t>
      </w:r>
      <w:r w:rsidRPr="00DB217B">
        <w:rPr>
          <w:sz w:val="22"/>
        </w:rPr>
        <w:t xml:space="preserve">Association between administered oxygen, arterial partial oxygen pressure and mortality in mechanically ventilated intensive care unit patients. </w:t>
      </w:r>
      <w:r w:rsidRPr="00094544">
        <w:rPr>
          <w:i/>
          <w:sz w:val="22"/>
          <w:lang w:val="fr-FR"/>
        </w:rPr>
        <w:t>Crit Care</w:t>
      </w:r>
      <w:r w:rsidRPr="00517555">
        <w:rPr>
          <w:sz w:val="22"/>
          <w:lang w:val="fr-FR"/>
        </w:rPr>
        <w:t>. 2008;12(6):R156. doi:10.1186/cc7150</w:t>
      </w:r>
    </w:p>
    <w:p w14:paraId="48D5D009" w14:textId="77777777" w:rsidR="00094544" w:rsidRPr="00DB217B" w:rsidRDefault="00094544" w:rsidP="00DB217B">
      <w:pPr>
        <w:pStyle w:val="EndNoteBibliography"/>
        <w:spacing w:after="0" w:line="360" w:lineRule="auto"/>
        <w:ind w:left="720" w:hanging="720"/>
        <w:rPr>
          <w:sz w:val="22"/>
        </w:rPr>
      </w:pPr>
      <w:r w:rsidRPr="00517555">
        <w:rPr>
          <w:sz w:val="22"/>
          <w:lang w:val="fr-FR"/>
        </w:rPr>
        <w:t>3.</w:t>
      </w:r>
      <w:r w:rsidRPr="00517555">
        <w:rPr>
          <w:sz w:val="22"/>
          <w:lang w:val="fr-FR"/>
        </w:rPr>
        <w:tab/>
        <w:t xml:space="preserve">Palmer E, Post B, Klapaukh R, et al. </w:t>
      </w:r>
      <w:r w:rsidRPr="00DB217B">
        <w:rPr>
          <w:sz w:val="22"/>
        </w:rPr>
        <w:t xml:space="preserve">The Association between Supraphysiologic Arterial Oxygen Levels and Mortality in Critically Ill Patients. A Multicenter Observational Cohort Study. </w:t>
      </w:r>
      <w:r w:rsidRPr="00094544">
        <w:rPr>
          <w:i/>
          <w:sz w:val="22"/>
        </w:rPr>
        <w:t>Am J Respir Crit Care Med</w:t>
      </w:r>
      <w:r w:rsidRPr="00DB217B">
        <w:rPr>
          <w:sz w:val="22"/>
        </w:rPr>
        <w:t>. Dec 01 2019;200(11):1373-1380. doi:10.1164/rccm.201904-0849OC</w:t>
      </w:r>
    </w:p>
    <w:p w14:paraId="7B007456" w14:textId="77777777" w:rsidR="00094544" w:rsidRPr="00DB217B" w:rsidRDefault="00094544" w:rsidP="00DB217B">
      <w:pPr>
        <w:pStyle w:val="EndNoteBibliography"/>
        <w:spacing w:after="0" w:line="360" w:lineRule="auto"/>
        <w:ind w:left="720" w:hanging="720"/>
        <w:rPr>
          <w:sz w:val="22"/>
        </w:rPr>
      </w:pPr>
      <w:r w:rsidRPr="00DB217B">
        <w:rPr>
          <w:sz w:val="22"/>
        </w:rPr>
        <w:t>4.</w:t>
      </w:r>
      <w:r w:rsidRPr="00DB217B">
        <w:rPr>
          <w:sz w:val="22"/>
        </w:rPr>
        <w:tab/>
        <w:t xml:space="preserve">Schjørring OL, Klitgaard TL, Perner A, et al. Lower or Higher Oxygenation Targets for Acute Hypoxemic Respiratory Failure. </w:t>
      </w:r>
      <w:r w:rsidRPr="00094544">
        <w:rPr>
          <w:i/>
          <w:sz w:val="22"/>
        </w:rPr>
        <w:t>N Engl J Med</w:t>
      </w:r>
      <w:r w:rsidRPr="00DB217B">
        <w:rPr>
          <w:sz w:val="22"/>
        </w:rPr>
        <w:t>. Apr 08 2021;384(14):1301-1311. doi:10.1056/NEJMoa2032510</w:t>
      </w:r>
    </w:p>
    <w:p w14:paraId="41EB5E81" w14:textId="77777777" w:rsidR="00094544" w:rsidRPr="00517555" w:rsidRDefault="00094544" w:rsidP="00DB217B">
      <w:pPr>
        <w:pStyle w:val="EndNoteBibliography"/>
        <w:spacing w:after="0" w:line="360" w:lineRule="auto"/>
        <w:ind w:left="720" w:hanging="720"/>
        <w:rPr>
          <w:sz w:val="22"/>
          <w:lang w:val="it-IT"/>
        </w:rPr>
      </w:pPr>
      <w:r w:rsidRPr="00DB217B">
        <w:rPr>
          <w:sz w:val="22"/>
        </w:rPr>
        <w:t>5.</w:t>
      </w:r>
      <w:r w:rsidRPr="00DB217B">
        <w:rPr>
          <w:sz w:val="22"/>
        </w:rPr>
        <w:tab/>
        <w:t xml:space="preserve">Semler MW, Casey JD, Lloyd BD, et al. Oxygen-Saturation Targets for Critically Ill Adults Receiving Mechanical Ventilation. </w:t>
      </w:r>
      <w:r w:rsidRPr="00094544">
        <w:rPr>
          <w:i/>
          <w:sz w:val="22"/>
          <w:lang w:val="it-IT"/>
        </w:rPr>
        <w:t>N Engl J Med</w:t>
      </w:r>
      <w:r w:rsidRPr="00517555">
        <w:rPr>
          <w:sz w:val="22"/>
          <w:lang w:val="it-IT"/>
        </w:rPr>
        <w:t>. Nov 10 2022;387(19):1759-1769. doi:10.1056/NEJMoa2208415</w:t>
      </w:r>
    </w:p>
    <w:p w14:paraId="01A17123" w14:textId="77777777" w:rsidR="00094544" w:rsidRPr="00DB217B" w:rsidRDefault="00094544" w:rsidP="00DB217B">
      <w:pPr>
        <w:pStyle w:val="EndNoteBibliography"/>
        <w:spacing w:after="0" w:line="360" w:lineRule="auto"/>
        <w:ind w:left="720" w:hanging="720"/>
        <w:rPr>
          <w:sz w:val="22"/>
        </w:rPr>
      </w:pPr>
      <w:r w:rsidRPr="00517555">
        <w:rPr>
          <w:sz w:val="22"/>
          <w:lang w:val="it-IT"/>
        </w:rPr>
        <w:t>6.</w:t>
      </w:r>
      <w:r w:rsidRPr="00517555">
        <w:rPr>
          <w:sz w:val="22"/>
          <w:lang w:val="it-IT"/>
        </w:rPr>
        <w:tab/>
        <w:t xml:space="preserve">van der Wal LI, Grim CCA, Del Prado MR, et al. </w:t>
      </w:r>
      <w:r w:rsidRPr="00DB217B">
        <w:rPr>
          <w:sz w:val="22"/>
        </w:rPr>
        <w:t xml:space="preserve">Conservative versus Liberal Oxygenation Targets in Intensive Care Unit Patients (ICONIC): A Randomized Clinical Trial. </w:t>
      </w:r>
      <w:r w:rsidRPr="00094544">
        <w:rPr>
          <w:i/>
          <w:sz w:val="22"/>
        </w:rPr>
        <w:t>Am J Respir Crit Care Med</w:t>
      </w:r>
      <w:r w:rsidRPr="00DB217B">
        <w:rPr>
          <w:sz w:val="22"/>
        </w:rPr>
        <w:t>. Oct 01 2023;208(7):770-779. doi:10.1164/rccm.202303-0560OC</w:t>
      </w:r>
    </w:p>
    <w:p w14:paraId="2C18BFEE" w14:textId="77777777" w:rsidR="00094544" w:rsidRPr="00DB217B" w:rsidRDefault="00094544" w:rsidP="00DB217B">
      <w:pPr>
        <w:pStyle w:val="EndNoteBibliography"/>
        <w:spacing w:after="0" w:line="360" w:lineRule="auto"/>
        <w:ind w:left="720" w:hanging="720"/>
        <w:rPr>
          <w:sz w:val="22"/>
        </w:rPr>
      </w:pPr>
      <w:r w:rsidRPr="00DB217B">
        <w:rPr>
          <w:sz w:val="22"/>
        </w:rPr>
        <w:t>7.</w:t>
      </w:r>
      <w:r w:rsidRPr="00DB217B">
        <w:rPr>
          <w:sz w:val="22"/>
        </w:rPr>
        <w:tab/>
        <w:t xml:space="preserve">Gelissen H, de Grooth HJ, Smulders Y, et al. Effect of Low-Normal vs High-Normal Oxygenation Targets on Organ Dysfunction in Critically Ill Patients: A Randomized Clinical Trial. </w:t>
      </w:r>
      <w:r w:rsidRPr="00094544">
        <w:rPr>
          <w:i/>
          <w:sz w:val="22"/>
        </w:rPr>
        <w:t>JAMA</w:t>
      </w:r>
      <w:r w:rsidRPr="00DB217B">
        <w:rPr>
          <w:sz w:val="22"/>
        </w:rPr>
        <w:t>. Sep 14 2021;326(10):940-948. doi:10.1001/jama.2021.13011</w:t>
      </w:r>
    </w:p>
    <w:p w14:paraId="6FCFD656" w14:textId="77777777" w:rsidR="00094544" w:rsidRPr="00DB217B" w:rsidRDefault="00094544" w:rsidP="00DB217B">
      <w:pPr>
        <w:pStyle w:val="EndNoteBibliography"/>
        <w:spacing w:after="0" w:line="360" w:lineRule="auto"/>
        <w:ind w:left="720" w:hanging="720"/>
        <w:rPr>
          <w:sz w:val="22"/>
        </w:rPr>
      </w:pPr>
      <w:r w:rsidRPr="00DB217B">
        <w:rPr>
          <w:sz w:val="22"/>
        </w:rPr>
        <w:t>8.</w:t>
      </w:r>
      <w:r w:rsidRPr="00DB217B">
        <w:rPr>
          <w:sz w:val="22"/>
        </w:rPr>
        <w:tab/>
        <w:t xml:space="preserve">Mackle D, Bellomo R, Bailey M, et al. Conservative Oxygen Therapy during Mechanical Ventilation in the ICU. </w:t>
      </w:r>
      <w:r w:rsidRPr="00094544">
        <w:rPr>
          <w:i/>
          <w:sz w:val="22"/>
        </w:rPr>
        <w:t>N Engl J Med</w:t>
      </w:r>
      <w:r w:rsidRPr="00DB217B">
        <w:rPr>
          <w:sz w:val="22"/>
        </w:rPr>
        <w:t>. Mar 12 2020;382(11):989-998. doi:10.1056/NEJMoa1903297</w:t>
      </w:r>
    </w:p>
    <w:p w14:paraId="6DB7F544" w14:textId="77777777" w:rsidR="00094544" w:rsidRPr="00DB217B" w:rsidRDefault="00094544" w:rsidP="00DB217B">
      <w:pPr>
        <w:pStyle w:val="EndNoteBibliography"/>
        <w:spacing w:after="0" w:line="360" w:lineRule="auto"/>
        <w:ind w:left="720" w:hanging="720"/>
        <w:rPr>
          <w:sz w:val="22"/>
        </w:rPr>
      </w:pPr>
      <w:r w:rsidRPr="00DB217B">
        <w:rPr>
          <w:sz w:val="22"/>
        </w:rPr>
        <w:t>9.</w:t>
      </w:r>
      <w:r w:rsidRPr="00DB217B">
        <w:rPr>
          <w:sz w:val="22"/>
        </w:rPr>
        <w:tab/>
        <w:t xml:space="preserve">Nielsen FM, Klitgaard TL, Siegemund M, et al. Lower vs Higher Oxygenation Target and Days Alive Without Life Support in COVID-19: The HOT-COVID Randomized Clinical Trial. </w:t>
      </w:r>
      <w:r w:rsidRPr="00094544">
        <w:rPr>
          <w:i/>
          <w:sz w:val="22"/>
        </w:rPr>
        <w:t>JAMA</w:t>
      </w:r>
      <w:r w:rsidRPr="00DB217B">
        <w:rPr>
          <w:sz w:val="22"/>
        </w:rPr>
        <w:t>. Apr 09 2024;331(14):1185-1194. doi:10.1001/jama.2024.2934</w:t>
      </w:r>
    </w:p>
    <w:p w14:paraId="7C733306" w14:textId="77777777" w:rsidR="00094544" w:rsidRPr="00517555" w:rsidRDefault="00094544" w:rsidP="00DB217B">
      <w:pPr>
        <w:pStyle w:val="EndNoteBibliography"/>
        <w:spacing w:after="0" w:line="360" w:lineRule="auto"/>
        <w:ind w:left="720" w:hanging="720"/>
        <w:rPr>
          <w:sz w:val="22"/>
          <w:lang w:val="nl-NL"/>
        </w:rPr>
      </w:pPr>
      <w:r w:rsidRPr="00DB217B">
        <w:rPr>
          <w:sz w:val="22"/>
        </w:rPr>
        <w:t>10.</w:t>
      </w:r>
      <w:r w:rsidRPr="00DB217B">
        <w:rPr>
          <w:sz w:val="22"/>
        </w:rPr>
        <w:tab/>
        <w:t xml:space="preserve">Peters MJ, Gould DW, Ray S, et al. Conservative versus liberal oxygenation targets in critically ill children (Oxy-PICU): a UK multicentre, open, parallel-group, randomised clinical trial. </w:t>
      </w:r>
      <w:r w:rsidRPr="00094544">
        <w:rPr>
          <w:i/>
          <w:sz w:val="22"/>
          <w:lang w:val="nl-NL"/>
        </w:rPr>
        <w:t>Lancet</w:t>
      </w:r>
      <w:r w:rsidRPr="00517555">
        <w:rPr>
          <w:sz w:val="22"/>
          <w:lang w:val="nl-NL"/>
        </w:rPr>
        <w:t>. Jan 27 2024;403(10424):355-364. doi:10.1016/S0140-6736(23)01968-2</w:t>
      </w:r>
    </w:p>
    <w:p w14:paraId="604B5747" w14:textId="77777777" w:rsidR="00094544" w:rsidRPr="00DB217B" w:rsidRDefault="00094544" w:rsidP="00DB217B">
      <w:pPr>
        <w:pStyle w:val="EndNoteBibliography"/>
        <w:spacing w:after="0" w:line="360" w:lineRule="auto"/>
        <w:ind w:left="720" w:hanging="720"/>
        <w:rPr>
          <w:sz w:val="22"/>
        </w:rPr>
      </w:pPr>
      <w:r w:rsidRPr="00517555">
        <w:rPr>
          <w:sz w:val="22"/>
          <w:lang w:val="nl-NL"/>
        </w:rPr>
        <w:lastRenderedPageBreak/>
        <w:t>11.</w:t>
      </w:r>
      <w:r w:rsidRPr="00517555">
        <w:rPr>
          <w:sz w:val="22"/>
          <w:lang w:val="nl-NL"/>
        </w:rPr>
        <w:tab/>
        <w:t xml:space="preserve">Li XY, Dai B, Hou HJ, et al. </w:t>
      </w:r>
      <w:r w:rsidRPr="00DB217B">
        <w:rPr>
          <w:sz w:val="22"/>
        </w:rPr>
        <w:t xml:space="preserve">Conservative versus liberal oxygen therapy for intensive care unit patients: meta-analysis of randomized controlled trials. </w:t>
      </w:r>
      <w:r w:rsidRPr="00094544">
        <w:rPr>
          <w:i/>
          <w:sz w:val="22"/>
        </w:rPr>
        <w:t>Ann Intensive Care</w:t>
      </w:r>
      <w:r w:rsidRPr="00DB217B">
        <w:rPr>
          <w:sz w:val="22"/>
        </w:rPr>
        <w:t>. Apr 26 2024;14(1):68. doi:10.1186/s13613-024-01300-7</w:t>
      </w:r>
    </w:p>
    <w:p w14:paraId="496E9A01" w14:textId="77777777" w:rsidR="00094544" w:rsidRPr="00DB217B" w:rsidRDefault="00094544" w:rsidP="00DB217B">
      <w:pPr>
        <w:pStyle w:val="EndNoteBibliography"/>
        <w:spacing w:after="0" w:line="360" w:lineRule="auto"/>
        <w:ind w:left="720" w:hanging="720"/>
        <w:rPr>
          <w:sz w:val="22"/>
        </w:rPr>
      </w:pPr>
      <w:r w:rsidRPr="00DB217B">
        <w:rPr>
          <w:sz w:val="22"/>
        </w:rPr>
        <w:t>12.</w:t>
      </w:r>
      <w:r w:rsidRPr="00DB217B">
        <w:rPr>
          <w:sz w:val="22"/>
        </w:rPr>
        <w:tab/>
        <w:t xml:space="preserve">Martin DS, Shahid T, Gould DW, et al. Evaluating the clinical and cost-effectiveness of a conservative approach to oxygen therapy for invasively ventilated adults in intensive care: Protocol for the UK-ROX trial. </w:t>
      </w:r>
      <w:r w:rsidRPr="00094544">
        <w:rPr>
          <w:i/>
          <w:sz w:val="22"/>
        </w:rPr>
        <w:t>J Intensive Care Soc</w:t>
      </w:r>
      <w:r w:rsidRPr="00DB217B">
        <w:rPr>
          <w:sz w:val="22"/>
        </w:rPr>
        <w:t>. May 2024;25(2):223-230. doi:10.1177/17511437241239880</w:t>
      </w:r>
    </w:p>
    <w:p w14:paraId="5B245259" w14:textId="77777777" w:rsidR="00094544" w:rsidRPr="00DB217B" w:rsidRDefault="00094544" w:rsidP="00DB217B">
      <w:pPr>
        <w:pStyle w:val="EndNoteBibliography"/>
        <w:spacing w:after="0" w:line="360" w:lineRule="auto"/>
        <w:ind w:left="720" w:hanging="720"/>
        <w:rPr>
          <w:sz w:val="22"/>
        </w:rPr>
      </w:pPr>
      <w:r w:rsidRPr="00DB217B">
        <w:rPr>
          <w:sz w:val="22"/>
        </w:rPr>
        <w:t>13.</w:t>
      </w:r>
      <w:r w:rsidRPr="00DB217B">
        <w:rPr>
          <w:sz w:val="22"/>
        </w:rPr>
        <w:tab/>
        <w:t xml:space="preserve">Schulz KF, Altman DG, Moher D, Group C. CONSORT 2010 statement: updated guidelines for reporting parallel group randomized trials. </w:t>
      </w:r>
      <w:r w:rsidRPr="00094544">
        <w:rPr>
          <w:i/>
          <w:sz w:val="22"/>
        </w:rPr>
        <w:t>Ann Intern Med</w:t>
      </w:r>
      <w:r w:rsidRPr="00DB217B">
        <w:rPr>
          <w:sz w:val="22"/>
        </w:rPr>
        <w:t>. Jun 01 2010;152(11):726-32. doi:10.7326/0003-4819-152-11-201006010-00232</w:t>
      </w:r>
    </w:p>
    <w:p w14:paraId="6584A195" w14:textId="77777777" w:rsidR="00094544" w:rsidRPr="00DB217B" w:rsidRDefault="00094544" w:rsidP="00DB217B">
      <w:pPr>
        <w:pStyle w:val="EndNoteBibliography"/>
        <w:spacing w:after="0" w:line="360" w:lineRule="auto"/>
        <w:ind w:left="720" w:hanging="720"/>
        <w:rPr>
          <w:sz w:val="22"/>
        </w:rPr>
      </w:pPr>
      <w:r w:rsidRPr="00DB217B">
        <w:rPr>
          <w:sz w:val="22"/>
        </w:rPr>
        <w:t>14.</w:t>
      </w:r>
      <w:r w:rsidRPr="00DB217B">
        <w:rPr>
          <w:sz w:val="22"/>
        </w:rPr>
        <w:tab/>
        <w:t xml:space="preserve">Ferrando-Vivas P, Shankar-Hari M, Thomas K, et al. Improving risk prediction model quality in the critically ill: data linkage study. </w:t>
      </w:r>
      <w:r w:rsidRPr="00094544">
        <w:rPr>
          <w:i/>
          <w:sz w:val="22"/>
        </w:rPr>
        <w:t>Health and Social Care Delivery Research</w:t>
      </w:r>
      <w:r w:rsidRPr="00DB217B">
        <w:rPr>
          <w:sz w:val="22"/>
        </w:rPr>
        <w:t>. 2022;10(39)doi:10.3310/EQAB4594</w:t>
      </w:r>
    </w:p>
    <w:p w14:paraId="4423D958" w14:textId="2BEAC3A4" w:rsidR="00094544" w:rsidRPr="00DB217B" w:rsidRDefault="00F336DB" w:rsidP="00DB217B">
      <w:pPr>
        <w:pStyle w:val="EndNoteBibliography"/>
        <w:spacing w:after="0" w:line="360" w:lineRule="auto"/>
        <w:ind w:left="720" w:hanging="720"/>
        <w:rPr>
          <w:sz w:val="22"/>
        </w:rPr>
      </w:pPr>
      <w:r w:rsidRPr="00DB217B">
        <w:rPr>
          <w:sz w:val="22"/>
        </w:rPr>
        <w:t>15.</w:t>
      </w:r>
      <w:r w:rsidRPr="00DB217B">
        <w:rPr>
          <w:sz w:val="22"/>
        </w:rPr>
        <w:tab/>
        <w:t xml:space="preserve">NHS England. Civil Registrations of Death. </w:t>
      </w:r>
      <w:r w:rsidRPr="00517555">
        <w:rPr>
          <w:sz w:val="22"/>
        </w:rPr>
        <w:t>https://digital.nhs.uk/services/data-access-request-service-dars/dars-products-and-services/data-set-catalogue/civil-registrations-of-death</w:t>
      </w:r>
    </w:p>
    <w:p w14:paraId="7BFBEA05" w14:textId="77777777" w:rsidR="00094544" w:rsidRPr="00DB217B" w:rsidRDefault="00094544" w:rsidP="00DB217B">
      <w:pPr>
        <w:pStyle w:val="EndNoteBibliography"/>
        <w:spacing w:after="0" w:line="360" w:lineRule="auto"/>
        <w:ind w:left="720" w:hanging="720"/>
        <w:rPr>
          <w:sz w:val="22"/>
        </w:rPr>
      </w:pPr>
      <w:r w:rsidRPr="00DB217B">
        <w:rPr>
          <w:sz w:val="22"/>
        </w:rPr>
        <w:t>16.</w:t>
      </w:r>
      <w:r w:rsidRPr="00DB217B">
        <w:rPr>
          <w:sz w:val="22"/>
        </w:rPr>
        <w:tab/>
        <w:t xml:space="preserve">Kleinman LC, Norton EC. What's the Risk? A simple approach for estimating adjusted risk measures from nonlinear models including logistic regression. </w:t>
      </w:r>
      <w:r w:rsidRPr="00094544">
        <w:rPr>
          <w:i/>
          <w:sz w:val="22"/>
        </w:rPr>
        <w:t>Health Serv Res</w:t>
      </w:r>
      <w:r w:rsidRPr="00DB217B">
        <w:rPr>
          <w:sz w:val="22"/>
        </w:rPr>
        <w:t>. Feb 2009;44(1):288-302. doi:10.1111/j.1475-6773.2008.00900.x</w:t>
      </w:r>
    </w:p>
    <w:p w14:paraId="632A7638" w14:textId="77777777" w:rsidR="00094544" w:rsidRPr="00DB217B" w:rsidRDefault="00094544" w:rsidP="00DB217B">
      <w:pPr>
        <w:pStyle w:val="EndNoteBibliography"/>
        <w:spacing w:after="0" w:line="360" w:lineRule="auto"/>
        <w:ind w:left="720" w:hanging="720"/>
        <w:rPr>
          <w:sz w:val="22"/>
        </w:rPr>
      </w:pPr>
      <w:r w:rsidRPr="00DB217B">
        <w:rPr>
          <w:sz w:val="22"/>
        </w:rPr>
        <w:t>17.</w:t>
      </w:r>
      <w:r w:rsidRPr="00DB217B">
        <w:rPr>
          <w:sz w:val="22"/>
        </w:rPr>
        <w:tab/>
      </w:r>
      <w:r w:rsidR="00E56D84" w:rsidRPr="00DB217B">
        <w:rPr>
          <w:sz w:val="22"/>
        </w:rPr>
        <w:t xml:space="preserve">Knaus WA, Draper EA, Wagner DP, Zimmerman JE. APACHE II: a severity of disease classification system. </w:t>
      </w:r>
      <w:r w:rsidR="00E56D84" w:rsidRPr="00DB217B">
        <w:rPr>
          <w:i/>
          <w:sz w:val="22"/>
        </w:rPr>
        <w:t>Crit Care Med</w:t>
      </w:r>
      <w:r w:rsidR="00E56D84" w:rsidRPr="00DB217B">
        <w:rPr>
          <w:sz w:val="22"/>
        </w:rPr>
        <w:t xml:space="preserve">. Oct 1985;13(10):818-29. </w:t>
      </w:r>
    </w:p>
    <w:p w14:paraId="67D9E43A" w14:textId="77777777" w:rsidR="00E56D84" w:rsidRPr="00DB217B" w:rsidRDefault="00E56D84" w:rsidP="00DB217B">
      <w:pPr>
        <w:pStyle w:val="EndNoteBibliography"/>
        <w:spacing w:after="0" w:line="360" w:lineRule="auto"/>
        <w:ind w:left="720" w:hanging="720"/>
        <w:rPr>
          <w:sz w:val="22"/>
        </w:rPr>
      </w:pPr>
      <w:r w:rsidRPr="00517555">
        <w:rPr>
          <w:sz w:val="22"/>
          <w:lang w:val="it-IT"/>
        </w:rPr>
        <w:t>18.</w:t>
      </w:r>
      <w:r w:rsidRPr="00517555">
        <w:rPr>
          <w:sz w:val="22"/>
          <w:lang w:val="it-IT"/>
        </w:rPr>
        <w:tab/>
        <w:t xml:space="preserve">Matthay MA, Arabi Y, Arroliga AC, et al. </w:t>
      </w:r>
      <w:r w:rsidRPr="00DB217B">
        <w:rPr>
          <w:sz w:val="22"/>
        </w:rPr>
        <w:t xml:space="preserve">A New Global Definition of Acute Respiratory Distress Syndrome. </w:t>
      </w:r>
      <w:r w:rsidRPr="00DB217B">
        <w:rPr>
          <w:i/>
          <w:sz w:val="22"/>
        </w:rPr>
        <w:t>Am J Respir Crit Care Med</w:t>
      </w:r>
      <w:r w:rsidRPr="00DB217B">
        <w:rPr>
          <w:sz w:val="22"/>
        </w:rPr>
        <w:t>. Jan 1 2024;209(1):37-47. doi:10.1164/rccm.202303-0558WS</w:t>
      </w:r>
    </w:p>
    <w:p w14:paraId="2A3427CE" w14:textId="77777777" w:rsidR="00E56D84" w:rsidRPr="00DB217B" w:rsidRDefault="00E56D84" w:rsidP="00DB217B">
      <w:pPr>
        <w:pStyle w:val="EndNoteBibliography"/>
        <w:spacing w:after="0" w:line="360" w:lineRule="auto"/>
        <w:rPr>
          <w:sz w:val="22"/>
        </w:rPr>
      </w:pPr>
      <w:r w:rsidRPr="00DB217B">
        <w:rPr>
          <w:sz w:val="22"/>
        </w:rPr>
        <w:t>19.</w:t>
      </w:r>
      <w:r w:rsidRPr="00DB217B">
        <w:rPr>
          <w:sz w:val="22"/>
        </w:rPr>
        <w:tab/>
        <w:t xml:space="preserve">StataCorp LLC. </w:t>
      </w:r>
      <w:r w:rsidRPr="00517555">
        <w:rPr>
          <w:sz w:val="22"/>
          <w:lang w:val="it-IT"/>
        </w:rPr>
        <w:t xml:space="preserve">Stata Corp. Stata Statistical Software: Release 18. </w:t>
      </w:r>
      <w:r w:rsidRPr="00DB217B">
        <w:rPr>
          <w:sz w:val="22"/>
        </w:rPr>
        <w:t>2021;</w:t>
      </w:r>
    </w:p>
    <w:p w14:paraId="00630092" w14:textId="77777777" w:rsidR="00E56D84" w:rsidRPr="00DB217B" w:rsidRDefault="00E56D84" w:rsidP="00DB217B">
      <w:pPr>
        <w:pStyle w:val="EndNoteBibliography"/>
        <w:spacing w:after="0" w:line="360" w:lineRule="auto"/>
        <w:ind w:left="720" w:hanging="720"/>
        <w:rPr>
          <w:sz w:val="22"/>
        </w:rPr>
      </w:pPr>
      <w:r w:rsidRPr="00DB217B">
        <w:rPr>
          <w:sz w:val="22"/>
        </w:rPr>
        <w:t>20.</w:t>
      </w:r>
      <w:r w:rsidRPr="00DB217B">
        <w:rPr>
          <w:sz w:val="22"/>
        </w:rPr>
        <w:tab/>
        <w:t xml:space="preserve">Post B, Palmer E, Harris S, Singer M, Martin D. Oxygenation of the critically ill in selected intensive care units in the UK: are we usual? </w:t>
      </w:r>
      <w:r w:rsidRPr="00DB217B">
        <w:rPr>
          <w:i/>
          <w:sz w:val="22"/>
        </w:rPr>
        <w:t>Br J Anaesth</w:t>
      </w:r>
      <w:r w:rsidRPr="00DB217B">
        <w:rPr>
          <w:sz w:val="22"/>
        </w:rPr>
        <w:t>. Sep 2020;125(3):e277-e279. doi:10.1016/j.bja.2020.06.033</w:t>
      </w:r>
    </w:p>
    <w:p w14:paraId="06086525" w14:textId="77777777" w:rsidR="00E56D84" w:rsidRPr="00DB217B" w:rsidRDefault="00E56D84" w:rsidP="00DB217B">
      <w:pPr>
        <w:pStyle w:val="EndNoteBibliography"/>
        <w:spacing w:after="0" w:line="360" w:lineRule="auto"/>
        <w:ind w:left="720" w:hanging="720"/>
        <w:rPr>
          <w:sz w:val="22"/>
        </w:rPr>
      </w:pPr>
      <w:r w:rsidRPr="00DB217B">
        <w:rPr>
          <w:sz w:val="22"/>
        </w:rPr>
        <w:t>21.</w:t>
      </w:r>
      <w:r w:rsidRPr="00DB217B">
        <w:rPr>
          <w:sz w:val="22"/>
        </w:rPr>
        <w:tab/>
        <w:t xml:space="preserve">Martin DS, McNeil M, Brew-Graves C, et al. A feasibility randomised controlled trial of targeted oxygen therapy in mechanically ventilated critically ill patients. </w:t>
      </w:r>
      <w:r w:rsidRPr="00DB217B">
        <w:rPr>
          <w:i/>
          <w:sz w:val="22"/>
        </w:rPr>
        <w:t>J Intensive Care Soc</w:t>
      </w:r>
      <w:r w:rsidRPr="00DB217B">
        <w:rPr>
          <w:sz w:val="22"/>
        </w:rPr>
        <w:t>. Nov 2021;22(4):280-287. doi:10.1177/17511437211010031</w:t>
      </w:r>
    </w:p>
    <w:p w14:paraId="58773A7C" w14:textId="77777777" w:rsidR="00E56D84" w:rsidRPr="00DB217B" w:rsidRDefault="00E56D84" w:rsidP="00DB217B">
      <w:pPr>
        <w:pStyle w:val="EndNoteBibliography"/>
        <w:spacing w:after="0" w:line="360" w:lineRule="auto"/>
        <w:ind w:left="720" w:hanging="720"/>
        <w:rPr>
          <w:sz w:val="22"/>
        </w:rPr>
      </w:pPr>
      <w:r w:rsidRPr="00DB217B">
        <w:rPr>
          <w:sz w:val="22"/>
        </w:rPr>
        <w:t>22.</w:t>
      </w:r>
      <w:r w:rsidRPr="00DB217B">
        <w:rPr>
          <w:sz w:val="22"/>
        </w:rPr>
        <w:tab/>
        <w:t xml:space="preserve">Eastwood G, Bellomo R, Bailey M, et al. Arterial oxygen tension and mortality in mechanically ventilated patients. </w:t>
      </w:r>
      <w:r w:rsidRPr="00DB217B">
        <w:rPr>
          <w:i/>
          <w:sz w:val="22"/>
        </w:rPr>
        <w:t>Intensive Care Med</w:t>
      </w:r>
      <w:r w:rsidRPr="00DB217B">
        <w:rPr>
          <w:sz w:val="22"/>
        </w:rPr>
        <w:t>. Jan 2012;38(1):91-8. doi:10.1007/s00134-011-2419-6</w:t>
      </w:r>
    </w:p>
    <w:p w14:paraId="7179E690" w14:textId="0D496A28" w:rsidR="00E56D84" w:rsidRPr="00DB217B" w:rsidRDefault="00E56D84" w:rsidP="00DB217B">
      <w:pPr>
        <w:pStyle w:val="EndNoteBibliography"/>
        <w:spacing w:after="0" w:line="360" w:lineRule="auto"/>
        <w:ind w:left="720" w:hanging="720"/>
        <w:rPr>
          <w:sz w:val="22"/>
        </w:rPr>
      </w:pPr>
      <w:r w:rsidRPr="00DB217B">
        <w:rPr>
          <w:sz w:val="22"/>
        </w:rPr>
        <w:t>23.</w:t>
      </w:r>
      <w:r w:rsidRPr="00DB217B">
        <w:rPr>
          <w:sz w:val="22"/>
        </w:rPr>
        <w:tab/>
        <w:t>Young PJ, Arabi YM, Bagshaw SM, et al. Protocol and statistical analysis plan for the</w:t>
      </w:r>
      <w:r>
        <w:rPr>
          <w:sz w:val="22"/>
        </w:rPr>
        <w:t xml:space="preserve"> </w:t>
      </w:r>
      <w:r w:rsidRPr="00DB217B">
        <w:rPr>
          <w:sz w:val="22"/>
        </w:rPr>
        <w:t xml:space="preserve">mega randomised registry trial research program comparing conservative versus liberal oxygenation targets in adults receiving unplanned invasive mechanical ventilation in the ICU (Mega-ROX). </w:t>
      </w:r>
      <w:r w:rsidRPr="00DB217B">
        <w:rPr>
          <w:i/>
          <w:sz w:val="22"/>
        </w:rPr>
        <w:t>Crit Care Resusc</w:t>
      </w:r>
      <w:r w:rsidRPr="00DB217B">
        <w:rPr>
          <w:sz w:val="22"/>
        </w:rPr>
        <w:t>. Jun 06 2022;24(2):137-149. doi:10.51893/2022.2.OA4</w:t>
      </w:r>
    </w:p>
    <w:p w14:paraId="3D357E7D" w14:textId="77777777" w:rsidR="00E56D84" w:rsidRPr="00DB217B" w:rsidRDefault="00E56D84" w:rsidP="00DB217B">
      <w:pPr>
        <w:pStyle w:val="EndNoteBibliography"/>
        <w:spacing w:after="0" w:line="360" w:lineRule="auto"/>
        <w:ind w:left="720" w:hanging="720"/>
        <w:rPr>
          <w:sz w:val="22"/>
        </w:rPr>
      </w:pPr>
      <w:r w:rsidRPr="00DB217B">
        <w:rPr>
          <w:sz w:val="22"/>
        </w:rPr>
        <w:t>24.</w:t>
      </w:r>
      <w:r w:rsidRPr="00DB217B">
        <w:rPr>
          <w:sz w:val="22"/>
        </w:rPr>
        <w:tab/>
        <w:t xml:space="preserve">Martin DS, McKenna HT, Rowan KM, et al. The effect of conservative oxygen therapy on mortality in adult critically ill patients: A systematic review and meta-analysis of randomised controlled trials. </w:t>
      </w:r>
      <w:r w:rsidRPr="00DB217B">
        <w:rPr>
          <w:i/>
          <w:sz w:val="22"/>
        </w:rPr>
        <w:t>J Intensive Care Soc</w:t>
      </w:r>
      <w:r w:rsidRPr="00DB217B">
        <w:rPr>
          <w:sz w:val="22"/>
        </w:rPr>
        <w:t>. Nov 2023;24(4):399-408. doi:10.1177/17511437231192385</w:t>
      </w:r>
    </w:p>
    <w:p w14:paraId="5214A1CD" w14:textId="77777777" w:rsidR="00F336DB" w:rsidRPr="00DB217B" w:rsidRDefault="00F336DB" w:rsidP="00DB217B">
      <w:pPr>
        <w:pStyle w:val="EndNoteBibliography"/>
        <w:spacing w:after="0" w:line="360" w:lineRule="auto"/>
        <w:ind w:left="720" w:hanging="720"/>
        <w:rPr>
          <w:sz w:val="22"/>
        </w:rPr>
      </w:pPr>
      <w:r w:rsidRPr="00DB217B">
        <w:rPr>
          <w:sz w:val="22"/>
        </w:rPr>
        <w:t>25.</w:t>
      </w:r>
      <w:r w:rsidRPr="00DB217B">
        <w:rPr>
          <w:sz w:val="22"/>
        </w:rPr>
        <w:tab/>
        <w:t xml:space="preserve">Martin DS, Grocott MPW. Heterogeneity of treatment effect: the case for individualising oxygen therapy in critically ill patients. </w:t>
      </w:r>
      <w:r w:rsidRPr="00DB217B">
        <w:rPr>
          <w:i/>
          <w:sz w:val="22"/>
        </w:rPr>
        <w:t>Crit Care</w:t>
      </w:r>
      <w:r w:rsidRPr="00DB217B">
        <w:rPr>
          <w:sz w:val="22"/>
        </w:rPr>
        <w:t>. Jan 28 2025;29(1):50. doi:10.1186/s13054-025-05254-5</w:t>
      </w:r>
    </w:p>
    <w:p w14:paraId="4FA1AC26" w14:textId="77777777" w:rsidR="00F336DB" w:rsidRPr="00DB217B" w:rsidRDefault="00F336DB" w:rsidP="00DB217B">
      <w:pPr>
        <w:pStyle w:val="EndNoteBibliography"/>
        <w:spacing w:line="360" w:lineRule="auto"/>
        <w:ind w:left="720" w:hanging="720"/>
        <w:rPr>
          <w:sz w:val="22"/>
        </w:rPr>
      </w:pPr>
      <w:r w:rsidRPr="00DB217B">
        <w:rPr>
          <w:sz w:val="22"/>
        </w:rPr>
        <w:t>26.</w:t>
      </w:r>
      <w:r w:rsidRPr="00DB217B">
        <w:rPr>
          <w:sz w:val="22"/>
        </w:rPr>
        <w:tab/>
        <w:t xml:space="preserve">Buell KG, Spicer AB, Casey JD, et al. Individualized Treatment Effects of Oxygen Targets in Mechanically Ventilated Critically Ill Adults. </w:t>
      </w:r>
      <w:r w:rsidRPr="00DB217B">
        <w:rPr>
          <w:i/>
          <w:sz w:val="22"/>
        </w:rPr>
        <w:t>JAMA</w:t>
      </w:r>
      <w:r w:rsidRPr="00DB217B">
        <w:rPr>
          <w:sz w:val="22"/>
        </w:rPr>
        <w:t>. Apr 09 2024;331(14):1195-1204. doi:10.1001/jama.2024.2933</w:t>
      </w:r>
    </w:p>
    <w:p w14:paraId="1CA18EEF" w14:textId="3D85C349" w:rsidR="003F26FA" w:rsidRDefault="00991F6F" w:rsidP="00DB217B">
      <w:pPr>
        <w:pStyle w:val="Heading1"/>
        <w:spacing w:line="360" w:lineRule="auto"/>
      </w:pPr>
      <w:r w:rsidRPr="00DB217B">
        <w:rPr>
          <w:sz w:val="22"/>
          <w:szCs w:val="22"/>
        </w:rPr>
        <w:fldChar w:fldCharType="end"/>
      </w:r>
    </w:p>
    <w:sectPr w:rsidR="003F26FA">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8EE75B" w14:textId="77777777" w:rsidR="0036166E" w:rsidRDefault="0036166E" w:rsidP="005A4721">
      <w:r>
        <w:separator/>
      </w:r>
    </w:p>
  </w:endnote>
  <w:endnote w:type="continuationSeparator" w:id="0">
    <w:p w14:paraId="3428F46E" w14:textId="77777777" w:rsidR="0036166E" w:rsidRDefault="0036166E" w:rsidP="005A4721">
      <w:r>
        <w:continuationSeparator/>
      </w:r>
    </w:p>
  </w:endnote>
  <w:endnote w:type="continuationNotice" w:id="1">
    <w:p w14:paraId="0A38F09B" w14:textId="77777777" w:rsidR="0036166E" w:rsidRDefault="0036166E" w:rsidP="005A47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eiryo">
    <w:altName w:val="メイリオ"/>
    <w:charset w:val="80"/>
    <w:family w:val="swiss"/>
    <w:pitch w:val="variable"/>
    <w:sig w:usb0="E00002FF" w:usb1="6AC7FFFF" w:usb2="08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5250018"/>
      <w:docPartObj>
        <w:docPartGallery w:val="Page Numbers (Bottom of Page)"/>
        <w:docPartUnique/>
      </w:docPartObj>
    </w:sdtPr>
    <w:sdtEndPr/>
    <w:sdtContent>
      <w:p w14:paraId="024BA7F9" w14:textId="4F9D851B" w:rsidR="000C27EE" w:rsidRPr="00F1773F" w:rsidRDefault="000C27EE" w:rsidP="005A4721">
        <w:pPr>
          <w:pStyle w:val="Footer"/>
        </w:pPr>
        <w:r w:rsidRPr="00F1773F">
          <w:fldChar w:fldCharType="begin"/>
        </w:r>
        <w:r w:rsidRPr="00F1773F">
          <w:instrText xml:space="preserve"> PAGE   \* MERGEFORMAT </w:instrText>
        </w:r>
        <w:r w:rsidRPr="00F1773F">
          <w:fldChar w:fldCharType="separate"/>
        </w:r>
        <w:r w:rsidRPr="00F1773F">
          <w:t>2</w:t>
        </w:r>
        <w:r w:rsidRPr="00F1773F">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6016C2" w14:textId="77777777" w:rsidR="0036166E" w:rsidRDefault="0036166E" w:rsidP="005A4721">
      <w:r>
        <w:separator/>
      </w:r>
    </w:p>
  </w:footnote>
  <w:footnote w:type="continuationSeparator" w:id="0">
    <w:p w14:paraId="0A5BF603" w14:textId="77777777" w:rsidR="0036166E" w:rsidRDefault="0036166E" w:rsidP="005A4721">
      <w:r>
        <w:continuationSeparator/>
      </w:r>
    </w:p>
  </w:footnote>
  <w:footnote w:type="continuationNotice" w:id="1">
    <w:p w14:paraId="716E36B8" w14:textId="77777777" w:rsidR="0036166E" w:rsidRDefault="0036166E" w:rsidP="005A47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6010" w:type="dxa"/>
      <w:tblLayout w:type="fixed"/>
      <w:tblLook w:val="06A0" w:firstRow="1" w:lastRow="0" w:firstColumn="1" w:lastColumn="0" w:noHBand="1" w:noVBand="1"/>
    </w:tblPr>
    <w:tblGrid>
      <w:gridCol w:w="3005"/>
      <w:gridCol w:w="3005"/>
    </w:tblGrid>
    <w:tr w:rsidR="30061704" w14:paraId="5B77B751" w14:textId="77777777" w:rsidTr="222C2E00">
      <w:trPr>
        <w:trHeight w:val="300"/>
      </w:trPr>
      <w:tc>
        <w:tcPr>
          <w:tcW w:w="3005" w:type="dxa"/>
        </w:tcPr>
        <w:p w14:paraId="167E8195" w14:textId="4EEE5515" w:rsidR="30061704" w:rsidRDefault="30061704" w:rsidP="30061704">
          <w:pPr>
            <w:pStyle w:val="Header"/>
            <w:jc w:val="center"/>
          </w:pPr>
        </w:p>
      </w:tc>
      <w:tc>
        <w:tcPr>
          <w:tcW w:w="3005" w:type="dxa"/>
        </w:tcPr>
        <w:p w14:paraId="67973FED" w14:textId="39094BFE" w:rsidR="30061704" w:rsidRDefault="30061704" w:rsidP="30061704">
          <w:pPr>
            <w:pStyle w:val="Header"/>
            <w:ind w:right="-115"/>
            <w:jc w:val="right"/>
          </w:pPr>
        </w:p>
      </w:tc>
    </w:tr>
  </w:tbl>
  <w:p w14:paraId="533D8BD5" w14:textId="61D5ECE3" w:rsidR="005A6234" w:rsidRDefault="005A6234">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ECA665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E1E5EB"/>
    <w:multiLevelType w:val="hybridMultilevel"/>
    <w:tmpl w:val="1B447D28"/>
    <w:lvl w:ilvl="0" w:tplc="081C9954">
      <w:start w:val="1"/>
      <w:numFmt w:val="bullet"/>
      <w:lvlText w:val="·"/>
      <w:lvlJc w:val="left"/>
      <w:pPr>
        <w:ind w:left="720" w:hanging="360"/>
      </w:pPr>
      <w:rPr>
        <w:rFonts w:ascii="Symbol" w:hAnsi="Symbol" w:hint="default"/>
      </w:rPr>
    </w:lvl>
    <w:lvl w:ilvl="1" w:tplc="C1D497F2">
      <w:start w:val="1"/>
      <w:numFmt w:val="bullet"/>
      <w:lvlText w:val="o"/>
      <w:lvlJc w:val="left"/>
      <w:pPr>
        <w:ind w:left="1440" w:hanging="360"/>
      </w:pPr>
      <w:rPr>
        <w:rFonts w:ascii="Courier New" w:hAnsi="Courier New" w:hint="default"/>
      </w:rPr>
    </w:lvl>
    <w:lvl w:ilvl="2" w:tplc="8D0224C4">
      <w:start w:val="1"/>
      <w:numFmt w:val="bullet"/>
      <w:lvlText w:val=""/>
      <w:lvlJc w:val="left"/>
      <w:pPr>
        <w:ind w:left="2160" w:hanging="360"/>
      </w:pPr>
      <w:rPr>
        <w:rFonts w:ascii="Wingdings" w:hAnsi="Wingdings" w:hint="default"/>
      </w:rPr>
    </w:lvl>
    <w:lvl w:ilvl="3" w:tplc="C96EF60C">
      <w:start w:val="1"/>
      <w:numFmt w:val="bullet"/>
      <w:lvlText w:val=""/>
      <w:lvlJc w:val="left"/>
      <w:pPr>
        <w:ind w:left="2880" w:hanging="360"/>
      </w:pPr>
      <w:rPr>
        <w:rFonts w:ascii="Symbol" w:hAnsi="Symbol" w:hint="default"/>
      </w:rPr>
    </w:lvl>
    <w:lvl w:ilvl="4" w:tplc="AF5601D2">
      <w:start w:val="1"/>
      <w:numFmt w:val="bullet"/>
      <w:lvlText w:val="o"/>
      <w:lvlJc w:val="left"/>
      <w:pPr>
        <w:ind w:left="3600" w:hanging="360"/>
      </w:pPr>
      <w:rPr>
        <w:rFonts w:ascii="Courier New" w:hAnsi="Courier New" w:hint="default"/>
      </w:rPr>
    </w:lvl>
    <w:lvl w:ilvl="5" w:tplc="51AEFCA4">
      <w:start w:val="1"/>
      <w:numFmt w:val="bullet"/>
      <w:lvlText w:val=""/>
      <w:lvlJc w:val="left"/>
      <w:pPr>
        <w:ind w:left="4320" w:hanging="360"/>
      </w:pPr>
      <w:rPr>
        <w:rFonts w:ascii="Wingdings" w:hAnsi="Wingdings" w:hint="default"/>
      </w:rPr>
    </w:lvl>
    <w:lvl w:ilvl="6" w:tplc="E5941BF4">
      <w:start w:val="1"/>
      <w:numFmt w:val="bullet"/>
      <w:lvlText w:val=""/>
      <w:lvlJc w:val="left"/>
      <w:pPr>
        <w:ind w:left="5040" w:hanging="360"/>
      </w:pPr>
      <w:rPr>
        <w:rFonts w:ascii="Symbol" w:hAnsi="Symbol" w:hint="default"/>
      </w:rPr>
    </w:lvl>
    <w:lvl w:ilvl="7" w:tplc="A18C0726">
      <w:start w:val="1"/>
      <w:numFmt w:val="bullet"/>
      <w:lvlText w:val="o"/>
      <w:lvlJc w:val="left"/>
      <w:pPr>
        <w:ind w:left="5760" w:hanging="360"/>
      </w:pPr>
      <w:rPr>
        <w:rFonts w:ascii="Courier New" w:hAnsi="Courier New" w:hint="default"/>
      </w:rPr>
    </w:lvl>
    <w:lvl w:ilvl="8" w:tplc="7CB2195A">
      <w:start w:val="1"/>
      <w:numFmt w:val="bullet"/>
      <w:lvlText w:val=""/>
      <w:lvlJc w:val="left"/>
      <w:pPr>
        <w:ind w:left="6480" w:hanging="360"/>
      </w:pPr>
      <w:rPr>
        <w:rFonts w:ascii="Wingdings" w:hAnsi="Wingdings" w:hint="default"/>
      </w:rPr>
    </w:lvl>
  </w:abstractNum>
  <w:abstractNum w:abstractNumId="2" w15:restartNumberingAfterBreak="0">
    <w:nsid w:val="0D2A9C21"/>
    <w:multiLevelType w:val="hybridMultilevel"/>
    <w:tmpl w:val="B792F358"/>
    <w:lvl w:ilvl="0" w:tplc="1EE21494">
      <w:start w:val="1"/>
      <w:numFmt w:val="decimal"/>
      <w:lvlText w:val="%1."/>
      <w:lvlJc w:val="left"/>
      <w:pPr>
        <w:ind w:left="720" w:hanging="360"/>
      </w:pPr>
    </w:lvl>
    <w:lvl w:ilvl="1" w:tplc="F2462228">
      <w:start w:val="1"/>
      <w:numFmt w:val="lowerLetter"/>
      <w:lvlText w:val="%2."/>
      <w:lvlJc w:val="left"/>
      <w:pPr>
        <w:ind w:left="1440" w:hanging="360"/>
      </w:pPr>
    </w:lvl>
    <w:lvl w:ilvl="2" w:tplc="BE929324">
      <w:start w:val="1"/>
      <w:numFmt w:val="lowerRoman"/>
      <w:lvlText w:val="%3."/>
      <w:lvlJc w:val="right"/>
      <w:pPr>
        <w:ind w:left="2160" w:hanging="180"/>
      </w:pPr>
    </w:lvl>
    <w:lvl w:ilvl="3" w:tplc="62280028">
      <w:start w:val="1"/>
      <w:numFmt w:val="decimal"/>
      <w:lvlText w:val="%4."/>
      <w:lvlJc w:val="left"/>
      <w:pPr>
        <w:ind w:left="2880" w:hanging="360"/>
      </w:pPr>
    </w:lvl>
    <w:lvl w:ilvl="4" w:tplc="5308ED92">
      <w:start w:val="1"/>
      <w:numFmt w:val="lowerLetter"/>
      <w:lvlText w:val="%5."/>
      <w:lvlJc w:val="left"/>
      <w:pPr>
        <w:ind w:left="3600" w:hanging="360"/>
      </w:pPr>
    </w:lvl>
    <w:lvl w:ilvl="5" w:tplc="89260E40">
      <w:start w:val="1"/>
      <w:numFmt w:val="lowerRoman"/>
      <w:lvlText w:val="%6."/>
      <w:lvlJc w:val="right"/>
      <w:pPr>
        <w:ind w:left="4320" w:hanging="180"/>
      </w:pPr>
    </w:lvl>
    <w:lvl w:ilvl="6" w:tplc="15E2E144">
      <w:start w:val="1"/>
      <w:numFmt w:val="decimal"/>
      <w:lvlText w:val="%7."/>
      <w:lvlJc w:val="left"/>
      <w:pPr>
        <w:ind w:left="5040" w:hanging="360"/>
      </w:pPr>
    </w:lvl>
    <w:lvl w:ilvl="7" w:tplc="978EB08C">
      <w:start w:val="1"/>
      <w:numFmt w:val="lowerLetter"/>
      <w:lvlText w:val="%8."/>
      <w:lvlJc w:val="left"/>
      <w:pPr>
        <w:ind w:left="5760" w:hanging="360"/>
      </w:pPr>
    </w:lvl>
    <w:lvl w:ilvl="8" w:tplc="A0AC5206">
      <w:start w:val="1"/>
      <w:numFmt w:val="lowerRoman"/>
      <w:lvlText w:val="%9."/>
      <w:lvlJc w:val="right"/>
      <w:pPr>
        <w:ind w:left="6480" w:hanging="180"/>
      </w:pPr>
    </w:lvl>
  </w:abstractNum>
  <w:abstractNum w:abstractNumId="3" w15:restartNumberingAfterBreak="0">
    <w:nsid w:val="12D8E0DB"/>
    <w:multiLevelType w:val="hybridMultilevel"/>
    <w:tmpl w:val="9836F696"/>
    <w:lvl w:ilvl="0" w:tplc="8138AD86">
      <w:start w:val="1"/>
      <w:numFmt w:val="bullet"/>
      <w:lvlText w:val="·"/>
      <w:lvlJc w:val="left"/>
      <w:pPr>
        <w:ind w:left="720" w:hanging="360"/>
      </w:pPr>
      <w:rPr>
        <w:rFonts w:ascii="Symbol" w:hAnsi="Symbol" w:hint="default"/>
      </w:rPr>
    </w:lvl>
    <w:lvl w:ilvl="1" w:tplc="647AFDFC">
      <w:start w:val="1"/>
      <w:numFmt w:val="bullet"/>
      <w:lvlText w:val="o"/>
      <w:lvlJc w:val="left"/>
      <w:pPr>
        <w:ind w:left="1440" w:hanging="360"/>
      </w:pPr>
      <w:rPr>
        <w:rFonts w:ascii="Courier New" w:hAnsi="Courier New" w:hint="default"/>
      </w:rPr>
    </w:lvl>
    <w:lvl w:ilvl="2" w:tplc="327A01F6">
      <w:start w:val="1"/>
      <w:numFmt w:val="bullet"/>
      <w:lvlText w:val=""/>
      <w:lvlJc w:val="left"/>
      <w:pPr>
        <w:ind w:left="2160" w:hanging="360"/>
      </w:pPr>
      <w:rPr>
        <w:rFonts w:ascii="Wingdings" w:hAnsi="Wingdings" w:hint="default"/>
      </w:rPr>
    </w:lvl>
    <w:lvl w:ilvl="3" w:tplc="97227EA8">
      <w:start w:val="1"/>
      <w:numFmt w:val="bullet"/>
      <w:lvlText w:val=""/>
      <w:lvlJc w:val="left"/>
      <w:pPr>
        <w:ind w:left="2880" w:hanging="360"/>
      </w:pPr>
      <w:rPr>
        <w:rFonts w:ascii="Symbol" w:hAnsi="Symbol" w:hint="default"/>
      </w:rPr>
    </w:lvl>
    <w:lvl w:ilvl="4" w:tplc="92403E00">
      <w:start w:val="1"/>
      <w:numFmt w:val="bullet"/>
      <w:lvlText w:val="o"/>
      <w:lvlJc w:val="left"/>
      <w:pPr>
        <w:ind w:left="3600" w:hanging="360"/>
      </w:pPr>
      <w:rPr>
        <w:rFonts w:ascii="Courier New" w:hAnsi="Courier New" w:hint="default"/>
      </w:rPr>
    </w:lvl>
    <w:lvl w:ilvl="5" w:tplc="D2187052">
      <w:start w:val="1"/>
      <w:numFmt w:val="bullet"/>
      <w:lvlText w:val=""/>
      <w:lvlJc w:val="left"/>
      <w:pPr>
        <w:ind w:left="4320" w:hanging="360"/>
      </w:pPr>
      <w:rPr>
        <w:rFonts w:ascii="Wingdings" w:hAnsi="Wingdings" w:hint="default"/>
      </w:rPr>
    </w:lvl>
    <w:lvl w:ilvl="6" w:tplc="7A1E73F8">
      <w:start w:val="1"/>
      <w:numFmt w:val="bullet"/>
      <w:lvlText w:val=""/>
      <w:lvlJc w:val="left"/>
      <w:pPr>
        <w:ind w:left="5040" w:hanging="360"/>
      </w:pPr>
      <w:rPr>
        <w:rFonts w:ascii="Symbol" w:hAnsi="Symbol" w:hint="default"/>
      </w:rPr>
    </w:lvl>
    <w:lvl w:ilvl="7" w:tplc="858E030C">
      <w:start w:val="1"/>
      <w:numFmt w:val="bullet"/>
      <w:lvlText w:val="o"/>
      <w:lvlJc w:val="left"/>
      <w:pPr>
        <w:ind w:left="5760" w:hanging="360"/>
      </w:pPr>
      <w:rPr>
        <w:rFonts w:ascii="Courier New" w:hAnsi="Courier New" w:hint="default"/>
      </w:rPr>
    </w:lvl>
    <w:lvl w:ilvl="8" w:tplc="355A1960">
      <w:start w:val="1"/>
      <w:numFmt w:val="bullet"/>
      <w:lvlText w:val=""/>
      <w:lvlJc w:val="left"/>
      <w:pPr>
        <w:ind w:left="6480" w:hanging="360"/>
      </w:pPr>
      <w:rPr>
        <w:rFonts w:ascii="Wingdings" w:hAnsi="Wingdings" w:hint="default"/>
      </w:rPr>
    </w:lvl>
  </w:abstractNum>
  <w:abstractNum w:abstractNumId="4" w15:restartNumberingAfterBreak="0">
    <w:nsid w:val="16C7DD66"/>
    <w:multiLevelType w:val="hybridMultilevel"/>
    <w:tmpl w:val="375067FA"/>
    <w:lvl w:ilvl="0" w:tplc="64685B7C">
      <w:start w:val="1"/>
      <w:numFmt w:val="decimal"/>
      <w:lvlText w:val="%1."/>
      <w:lvlJc w:val="left"/>
      <w:pPr>
        <w:ind w:left="720" w:hanging="360"/>
      </w:pPr>
    </w:lvl>
    <w:lvl w:ilvl="1" w:tplc="0C3CD278">
      <w:start w:val="1"/>
      <w:numFmt w:val="lowerLetter"/>
      <w:lvlText w:val="%2."/>
      <w:lvlJc w:val="left"/>
      <w:pPr>
        <w:ind w:left="1440" w:hanging="360"/>
      </w:pPr>
    </w:lvl>
    <w:lvl w:ilvl="2" w:tplc="E5E2CCD4">
      <w:start w:val="1"/>
      <w:numFmt w:val="lowerRoman"/>
      <w:lvlText w:val="%3."/>
      <w:lvlJc w:val="right"/>
      <w:pPr>
        <w:ind w:left="2160" w:hanging="180"/>
      </w:pPr>
    </w:lvl>
    <w:lvl w:ilvl="3" w:tplc="73D4FB8E">
      <w:start w:val="1"/>
      <w:numFmt w:val="decimal"/>
      <w:lvlText w:val="%4."/>
      <w:lvlJc w:val="left"/>
      <w:pPr>
        <w:ind w:left="2880" w:hanging="360"/>
      </w:pPr>
    </w:lvl>
    <w:lvl w:ilvl="4" w:tplc="4114EFAE">
      <w:start w:val="1"/>
      <w:numFmt w:val="lowerLetter"/>
      <w:lvlText w:val="%5."/>
      <w:lvlJc w:val="left"/>
      <w:pPr>
        <w:ind w:left="3600" w:hanging="360"/>
      </w:pPr>
    </w:lvl>
    <w:lvl w:ilvl="5" w:tplc="746E1EA6">
      <w:start w:val="1"/>
      <w:numFmt w:val="lowerRoman"/>
      <w:lvlText w:val="%6."/>
      <w:lvlJc w:val="right"/>
      <w:pPr>
        <w:ind w:left="4320" w:hanging="180"/>
      </w:pPr>
    </w:lvl>
    <w:lvl w:ilvl="6" w:tplc="178CC7C8">
      <w:start w:val="1"/>
      <w:numFmt w:val="decimal"/>
      <w:lvlText w:val="%7."/>
      <w:lvlJc w:val="left"/>
      <w:pPr>
        <w:ind w:left="5040" w:hanging="360"/>
      </w:pPr>
    </w:lvl>
    <w:lvl w:ilvl="7" w:tplc="B5EEF31C">
      <w:start w:val="1"/>
      <w:numFmt w:val="lowerLetter"/>
      <w:lvlText w:val="%8."/>
      <w:lvlJc w:val="left"/>
      <w:pPr>
        <w:ind w:left="5760" w:hanging="360"/>
      </w:pPr>
    </w:lvl>
    <w:lvl w:ilvl="8" w:tplc="25383360">
      <w:start w:val="1"/>
      <w:numFmt w:val="lowerRoman"/>
      <w:lvlText w:val="%9."/>
      <w:lvlJc w:val="right"/>
      <w:pPr>
        <w:ind w:left="6480" w:hanging="180"/>
      </w:pPr>
    </w:lvl>
  </w:abstractNum>
  <w:abstractNum w:abstractNumId="5" w15:restartNumberingAfterBreak="0">
    <w:nsid w:val="17BC3193"/>
    <w:multiLevelType w:val="hybridMultilevel"/>
    <w:tmpl w:val="DBEEE1A8"/>
    <w:lvl w:ilvl="0" w:tplc="A8F08010">
      <w:start w:val="1"/>
      <w:numFmt w:val="bullet"/>
      <w:lvlText w:val="·"/>
      <w:lvlJc w:val="left"/>
      <w:pPr>
        <w:ind w:left="720" w:hanging="360"/>
      </w:pPr>
      <w:rPr>
        <w:rFonts w:ascii="Symbol" w:hAnsi="Symbol" w:hint="default"/>
      </w:rPr>
    </w:lvl>
    <w:lvl w:ilvl="1" w:tplc="6AB4F1DE">
      <w:start w:val="1"/>
      <w:numFmt w:val="bullet"/>
      <w:lvlText w:val="o"/>
      <w:lvlJc w:val="left"/>
      <w:pPr>
        <w:ind w:left="1440" w:hanging="360"/>
      </w:pPr>
      <w:rPr>
        <w:rFonts w:ascii="Courier New" w:hAnsi="Courier New" w:hint="default"/>
      </w:rPr>
    </w:lvl>
    <w:lvl w:ilvl="2" w:tplc="848EB330">
      <w:start w:val="1"/>
      <w:numFmt w:val="bullet"/>
      <w:lvlText w:val=""/>
      <w:lvlJc w:val="left"/>
      <w:pPr>
        <w:ind w:left="2160" w:hanging="360"/>
      </w:pPr>
      <w:rPr>
        <w:rFonts w:ascii="Wingdings" w:hAnsi="Wingdings" w:hint="default"/>
      </w:rPr>
    </w:lvl>
    <w:lvl w:ilvl="3" w:tplc="CD98FB04">
      <w:start w:val="1"/>
      <w:numFmt w:val="bullet"/>
      <w:lvlText w:val=""/>
      <w:lvlJc w:val="left"/>
      <w:pPr>
        <w:ind w:left="2880" w:hanging="360"/>
      </w:pPr>
      <w:rPr>
        <w:rFonts w:ascii="Symbol" w:hAnsi="Symbol" w:hint="default"/>
      </w:rPr>
    </w:lvl>
    <w:lvl w:ilvl="4" w:tplc="50786742">
      <w:start w:val="1"/>
      <w:numFmt w:val="bullet"/>
      <w:lvlText w:val="o"/>
      <w:lvlJc w:val="left"/>
      <w:pPr>
        <w:ind w:left="3600" w:hanging="360"/>
      </w:pPr>
      <w:rPr>
        <w:rFonts w:ascii="Courier New" w:hAnsi="Courier New" w:hint="default"/>
      </w:rPr>
    </w:lvl>
    <w:lvl w:ilvl="5" w:tplc="D812E002">
      <w:start w:val="1"/>
      <w:numFmt w:val="bullet"/>
      <w:lvlText w:val=""/>
      <w:lvlJc w:val="left"/>
      <w:pPr>
        <w:ind w:left="4320" w:hanging="360"/>
      </w:pPr>
      <w:rPr>
        <w:rFonts w:ascii="Wingdings" w:hAnsi="Wingdings" w:hint="default"/>
      </w:rPr>
    </w:lvl>
    <w:lvl w:ilvl="6" w:tplc="5F70DAA4">
      <w:start w:val="1"/>
      <w:numFmt w:val="bullet"/>
      <w:lvlText w:val=""/>
      <w:lvlJc w:val="left"/>
      <w:pPr>
        <w:ind w:left="5040" w:hanging="360"/>
      </w:pPr>
      <w:rPr>
        <w:rFonts w:ascii="Symbol" w:hAnsi="Symbol" w:hint="default"/>
      </w:rPr>
    </w:lvl>
    <w:lvl w:ilvl="7" w:tplc="8116B4C8">
      <w:start w:val="1"/>
      <w:numFmt w:val="bullet"/>
      <w:lvlText w:val="o"/>
      <w:lvlJc w:val="left"/>
      <w:pPr>
        <w:ind w:left="5760" w:hanging="360"/>
      </w:pPr>
      <w:rPr>
        <w:rFonts w:ascii="Courier New" w:hAnsi="Courier New" w:hint="default"/>
      </w:rPr>
    </w:lvl>
    <w:lvl w:ilvl="8" w:tplc="0316B56C">
      <w:start w:val="1"/>
      <w:numFmt w:val="bullet"/>
      <w:lvlText w:val=""/>
      <w:lvlJc w:val="left"/>
      <w:pPr>
        <w:ind w:left="6480" w:hanging="360"/>
      </w:pPr>
      <w:rPr>
        <w:rFonts w:ascii="Wingdings" w:hAnsi="Wingdings" w:hint="default"/>
      </w:rPr>
    </w:lvl>
  </w:abstractNum>
  <w:abstractNum w:abstractNumId="6" w15:restartNumberingAfterBreak="0">
    <w:nsid w:val="194930E5"/>
    <w:multiLevelType w:val="hybridMultilevel"/>
    <w:tmpl w:val="14929348"/>
    <w:lvl w:ilvl="0" w:tplc="4FCA73AA">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D2A6D5"/>
    <w:multiLevelType w:val="hybridMultilevel"/>
    <w:tmpl w:val="CBE47E18"/>
    <w:lvl w:ilvl="0" w:tplc="F7F2CB7A">
      <w:start w:val="1"/>
      <w:numFmt w:val="bullet"/>
      <w:lvlText w:val=""/>
      <w:lvlJc w:val="left"/>
      <w:pPr>
        <w:ind w:left="1080" w:hanging="360"/>
      </w:pPr>
      <w:rPr>
        <w:rFonts w:ascii="Symbol" w:hAnsi="Symbol" w:hint="default"/>
      </w:rPr>
    </w:lvl>
    <w:lvl w:ilvl="1" w:tplc="AAB43B36">
      <w:start w:val="1"/>
      <w:numFmt w:val="bullet"/>
      <w:lvlText w:val="o"/>
      <w:lvlJc w:val="left"/>
      <w:pPr>
        <w:ind w:left="1800" w:hanging="360"/>
      </w:pPr>
      <w:rPr>
        <w:rFonts w:ascii="Courier New" w:hAnsi="Courier New" w:hint="default"/>
      </w:rPr>
    </w:lvl>
    <w:lvl w:ilvl="2" w:tplc="080E4E4E">
      <w:start w:val="1"/>
      <w:numFmt w:val="bullet"/>
      <w:lvlText w:val=""/>
      <w:lvlJc w:val="left"/>
      <w:pPr>
        <w:ind w:left="2520" w:hanging="360"/>
      </w:pPr>
      <w:rPr>
        <w:rFonts w:ascii="Wingdings" w:hAnsi="Wingdings" w:hint="default"/>
      </w:rPr>
    </w:lvl>
    <w:lvl w:ilvl="3" w:tplc="54FCA15A">
      <w:start w:val="1"/>
      <w:numFmt w:val="bullet"/>
      <w:lvlText w:val=""/>
      <w:lvlJc w:val="left"/>
      <w:pPr>
        <w:ind w:left="3240" w:hanging="360"/>
      </w:pPr>
      <w:rPr>
        <w:rFonts w:ascii="Symbol" w:hAnsi="Symbol" w:hint="default"/>
      </w:rPr>
    </w:lvl>
    <w:lvl w:ilvl="4" w:tplc="A184AB76">
      <w:start w:val="1"/>
      <w:numFmt w:val="bullet"/>
      <w:lvlText w:val="o"/>
      <w:lvlJc w:val="left"/>
      <w:pPr>
        <w:ind w:left="3960" w:hanging="360"/>
      </w:pPr>
      <w:rPr>
        <w:rFonts w:ascii="Courier New" w:hAnsi="Courier New" w:hint="default"/>
      </w:rPr>
    </w:lvl>
    <w:lvl w:ilvl="5" w:tplc="7222049A">
      <w:start w:val="1"/>
      <w:numFmt w:val="bullet"/>
      <w:lvlText w:val=""/>
      <w:lvlJc w:val="left"/>
      <w:pPr>
        <w:ind w:left="4680" w:hanging="360"/>
      </w:pPr>
      <w:rPr>
        <w:rFonts w:ascii="Wingdings" w:hAnsi="Wingdings" w:hint="default"/>
      </w:rPr>
    </w:lvl>
    <w:lvl w:ilvl="6" w:tplc="02502102">
      <w:start w:val="1"/>
      <w:numFmt w:val="bullet"/>
      <w:lvlText w:val=""/>
      <w:lvlJc w:val="left"/>
      <w:pPr>
        <w:ind w:left="5400" w:hanging="360"/>
      </w:pPr>
      <w:rPr>
        <w:rFonts w:ascii="Symbol" w:hAnsi="Symbol" w:hint="default"/>
      </w:rPr>
    </w:lvl>
    <w:lvl w:ilvl="7" w:tplc="B57CF8C0">
      <w:start w:val="1"/>
      <w:numFmt w:val="bullet"/>
      <w:lvlText w:val="o"/>
      <w:lvlJc w:val="left"/>
      <w:pPr>
        <w:ind w:left="6120" w:hanging="360"/>
      </w:pPr>
      <w:rPr>
        <w:rFonts w:ascii="Courier New" w:hAnsi="Courier New" w:hint="default"/>
      </w:rPr>
    </w:lvl>
    <w:lvl w:ilvl="8" w:tplc="6EB47ED2">
      <w:start w:val="1"/>
      <w:numFmt w:val="bullet"/>
      <w:lvlText w:val=""/>
      <w:lvlJc w:val="left"/>
      <w:pPr>
        <w:ind w:left="6840" w:hanging="360"/>
      </w:pPr>
      <w:rPr>
        <w:rFonts w:ascii="Wingdings" w:hAnsi="Wingdings" w:hint="default"/>
      </w:rPr>
    </w:lvl>
  </w:abstractNum>
  <w:abstractNum w:abstractNumId="8" w15:restartNumberingAfterBreak="0">
    <w:nsid w:val="214341F4"/>
    <w:multiLevelType w:val="hybridMultilevel"/>
    <w:tmpl w:val="3866EB16"/>
    <w:lvl w:ilvl="0" w:tplc="3468F10E">
      <w:start w:val="1"/>
      <w:numFmt w:val="bullet"/>
      <w:lvlText w:val="·"/>
      <w:lvlJc w:val="left"/>
      <w:pPr>
        <w:ind w:left="720" w:hanging="360"/>
      </w:pPr>
      <w:rPr>
        <w:rFonts w:ascii="Symbol" w:hAnsi="Symbol" w:hint="default"/>
      </w:rPr>
    </w:lvl>
    <w:lvl w:ilvl="1" w:tplc="4648A5BE">
      <w:start w:val="1"/>
      <w:numFmt w:val="bullet"/>
      <w:lvlText w:val="o"/>
      <w:lvlJc w:val="left"/>
      <w:pPr>
        <w:ind w:left="1440" w:hanging="360"/>
      </w:pPr>
      <w:rPr>
        <w:rFonts w:ascii="Courier New" w:hAnsi="Courier New" w:hint="default"/>
      </w:rPr>
    </w:lvl>
    <w:lvl w:ilvl="2" w:tplc="D79CF2AA">
      <w:start w:val="1"/>
      <w:numFmt w:val="bullet"/>
      <w:lvlText w:val=""/>
      <w:lvlJc w:val="left"/>
      <w:pPr>
        <w:ind w:left="2160" w:hanging="360"/>
      </w:pPr>
      <w:rPr>
        <w:rFonts w:ascii="Wingdings" w:hAnsi="Wingdings" w:hint="default"/>
      </w:rPr>
    </w:lvl>
    <w:lvl w:ilvl="3" w:tplc="FA762FA2">
      <w:start w:val="1"/>
      <w:numFmt w:val="bullet"/>
      <w:lvlText w:val=""/>
      <w:lvlJc w:val="left"/>
      <w:pPr>
        <w:ind w:left="2880" w:hanging="360"/>
      </w:pPr>
      <w:rPr>
        <w:rFonts w:ascii="Symbol" w:hAnsi="Symbol" w:hint="default"/>
      </w:rPr>
    </w:lvl>
    <w:lvl w:ilvl="4" w:tplc="C6ECFECA">
      <w:start w:val="1"/>
      <w:numFmt w:val="bullet"/>
      <w:lvlText w:val="o"/>
      <w:lvlJc w:val="left"/>
      <w:pPr>
        <w:ind w:left="3600" w:hanging="360"/>
      </w:pPr>
      <w:rPr>
        <w:rFonts w:ascii="Courier New" w:hAnsi="Courier New" w:hint="default"/>
      </w:rPr>
    </w:lvl>
    <w:lvl w:ilvl="5" w:tplc="30A23368">
      <w:start w:val="1"/>
      <w:numFmt w:val="bullet"/>
      <w:lvlText w:val=""/>
      <w:lvlJc w:val="left"/>
      <w:pPr>
        <w:ind w:left="4320" w:hanging="360"/>
      </w:pPr>
      <w:rPr>
        <w:rFonts w:ascii="Wingdings" w:hAnsi="Wingdings" w:hint="default"/>
      </w:rPr>
    </w:lvl>
    <w:lvl w:ilvl="6" w:tplc="8FB47FFE">
      <w:start w:val="1"/>
      <w:numFmt w:val="bullet"/>
      <w:lvlText w:val=""/>
      <w:lvlJc w:val="left"/>
      <w:pPr>
        <w:ind w:left="5040" w:hanging="360"/>
      </w:pPr>
      <w:rPr>
        <w:rFonts w:ascii="Symbol" w:hAnsi="Symbol" w:hint="default"/>
      </w:rPr>
    </w:lvl>
    <w:lvl w:ilvl="7" w:tplc="CA1AEEB0">
      <w:start w:val="1"/>
      <w:numFmt w:val="bullet"/>
      <w:lvlText w:val="o"/>
      <w:lvlJc w:val="left"/>
      <w:pPr>
        <w:ind w:left="5760" w:hanging="360"/>
      </w:pPr>
      <w:rPr>
        <w:rFonts w:ascii="Courier New" w:hAnsi="Courier New" w:hint="default"/>
      </w:rPr>
    </w:lvl>
    <w:lvl w:ilvl="8" w:tplc="9D6239D0">
      <w:start w:val="1"/>
      <w:numFmt w:val="bullet"/>
      <w:lvlText w:val=""/>
      <w:lvlJc w:val="left"/>
      <w:pPr>
        <w:ind w:left="6480" w:hanging="360"/>
      </w:pPr>
      <w:rPr>
        <w:rFonts w:ascii="Wingdings" w:hAnsi="Wingdings" w:hint="default"/>
      </w:rPr>
    </w:lvl>
  </w:abstractNum>
  <w:abstractNum w:abstractNumId="9" w15:restartNumberingAfterBreak="0">
    <w:nsid w:val="27146076"/>
    <w:multiLevelType w:val="hybridMultilevel"/>
    <w:tmpl w:val="E61C81DA"/>
    <w:lvl w:ilvl="0" w:tplc="FB408B02">
      <w:start w:val="1"/>
      <w:numFmt w:val="bullet"/>
      <w:lvlText w:val="·"/>
      <w:lvlJc w:val="left"/>
      <w:pPr>
        <w:ind w:left="720" w:hanging="360"/>
      </w:pPr>
      <w:rPr>
        <w:rFonts w:ascii="Symbol" w:hAnsi="Symbol" w:hint="default"/>
      </w:rPr>
    </w:lvl>
    <w:lvl w:ilvl="1" w:tplc="49CECF30">
      <w:start w:val="1"/>
      <w:numFmt w:val="bullet"/>
      <w:lvlText w:val="o"/>
      <w:lvlJc w:val="left"/>
      <w:pPr>
        <w:ind w:left="1440" w:hanging="360"/>
      </w:pPr>
      <w:rPr>
        <w:rFonts w:ascii="Courier New" w:hAnsi="Courier New" w:hint="default"/>
      </w:rPr>
    </w:lvl>
    <w:lvl w:ilvl="2" w:tplc="FFCE0A76">
      <w:start w:val="1"/>
      <w:numFmt w:val="bullet"/>
      <w:lvlText w:val=""/>
      <w:lvlJc w:val="left"/>
      <w:pPr>
        <w:ind w:left="2160" w:hanging="360"/>
      </w:pPr>
      <w:rPr>
        <w:rFonts w:ascii="Wingdings" w:hAnsi="Wingdings" w:hint="default"/>
      </w:rPr>
    </w:lvl>
    <w:lvl w:ilvl="3" w:tplc="B9384F78">
      <w:start w:val="1"/>
      <w:numFmt w:val="bullet"/>
      <w:lvlText w:val=""/>
      <w:lvlJc w:val="left"/>
      <w:pPr>
        <w:ind w:left="2880" w:hanging="360"/>
      </w:pPr>
      <w:rPr>
        <w:rFonts w:ascii="Symbol" w:hAnsi="Symbol" w:hint="default"/>
      </w:rPr>
    </w:lvl>
    <w:lvl w:ilvl="4" w:tplc="3B7672B6">
      <w:start w:val="1"/>
      <w:numFmt w:val="bullet"/>
      <w:lvlText w:val="o"/>
      <w:lvlJc w:val="left"/>
      <w:pPr>
        <w:ind w:left="3600" w:hanging="360"/>
      </w:pPr>
      <w:rPr>
        <w:rFonts w:ascii="Courier New" w:hAnsi="Courier New" w:hint="default"/>
      </w:rPr>
    </w:lvl>
    <w:lvl w:ilvl="5" w:tplc="21147546">
      <w:start w:val="1"/>
      <w:numFmt w:val="bullet"/>
      <w:lvlText w:val=""/>
      <w:lvlJc w:val="left"/>
      <w:pPr>
        <w:ind w:left="4320" w:hanging="360"/>
      </w:pPr>
      <w:rPr>
        <w:rFonts w:ascii="Wingdings" w:hAnsi="Wingdings" w:hint="default"/>
      </w:rPr>
    </w:lvl>
    <w:lvl w:ilvl="6" w:tplc="7E1A1418">
      <w:start w:val="1"/>
      <w:numFmt w:val="bullet"/>
      <w:lvlText w:val=""/>
      <w:lvlJc w:val="left"/>
      <w:pPr>
        <w:ind w:left="5040" w:hanging="360"/>
      </w:pPr>
      <w:rPr>
        <w:rFonts w:ascii="Symbol" w:hAnsi="Symbol" w:hint="default"/>
      </w:rPr>
    </w:lvl>
    <w:lvl w:ilvl="7" w:tplc="61AC61CE">
      <w:start w:val="1"/>
      <w:numFmt w:val="bullet"/>
      <w:lvlText w:val="o"/>
      <w:lvlJc w:val="left"/>
      <w:pPr>
        <w:ind w:left="5760" w:hanging="360"/>
      </w:pPr>
      <w:rPr>
        <w:rFonts w:ascii="Courier New" w:hAnsi="Courier New" w:hint="default"/>
      </w:rPr>
    </w:lvl>
    <w:lvl w:ilvl="8" w:tplc="B0DA5216">
      <w:start w:val="1"/>
      <w:numFmt w:val="bullet"/>
      <w:lvlText w:val=""/>
      <w:lvlJc w:val="left"/>
      <w:pPr>
        <w:ind w:left="6480" w:hanging="360"/>
      </w:pPr>
      <w:rPr>
        <w:rFonts w:ascii="Wingdings" w:hAnsi="Wingdings" w:hint="default"/>
      </w:rPr>
    </w:lvl>
  </w:abstractNum>
  <w:abstractNum w:abstractNumId="10" w15:restartNumberingAfterBreak="0">
    <w:nsid w:val="275C0CF2"/>
    <w:multiLevelType w:val="hybridMultilevel"/>
    <w:tmpl w:val="2B02629C"/>
    <w:lvl w:ilvl="0" w:tplc="90D48E26">
      <w:start w:val="1"/>
      <w:numFmt w:val="bullet"/>
      <w:lvlText w:val=""/>
      <w:lvlJc w:val="left"/>
      <w:pPr>
        <w:ind w:left="1080" w:hanging="360"/>
      </w:pPr>
      <w:rPr>
        <w:rFonts w:ascii="Symbol" w:hAnsi="Symbol" w:hint="default"/>
      </w:rPr>
    </w:lvl>
    <w:lvl w:ilvl="1" w:tplc="F0660544">
      <w:start w:val="1"/>
      <w:numFmt w:val="bullet"/>
      <w:lvlText w:val="o"/>
      <w:lvlJc w:val="left"/>
      <w:pPr>
        <w:ind w:left="1800" w:hanging="360"/>
      </w:pPr>
      <w:rPr>
        <w:rFonts w:ascii="Courier New" w:hAnsi="Courier New" w:hint="default"/>
      </w:rPr>
    </w:lvl>
    <w:lvl w:ilvl="2" w:tplc="5B6EFBD2">
      <w:start w:val="1"/>
      <w:numFmt w:val="bullet"/>
      <w:lvlText w:val=""/>
      <w:lvlJc w:val="left"/>
      <w:pPr>
        <w:ind w:left="2520" w:hanging="360"/>
      </w:pPr>
      <w:rPr>
        <w:rFonts w:ascii="Wingdings" w:hAnsi="Wingdings" w:hint="default"/>
      </w:rPr>
    </w:lvl>
    <w:lvl w:ilvl="3" w:tplc="63D2F938">
      <w:start w:val="1"/>
      <w:numFmt w:val="bullet"/>
      <w:lvlText w:val=""/>
      <w:lvlJc w:val="left"/>
      <w:pPr>
        <w:ind w:left="3240" w:hanging="360"/>
      </w:pPr>
      <w:rPr>
        <w:rFonts w:ascii="Symbol" w:hAnsi="Symbol" w:hint="default"/>
      </w:rPr>
    </w:lvl>
    <w:lvl w:ilvl="4" w:tplc="A1408FA2">
      <w:start w:val="1"/>
      <w:numFmt w:val="bullet"/>
      <w:lvlText w:val="o"/>
      <w:lvlJc w:val="left"/>
      <w:pPr>
        <w:ind w:left="3960" w:hanging="360"/>
      </w:pPr>
      <w:rPr>
        <w:rFonts w:ascii="Courier New" w:hAnsi="Courier New" w:hint="default"/>
      </w:rPr>
    </w:lvl>
    <w:lvl w:ilvl="5" w:tplc="B73E3F56">
      <w:start w:val="1"/>
      <w:numFmt w:val="bullet"/>
      <w:lvlText w:val=""/>
      <w:lvlJc w:val="left"/>
      <w:pPr>
        <w:ind w:left="4680" w:hanging="360"/>
      </w:pPr>
      <w:rPr>
        <w:rFonts w:ascii="Wingdings" w:hAnsi="Wingdings" w:hint="default"/>
      </w:rPr>
    </w:lvl>
    <w:lvl w:ilvl="6" w:tplc="49A0D5AA">
      <w:start w:val="1"/>
      <w:numFmt w:val="bullet"/>
      <w:lvlText w:val=""/>
      <w:lvlJc w:val="left"/>
      <w:pPr>
        <w:ind w:left="5400" w:hanging="360"/>
      </w:pPr>
      <w:rPr>
        <w:rFonts w:ascii="Symbol" w:hAnsi="Symbol" w:hint="default"/>
      </w:rPr>
    </w:lvl>
    <w:lvl w:ilvl="7" w:tplc="943AEA76">
      <w:start w:val="1"/>
      <w:numFmt w:val="bullet"/>
      <w:lvlText w:val="o"/>
      <w:lvlJc w:val="left"/>
      <w:pPr>
        <w:ind w:left="6120" w:hanging="360"/>
      </w:pPr>
      <w:rPr>
        <w:rFonts w:ascii="Courier New" w:hAnsi="Courier New" w:hint="default"/>
      </w:rPr>
    </w:lvl>
    <w:lvl w:ilvl="8" w:tplc="69A458F2">
      <w:start w:val="1"/>
      <w:numFmt w:val="bullet"/>
      <w:lvlText w:val=""/>
      <w:lvlJc w:val="left"/>
      <w:pPr>
        <w:ind w:left="6840" w:hanging="360"/>
      </w:pPr>
      <w:rPr>
        <w:rFonts w:ascii="Wingdings" w:hAnsi="Wingdings" w:hint="default"/>
      </w:rPr>
    </w:lvl>
  </w:abstractNum>
  <w:abstractNum w:abstractNumId="11" w15:restartNumberingAfterBreak="0">
    <w:nsid w:val="2D98A4D7"/>
    <w:multiLevelType w:val="hybridMultilevel"/>
    <w:tmpl w:val="477CF0AE"/>
    <w:lvl w:ilvl="0" w:tplc="C5AC0EF4">
      <w:start w:val="1"/>
      <w:numFmt w:val="bullet"/>
      <w:lvlText w:val="·"/>
      <w:lvlJc w:val="left"/>
      <w:pPr>
        <w:ind w:left="720" w:hanging="360"/>
      </w:pPr>
      <w:rPr>
        <w:rFonts w:ascii="Symbol" w:hAnsi="Symbol" w:hint="default"/>
      </w:rPr>
    </w:lvl>
    <w:lvl w:ilvl="1" w:tplc="08D638A0">
      <w:start w:val="1"/>
      <w:numFmt w:val="bullet"/>
      <w:lvlText w:val="o"/>
      <w:lvlJc w:val="left"/>
      <w:pPr>
        <w:ind w:left="1440" w:hanging="360"/>
      </w:pPr>
      <w:rPr>
        <w:rFonts w:ascii="Courier New" w:hAnsi="Courier New" w:hint="default"/>
      </w:rPr>
    </w:lvl>
    <w:lvl w:ilvl="2" w:tplc="C3809C50">
      <w:start w:val="1"/>
      <w:numFmt w:val="bullet"/>
      <w:lvlText w:val=""/>
      <w:lvlJc w:val="left"/>
      <w:pPr>
        <w:ind w:left="2160" w:hanging="360"/>
      </w:pPr>
      <w:rPr>
        <w:rFonts w:ascii="Wingdings" w:hAnsi="Wingdings" w:hint="default"/>
      </w:rPr>
    </w:lvl>
    <w:lvl w:ilvl="3" w:tplc="26F4C6BE">
      <w:start w:val="1"/>
      <w:numFmt w:val="bullet"/>
      <w:lvlText w:val=""/>
      <w:lvlJc w:val="left"/>
      <w:pPr>
        <w:ind w:left="2880" w:hanging="360"/>
      </w:pPr>
      <w:rPr>
        <w:rFonts w:ascii="Symbol" w:hAnsi="Symbol" w:hint="default"/>
      </w:rPr>
    </w:lvl>
    <w:lvl w:ilvl="4" w:tplc="1EEE05AE">
      <w:start w:val="1"/>
      <w:numFmt w:val="bullet"/>
      <w:lvlText w:val="o"/>
      <w:lvlJc w:val="left"/>
      <w:pPr>
        <w:ind w:left="3600" w:hanging="360"/>
      </w:pPr>
      <w:rPr>
        <w:rFonts w:ascii="Courier New" w:hAnsi="Courier New" w:hint="default"/>
      </w:rPr>
    </w:lvl>
    <w:lvl w:ilvl="5" w:tplc="5FCC96AA">
      <w:start w:val="1"/>
      <w:numFmt w:val="bullet"/>
      <w:lvlText w:val=""/>
      <w:lvlJc w:val="left"/>
      <w:pPr>
        <w:ind w:left="4320" w:hanging="360"/>
      </w:pPr>
      <w:rPr>
        <w:rFonts w:ascii="Wingdings" w:hAnsi="Wingdings" w:hint="default"/>
      </w:rPr>
    </w:lvl>
    <w:lvl w:ilvl="6" w:tplc="6A52360C">
      <w:start w:val="1"/>
      <w:numFmt w:val="bullet"/>
      <w:lvlText w:val=""/>
      <w:lvlJc w:val="left"/>
      <w:pPr>
        <w:ind w:left="5040" w:hanging="360"/>
      </w:pPr>
      <w:rPr>
        <w:rFonts w:ascii="Symbol" w:hAnsi="Symbol" w:hint="default"/>
      </w:rPr>
    </w:lvl>
    <w:lvl w:ilvl="7" w:tplc="B0B4892E">
      <w:start w:val="1"/>
      <w:numFmt w:val="bullet"/>
      <w:lvlText w:val="o"/>
      <w:lvlJc w:val="left"/>
      <w:pPr>
        <w:ind w:left="5760" w:hanging="360"/>
      </w:pPr>
      <w:rPr>
        <w:rFonts w:ascii="Courier New" w:hAnsi="Courier New" w:hint="default"/>
      </w:rPr>
    </w:lvl>
    <w:lvl w:ilvl="8" w:tplc="242C037E">
      <w:start w:val="1"/>
      <w:numFmt w:val="bullet"/>
      <w:lvlText w:val=""/>
      <w:lvlJc w:val="left"/>
      <w:pPr>
        <w:ind w:left="6480" w:hanging="360"/>
      </w:pPr>
      <w:rPr>
        <w:rFonts w:ascii="Wingdings" w:hAnsi="Wingdings" w:hint="default"/>
      </w:rPr>
    </w:lvl>
  </w:abstractNum>
  <w:abstractNum w:abstractNumId="12" w15:restartNumberingAfterBreak="0">
    <w:nsid w:val="2FE35D02"/>
    <w:multiLevelType w:val="hybridMultilevel"/>
    <w:tmpl w:val="19148608"/>
    <w:lvl w:ilvl="0" w:tplc="8634F6BA">
      <w:start w:val="1"/>
      <w:numFmt w:val="bullet"/>
      <w:lvlText w:val="·"/>
      <w:lvlJc w:val="left"/>
      <w:pPr>
        <w:ind w:left="720" w:hanging="360"/>
      </w:pPr>
      <w:rPr>
        <w:rFonts w:ascii="Symbol" w:hAnsi="Symbol" w:hint="default"/>
      </w:rPr>
    </w:lvl>
    <w:lvl w:ilvl="1" w:tplc="FC6EAD18">
      <w:start w:val="1"/>
      <w:numFmt w:val="bullet"/>
      <w:lvlText w:val="o"/>
      <w:lvlJc w:val="left"/>
      <w:pPr>
        <w:ind w:left="1440" w:hanging="360"/>
      </w:pPr>
      <w:rPr>
        <w:rFonts w:ascii="Courier New" w:hAnsi="Courier New" w:hint="default"/>
      </w:rPr>
    </w:lvl>
    <w:lvl w:ilvl="2" w:tplc="0352A6F2">
      <w:start w:val="1"/>
      <w:numFmt w:val="bullet"/>
      <w:lvlText w:val=""/>
      <w:lvlJc w:val="left"/>
      <w:pPr>
        <w:ind w:left="2160" w:hanging="360"/>
      </w:pPr>
      <w:rPr>
        <w:rFonts w:ascii="Wingdings" w:hAnsi="Wingdings" w:hint="default"/>
      </w:rPr>
    </w:lvl>
    <w:lvl w:ilvl="3" w:tplc="32FEB642">
      <w:start w:val="1"/>
      <w:numFmt w:val="bullet"/>
      <w:lvlText w:val=""/>
      <w:lvlJc w:val="left"/>
      <w:pPr>
        <w:ind w:left="2880" w:hanging="360"/>
      </w:pPr>
      <w:rPr>
        <w:rFonts w:ascii="Symbol" w:hAnsi="Symbol" w:hint="default"/>
      </w:rPr>
    </w:lvl>
    <w:lvl w:ilvl="4" w:tplc="740C4BB8">
      <w:start w:val="1"/>
      <w:numFmt w:val="bullet"/>
      <w:lvlText w:val="o"/>
      <w:lvlJc w:val="left"/>
      <w:pPr>
        <w:ind w:left="3600" w:hanging="360"/>
      </w:pPr>
      <w:rPr>
        <w:rFonts w:ascii="Courier New" w:hAnsi="Courier New" w:hint="default"/>
      </w:rPr>
    </w:lvl>
    <w:lvl w:ilvl="5" w:tplc="4DBA49DA">
      <w:start w:val="1"/>
      <w:numFmt w:val="bullet"/>
      <w:lvlText w:val=""/>
      <w:lvlJc w:val="left"/>
      <w:pPr>
        <w:ind w:left="4320" w:hanging="360"/>
      </w:pPr>
      <w:rPr>
        <w:rFonts w:ascii="Wingdings" w:hAnsi="Wingdings" w:hint="default"/>
      </w:rPr>
    </w:lvl>
    <w:lvl w:ilvl="6" w:tplc="7E90FBFE">
      <w:start w:val="1"/>
      <w:numFmt w:val="bullet"/>
      <w:lvlText w:val=""/>
      <w:lvlJc w:val="left"/>
      <w:pPr>
        <w:ind w:left="5040" w:hanging="360"/>
      </w:pPr>
      <w:rPr>
        <w:rFonts w:ascii="Symbol" w:hAnsi="Symbol" w:hint="default"/>
      </w:rPr>
    </w:lvl>
    <w:lvl w:ilvl="7" w:tplc="F222A014">
      <w:start w:val="1"/>
      <w:numFmt w:val="bullet"/>
      <w:lvlText w:val="o"/>
      <w:lvlJc w:val="left"/>
      <w:pPr>
        <w:ind w:left="5760" w:hanging="360"/>
      </w:pPr>
      <w:rPr>
        <w:rFonts w:ascii="Courier New" w:hAnsi="Courier New" w:hint="default"/>
      </w:rPr>
    </w:lvl>
    <w:lvl w:ilvl="8" w:tplc="A12A628E">
      <w:start w:val="1"/>
      <w:numFmt w:val="bullet"/>
      <w:lvlText w:val=""/>
      <w:lvlJc w:val="left"/>
      <w:pPr>
        <w:ind w:left="6480" w:hanging="360"/>
      </w:pPr>
      <w:rPr>
        <w:rFonts w:ascii="Wingdings" w:hAnsi="Wingdings" w:hint="default"/>
      </w:rPr>
    </w:lvl>
  </w:abstractNum>
  <w:abstractNum w:abstractNumId="13" w15:restartNumberingAfterBreak="0">
    <w:nsid w:val="498E2040"/>
    <w:multiLevelType w:val="hybridMultilevel"/>
    <w:tmpl w:val="A9128CF6"/>
    <w:lvl w:ilvl="0" w:tplc="3392E252">
      <w:start w:val="1"/>
      <w:numFmt w:val="decimal"/>
      <w:lvlText w:val="%1."/>
      <w:lvlJc w:val="left"/>
      <w:pPr>
        <w:ind w:left="720" w:hanging="360"/>
      </w:pPr>
    </w:lvl>
    <w:lvl w:ilvl="1" w:tplc="F62A546C">
      <w:start w:val="1"/>
      <w:numFmt w:val="lowerLetter"/>
      <w:lvlText w:val="%2."/>
      <w:lvlJc w:val="left"/>
      <w:pPr>
        <w:ind w:left="1440" w:hanging="360"/>
      </w:pPr>
    </w:lvl>
    <w:lvl w:ilvl="2" w:tplc="1930B3FC">
      <w:start w:val="1"/>
      <w:numFmt w:val="lowerRoman"/>
      <w:lvlText w:val="%3."/>
      <w:lvlJc w:val="right"/>
      <w:pPr>
        <w:ind w:left="2160" w:hanging="180"/>
      </w:pPr>
    </w:lvl>
    <w:lvl w:ilvl="3" w:tplc="7EC8425E">
      <w:start w:val="1"/>
      <w:numFmt w:val="decimal"/>
      <w:lvlText w:val="%4."/>
      <w:lvlJc w:val="left"/>
      <w:pPr>
        <w:ind w:left="2880" w:hanging="360"/>
      </w:pPr>
    </w:lvl>
    <w:lvl w:ilvl="4" w:tplc="66AA1B8A">
      <w:start w:val="1"/>
      <w:numFmt w:val="lowerLetter"/>
      <w:lvlText w:val="%5."/>
      <w:lvlJc w:val="left"/>
      <w:pPr>
        <w:ind w:left="3600" w:hanging="360"/>
      </w:pPr>
    </w:lvl>
    <w:lvl w:ilvl="5" w:tplc="F4809746">
      <w:start w:val="1"/>
      <w:numFmt w:val="lowerRoman"/>
      <w:lvlText w:val="%6."/>
      <w:lvlJc w:val="right"/>
      <w:pPr>
        <w:ind w:left="4320" w:hanging="180"/>
      </w:pPr>
    </w:lvl>
    <w:lvl w:ilvl="6" w:tplc="C3589714">
      <w:start w:val="1"/>
      <w:numFmt w:val="decimal"/>
      <w:lvlText w:val="%7."/>
      <w:lvlJc w:val="left"/>
      <w:pPr>
        <w:ind w:left="5040" w:hanging="360"/>
      </w:pPr>
    </w:lvl>
    <w:lvl w:ilvl="7" w:tplc="52527504">
      <w:start w:val="1"/>
      <w:numFmt w:val="lowerLetter"/>
      <w:lvlText w:val="%8."/>
      <w:lvlJc w:val="left"/>
      <w:pPr>
        <w:ind w:left="5760" w:hanging="360"/>
      </w:pPr>
    </w:lvl>
    <w:lvl w:ilvl="8" w:tplc="7A00B32A">
      <w:start w:val="1"/>
      <w:numFmt w:val="lowerRoman"/>
      <w:lvlText w:val="%9."/>
      <w:lvlJc w:val="right"/>
      <w:pPr>
        <w:ind w:left="6480" w:hanging="180"/>
      </w:pPr>
    </w:lvl>
  </w:abstractNum>
  <w:abstractNum w:abstractNumId="14" w15:restartNumberingAfterBreak="0">
    <w:nsid w:val="50F496CC"/>
    <w:multiLevelType w:val="hybridMultilevel"/>
    <w:tmpl w:val="4578858C"/>
    <w:lvl w:ilvl="0" w:tplc="B888DC4E">
      <w:start w:val="1"/>
      <w:numFmt w:val="bullet"/>
      <w:lvlText w:val=""/>
      <w:lvlJc w:val="left"/>
      <w:pPr>
        <w:ind w:left="720" w:hanging="360"/>
      </w:pPr>
      <w:rPr>
        <w:rFonts w:ascii="Symbol" w:hAnsi="Symbol" w:hint="default"/>
      </w:rPr>
    </w:lvl>
    <w:lvl w:ilvl="1" w:tplc="4C443F24">
      <w:start w:val="1"/>
      <w:numFmt w:val="bullet"/>
      <w:lvlText w:val="o"/>
      <w:lvlJc w:val="left"/>
      <w:pPr>
        <w:ind w:left="1440" w:hanging="360"/>
      </w:pPr>
      <w:rPr>
        <w:rFonts w:ascii="&quot;Courier New&quot;" w:hAnsi="&quot;Courier New&quot;" w:hint="default"/>
      </w:rPr>
    </w:lvl>
    <w:lvl w:ilvl="2" w:tplc="97DE9C90">
      <w:start w:val="1"/>
      <w:numFmt w:val="bullet"/>
      <w:lvlText w:val=""/>
      <w:lvlJc w:val="left"/>
      <w:pPr>
        <w:ind w:left="2160" w:hanging="360"/>
      </w:pPr>
      <w:rPr>
        <w:rFonts w:ascii="Wingdings" w:hAnsi="Wingdings" w:hint="default"/>
      </w:rPr>
    </w:lvl>
    <w:lvl w:ilvl="3" w:tplc="DBD88FB4">
      <w:start w:val="1"/>
      <w:numFmt w:val="bullet"/>
      <w:lvlText w:val=""/>
      <w:lvlJc w:val="left"/>
      <w:pPr>
        <w:ind w:left="2880" w:hanging="360"/>
      </w:pPr>
      <w:rPr>
        <w:rFonts w:ascii="Symbol" w:hAnsi="Symbol" w:hint="default"/>
      </w:rPr>
    </w:lvl>
    <w:lvl w:ilvl="4" w:tplc="58D0B11C">
      <w:start w:val="1"/>
      <w:numFmt w:val="bullet"/>
      <w:lvlText w:val="o"/>
      <w:lvlJc w:val="left"/>
      <w:pPr>
        <w:ind w:left="3600" w:hanging="360"/>
      </w:pPr>
      <w:rPr>
        <w:rFonts w:ascii="Courier New" w:hAnsi="Courier New" w:hint="default"/>
      </w:rPr>
    </w:lvl>
    <w:lvl w:ilvl="5" w:tplc="2C340FEE">
      <w:start w:val="1"/>
      <w:numFmt w:val="bullet"/>
      <w:lvlText w:val=""/>
      <w:lvlJc w:val="left"/>
      <w:pPr>
        <w:ind w:left="4320" w:hanging="360"/>
      </w:pPr>
      <w:rPr>
        <w:rFonts w:ascii="Wingdings" w:hAnsi="Wingdings" w:hint="default"/>
      </w:rPr>
    </w:lvl>
    <w:lvl w:ilvl="6" w:tplc="958A73C6">
      <w:start w:val="1"/>
      <w:numFmt w:val="bullet"/>
      <w:lvlText w:val=""/>
      <w:lvlJc w:val="left"/>
      <w:pPr>
        <w:ind w:left="5040" w:hanging="360"/>
      </w:pPr>
      <w:rPr>
        <w:rFonts w:ascii="Symbol" w:hAnsi="Symbol" w:hint="default"/>
      </w:rPr>
    </w:lvl>
    <w:lvl w:ilvl="7" w:tplc="104487F2">
      <w:start w:val="1"/>
      <w:numFmt w:val="bullet"/>
      <w:lvlText w:val="o"/>
      <w:lvlJc w:val="left"/>
      <w:pPr>
        <w:ind w:left="5760" w:hanging="360"/>
      </w:pPr>
      <w:rPr>
        <w:rFonts w:ascii="Courier New" w:hAnsi="Courier New" w:hint="default"/>
      </w:rPr>
    </w:lvl>
    <w:lvl w:ilvl="8" w:tplc="F6F6E38E">
      <w:start w:val="1"/>
      <w:numFmt w:val="bullet"/>
      <w:lvlText w:val=""/>
      <w:lvlJc w:val="left"/>
      <w:pPr>
        <w:ind w:left="6480" w:hanging="360"/>
      </w:pPr>
      <w:rPr>
        <w:rFonts w:ascii="Wingdings" w:hAnsi="Wingdings" w:hint="default"/>
      </w:rPr>
    </w:lvl>
  </w:abstractNum>
  <w:abstractNum w:abstractNumId="15" w15:restartNumberingAfterBreak="0">
    <w:nsid w:val="51C74532"/>
    <w:multiLevelType w:val="hybridMultilevel"/>
    <w:tmpl w:val="FFFFFFFF"/>
    <w:lvl w:ilvl="0" w:tplc="4EB60CBE">
      <w:start w:val="1"/>
      <w:numFmt w:val="lowerLetter"/>
      <w:lvlText w:val="%1."/>
      <w:lvlJc w:val="left"/>
      <w:pPr>
        <w:ind w:left="720" w:hanging="360"/>
      </w:pPr>
    </w:lvl>
    <w:lvl w:ilvl="1" w:tplc="2214DF30">
      <w:start w:val="1"/>
      <w:numFmt w:val="lowerLetter"/>
      <w:lvlText w:val="%2."/>
      <w:lvlJc w:val="left"/>
      <w:pPr>
        <w:ind w:left="1440" w:hanging="360"/>
      </w:pPr>
    </w:lvl>
    <w:lvl w:ilvl="2" w:tplc="D190FE74">
      <w:start w:val="1"/>
      <w:numFmt w:val="lowerRoman"/>
      <w:lvlText w:val="%3."/>
      <w:lvlJc w:val="right"/>
      <w:pPr>
        <w:ind w:left="2160" w:hanging="180"/>
      </w:pPr>
    </w:lvl>
    <w:lvl w:ilvl="3" w:tplc="56489952">
      <w:start w:val="1"/>
      <w:numFmt w:val="decimal"/>
      <w:lvlText w:val="%4."/>
      <w:lvlJc w:val="left"/>
      <w:pPr>
        <w:ind w:left="2880" w:hanging="360"/>
      </w:pPr>
    </w:lvl>
    <w:lvl w:ilvl="4" w:tplc="633C830A">
      <w:start w:val="1"/>
      <w:numFmt w:val="lowerLetter"/>
      <w:lvlText w:val="%5."/>
      <w:lvlJc w:val="left"/>
      <w:pPr>
        <w:ind w:left="3600" w:hanging="360"/>
      </w:pPr>
    </w:lvl>
    <w:lvl w:ilvl="5" w:tplc="BDCE3BC2">
      <w:start w:val="1"/>
      <w:numFmt w:val="lowerRoman"/>
      <w:lvlText w:val="%6."/>
      <w:lvlJc w:val="right"/>
      <w:pPr>
        <w:ind w:left="4320" w:hanging="180"/>
      </w:pPr>
    </w:lvl>
    <w:lvl w:ilvl="6" w:tplc="D0AE1DDC">
      <w:start w:val="1"/>
      <w:numFmt w:val="decimal"/>
      <w:lvlText w:val="%7."/>
      <w:lvlJc w:val="left"/>
      <w:pPr>
        <w:ind w:left="5040" w:hanging="360"/>
      </w:pPr>
    </w:lvl>
    <w:lvl w:ilvl="7" w:tplc="095441D4">
      <w:start w:val="1"/>
      <w:numFmt w:val="lowerLetter"/>
      <w:lvlText w:val="%8."/>
      <w:lvlJc w:val="left"/>
      <w:pPr>
        <w:ind w:left="5760" w:hanging="360"/>
      </w:pPr>
    </w:lvl>
    <w:lvl w:ilvl="8" w:tplc="C1BE1D64">
      <w:start w:val="1"/>
      <w:numFmt w:val="lowerRoman"/>
      <w:lvlText w:val="%9."/>
      <w:lvlJc w:val="right"/>
      <w:pPr>
        <w:ind w:left="6480" w:hanging="180"/>
      </w:pPr>
    </w:lvl>
  </w:abstractNum>
  <w:abstractNum w:abstractNumId="16" w15:restartNumberingAfterBreak="0">
    <w:nsid w:val="53E1395F"/>
    <w:multiLevelType w:val="hybridMultilevel"/>
    <w:tmpl w:val="FEA25316"/>
    <w:lvl w:ilvl="0" w:tplc="CCA2DFFE">
      <w:start w:val="1"/>
      <w:numFmt w:val="bullet"/>
      <w:lvlText w:val="·"/>
      <w:lvlJc w:val="left"/>
      <w:pPr>
        <w:ind w:left="720" w:hanging="360"/>
      </w:pPr>
      <w:rPr>
        <w:rFonts w:ascii="Symbol" w:hAnsi="Symbol" w:hint="default"/>
      </w:rPr>
    </w:lvl>
    <w:lvl w:ilvl="1" w:tplc="932EB000">
      <w:start w:val="1"/>
      <w:numFmt w:val="bullet"/>
      <w:lvlText w:val="o"/>
      <w:lvlJc w:val="left"/>
      <w:pPr>
        <w:ind w:left="1440" w:hanging="360"/>
      </w:pPr>
      <w:rPr>
        <w:rFonts w:ascii="Courier New" w:hAnsi="Courier New" w:hint="default"/>
      </w:rPr>
    </w:lvl>
    <w:lvl w:ilvl="2" w:tplc="8D6267FA">
      <w:start w:val="1"/>
      <w:numFmt w:val="bullet"/>
      <w:lvlText w:val=""/>
      <w:lvlJc w:val="left"/>
      <w:pPr>
        <w:ind w:left="2160" w:hanging="360"/>
      </w:pPr>
      <w:rPr>
        <w:rFonts w:ascii="Wingdings" w:hAnsi="Wingdings" w:hint="default"/>
      </w:rPr>
    </w:lvl>
    <w:lvl w:ilvl="3" w:tplc="4C328FB2">
      <w:start w:val="1"/>
      <w:numFmt w:val="bullet"/>
      <w:lvlText w:val=""/>
      <w:lvlJc w:val="left"/>
      <w:pPr>
        <w:ind w:left="2880" w:hanging="360"/>
      </w:pPr>
      <w:rPr>
        <w:rFonts w:ascii="Symbol" w:hAnsi="Symbol" w:hint="default"/>
      </w:rPr>
    </w:lvl>
    <w:lvl w:ilvl="4" w:tplc="09A67578">
      <w:start w:val="1"/>
      <w:numFmt w:val="bullet"/>
      <w:lvlText w:val="o"/>
      <w:lvlJc w:val="left"/>
      <w:pPr>
        <w:ind w:left="3600" w:hanging="360"/>
      </w:pPr>
      <w:rPr>
        <w:rFonts w:ascii="Courier New" w:hAnsi="Courier New" w:hint="default"/>
      </w:rPr>
    </w:lvl>
    <w:lvl w:ilvl="5" w:tplc="DE285E2E">
      <w:start w:val="1"/>
      <w:numFmt w:val="bullet"/>
      <w:lvlText w:val=""/>
      <w:lvlJc w:val="left"/>
      <w:pPr>
        <w:ind w:left="4320" w:hanging="360"/>
      </w:pPr>
      <w:rPr>
        <w:rFonts w:ascii="Wingdings" w:hAnsi="Wingdings" w:hint="default"/>
      </w:rPr>
    </w:lvl>
    <w:lvl w:ilvl="6" w:tplc="6C488ED0">
      <w:start w:val="1"/>
      <w:numFmt w:val="bullet"/>
      <w:lvlText w:val=""/>
      <w:lvlJc w:val="left"/>
      <w:pPr>
        <w:ind w:left="5040" w:hanging="360"/>
      </w:pPr>
      <w:rPr>
        <w:rFonts w:ascii="Symbol" w:hAnsi="Symbol" w:hint="default"/>
      </w:rPr>
    </w:lvl>
    <w:lvl w:ilvl="7" w:tplc="233897AE">
      <w:start w:val="1"/>
      <w:numFmt w:val="bullet"/>
      <w:lvlText w:val="o"/>
      <w:lvlJc w:val="left"/>
      <w:pPr>
        <w:ind w:left="5760" w:hanging="360"/>
      </w:pPr>
      <w:rPr>
        <w:rFonts w:ascii="Courier New" w:hAnsi="Courier New" w:hint="default"/>
      </w:rPr>
    </w:lvl>
    <w:lvl w:ilvl="8" w:tplc="5308B584">
      <w:start w:val="1"/>
      <w:numFmt w:val="bullet"/>
      <w:lvlText w:val=""/>
      <w:lvlJc w:val="left"/>
      <w:pPr>
        <w:ind w:left="6480" w:hanging="360"/>
      </w:pPr>
      <w:rPr>
        <w:rFonts w:ascii="Wingdings" w:hAnsi="Wingdings" w:hint="default"/>
      </w:rPr>
    </w:lvl>
  </w:abstractNum>
  <w:abstractNum w:abstractNumId="17" w15:restartNumberingAfterBreak="0">
    <w:nsid w:val="55057AC0"/>
    <w:multiLevelType w:val="hybridMultilevel"/>
    <w:tmpl w:val="1C56736C"/>
    <w:lvl w:ilvl="0" w:tplc="7B4EE54A">
      <w:start w:val="1"/>
      <w:numFmt w:val="bullet"/>
      <w:lvlText w:val="·"/>
      <w:lvlJc w:val="left"/>
      <w:pPr>
        <w:ind w:left="720" w:hanging="360"/>
      </w:pPr>
      <w:rPr>
        <w:rFonts w:ascii="Symbol" w:hAnsi="Symbol" w:hint="default"/>
      </w:rPr>
    </w:lvl>
    <w:lvl w:ilvl="1" w:tplc="00DAEC7A">
      <w:start w:val="1"/>
      <w:numFmt w:val="bullet"/>
      <w:lvlText w:val="o"/>
      <w:lvlJc w:val="left"/>
      <w:pPr>
        <w:ind w:left="1440" w:hanging="360"/>
      </w:pPr>
      <w:rPr>
        <w:rFonts w:ascii="Courier New" w:hAnsi="Courier New" w:hint="default"/>
      </w:rPr>
    </w:lvl>
    <w:lvl w:ilvl="2" w:tplc="978EAE7C">
      <w:start w:val="1"/>
      <w:numFmt w:val="bullet"/>
      <w:lvlText w:val=""/>
      <w:lvlJc w:val="left"/>
      <w:pPr>
        <w:ind w:left="2160" w:hanging="360"/>
      </w:pPr>
      <w:rPr>
        <w:rFonts w:ascii="Wingdings" w:hAnsi="Wingdings" w:hint="default"/>
      </w:rPr>
    </w:lvl>
    <w:lvl w:ilvl="3" w:tplc="620493FE">
      <w:start w:val="1"/>
      <w:numFmt w:val="bullet"/>
      <w:lvlText w:val=""/>
      <w:lvlJc w:val="left"/>
      <w:pPr>
        <w:ind w:left="2880" w:hanging="360"/>
      </w:pPr>
      <w:rPr>
        <w:rFonts w:ascii="Symbol" w:hAnsi="Symbol" w:hint="default"/>
      </w:rPr>
    </w:lvl>
    <w:lvl w:ilvl="4" w:tplc="E08E58CE">
      <w:start w:val="1"/>
      <w:numFmt w:val="bullet"/>
      <w:lvlText w:val="o"/>
      <w:lvlJc w:val="left"/>
      <w:pPr>
        <w:ind w:left="3600" w:hanging="360"/>
      </w:pPr>
      <w:rPr>
        <w:rFonts w:ascii="Courier New" w:hAnsi="Courier New" w:hint="default"/>
      </w:rPr>
    </w:lvl>
    <w:lvl w:ilvl="5" w:tplc="6AC0CDD4">
      <w:start w:val="1"/>
      <w:numFmt w:val="bullet"/>
      <w:lvlText w:val=""/>
      <w:lvlJc w:val="left"/>
      <w:pPr>
        <w:ind w:left="4320" w:hanging="360"/>
      </w:pPr>
      <w:rPr>
        <w:rFonts w:ascii="Wingdings" w:hAnsi="Wingdings" w:hint="default"/>
      </w:rPr>
    </w:lvl>
    <w:lvl w:ilvl="6" w:tplc="C5945F98">
      <w:start w:val="1"/>
      <w:numFmt w:val="bullet"/>
      <w:lvlText w:val=""/>
      <w:lvlJc w:val="left"/>
      <w:pPr>
        <w:ind w:left="5040" w:hanging="360"/>
      </w:pPr>
      <w:rPr>
        <w:rFonts w:ascii="Symbol" w:hAnsi="Symbol" w:hint="default"/>
      </w:rPr>
    </w:lvl>
    <w:lvl w:ilvl="7" w:tplc="CDB415D0">
      <w:start w:val="1"/>
      <w:numFmt w:val="bullet"/>
      <w:lvlText w:val="o"/>
      <w:lvlJc w:val="left"/>
      <w:pPr>
        <w:ind w:left="5760" w:hanging="360"/>
      </w:pPr>
      <w:rPr>
        <w:rFonts w:ascii="Courier New" w:hAnsi="Courier New" w:hint="default"/>
      </w:rPr>
    </w:lvl>
    <w:lvl w:ilvl="8" w:tplc="361071D8">
      <w:start w:val="1"/>
      <w:numFmt w:val="bullet"/>
      <w:lvlText w:val=""/>
      <w:lvlJc w:val="left"/>
      <w:pPr>
        <w:ind w:left="6480" w:hanging="360"/>
      </w:pPr>
      <w:rPr>
        <w:rFonts w:ascii="Wingdings" w:hAnsi="Wingdings" w:hint="default"/>
      </w:rPr>
    </w:lvl>
  </w:abstractNum>
  <w:abstractNum w:abstractNumId="18" w15:restartNumberingAfterBreak="0">
    <w:nsid w:val="57A7A843"/>
    <w:multiLevelType w:val="hybridMultilevel"/>
    <w:tmpl w:val="C61A7A68"/>
    <w:lvl w:ilvl="0" w:tplc="78221E66">
      <w:start w:val="1"/>
      <w:numFmt w:val="bullet"/>
      <w:lvlText w:val="·"/>
      <w:lvlJc w:val="left"/>
      <w:pPr>
        <w:ind w:left="720" w:hanging="360"/>
      </w:pPr>
      <w:rPr>
        <w:rFonts w:ascii="Symbol" w:hAnsi="Symbol" w:hint="default"/>
      </w:rPr>
    </w:lvl>
    <w:lvl w:ilvl="1" w:tplc="9782EC6C">
      <w:start w:val="1"/>
      <w:numFmt w:val="bullet"/>
      <w:lvlText w:val="o"/>
      <w:lvlJc w:val="left"/>
      <w:pPr>
        <w:ind w:left="1440" w:hanging="360"/>
      </w:pPr>
      <w:rPr>
        <w:rFonts w:ascii="Courier New" w:hAnsi="Courier New" w:hint="default"/>
      </w:rPr>
    </w:lvl>
    <w:lvl w:ilvl="2" w:tplc="7A6C1692">
      <w:start w:val="1"/>
      <w:numFmt w:val="bullet"/>
      <w:lvlText w:val=""/>
      <w:lvlJc w:val="left"/>
      <w:pPr>
        <w:ind w:left="2160" w:hanging="360"/>
      </w:pPr>
      <w:rPr>
        <w:rFonts w:ascii="Wingdings" w:hAnsi="Wingdings" w:hint="default"/>
      </w:rPr>
    </w:lvl>
    <w:lvl w:ilvl="3" w:tplc="375E90E4">
      <w:start w:val="1"/>
      <w:numFmt w:val="bullet"/>
      <w:lvlText w:val=""/>
      <w:lvlJc w:val="left"/>
      <w:pPr>
        <w:ind w:left="2880" w:hanging="360"/>
      </w:pPr>
      <w:rPr>
        <w:rFonts w:ascii="Symbol" w:hAnsi="Symbol" w:hint="default"/>
      </w:rPr>
    </w:lvl>
    <w:lvl w:ilvl="4" w:tplc="FD508888">
      <w:start w:val="1"/>
      <w:numFmt w:val="bullet"/>
      <w:lvlText w:val="o"/>
      <w:lvlJc w:val="left"/>
      <w:pPr>
        <w:ind w:left="3600" w:hanging="360"/>
      </w:pPr>
      <w:rPr>
        <w:rFonts w:ascii="Courier New" w:hAnsi="Courier New" w:hint="default"/>
      </w:rPr>
    </w:lvl>
    <w:lvl w:ilvl="5" w:tplc="721AE5C2">
      <w:start w:val="1"/>
      <w:numFmt w:val="bullet"/>
      <w:lvlText w:val=""/>
      <w:lvlJc w:val="left"/>
      <w:pPr>
        <w:ind w:left="4320" w:hanging="360"/>
      </w:pPr>
      <w:rPr>
        <w:rFonts w:ascii="Wingdings" w:hAnsi="Wingdings" w:hint="default"/>
      </w:rPr>
    </w:lvl>
    <w:lvl w:ilvl="6" w:tplc="F06ADCD6">
      <w:start w:val="1"/>
      <w:numFmt w:val="bullet"/>
      <w:lvlText w:val=""/>
      <w:lvlJc w:val="left"/>
      <w:pPr>
        <w:ind w:left="5040" w:hanging="360"/>
      </w:pPr>
      <w:rPr>
        <w:rFonts w:ascii="Symbol" w:hAnsi="Symbol" w:hint="default"/>
      </w:rPr>
    </w:lvl>
    <w:lvl w:ilvl="7" w:tplc="79F406AE">
      <w:start w:val="1"/>
      <w:numFmt w:val="bullet"/>
      <w:lvlText w:val="o"/>
      <w:lvlJc w:val="left"/>
      <w:pPr>
        <w:ind w:left="5760" w:hanging="360"/>
      </w:pPr>
      <w:rPr>
        <w:rFonts w:ascii="Courier New" w:hAnsi="Courier New" w:hint="default"/>
      </w:rPr>
    </w:lvl>
    <w:lvl w:ilvl="8" w:tplc="A4FCE122">
      <w:start w:val="1"/>
      <w:numFmt w:val="bullet"/>
      <w:lvlText w:val=""/>
      <w:lvlJc w:val="left"/>
      <w:pPr>
        <w:ind w:left="6480" w:hanging="360"/>
      </w:pPr>
      <w:rPr>
        <w:rFonts w:ascii="Wingdings" w:hAnsi="Wingdings" w:hint="default"/>
      </w:rPr>
    </w:lvl>
  </w:abstractNum>
  <w:abstractNum w:abstractNumId="19" w15:restartNumberingAfterBreak="0">
    <w:nsid w:val="597FFD79"/>
    <w:multiLevelType w:val="hybridMultilevel"/>
    <w:tmpl w:val="8E12D468"/>
    <w:lvl w:ilvl="0" w:tplc="22D0ED32">
      <w:start w:val="1"/>
      <w:numFmt w:val="lowerLetter"/>
      <w:lvlText w:val="%1."/>
      <w:lvlJc w:val="left"/>
      <w:pPr>
        <w:ind w:left="360" w:hanging="360"/>
      </w:pPr>
      <w:rPr>
        <w:rFonts w:ascii="Arial" w:hAnsi="Arial" w:hint="default"/>
        <w:vertAlign w:val="superscript"/>
      </w:rPr>
    </w:lvl>
    <w:lvl w:ilvl="1" w:tplc="E81AE5C8">
      <w:start w:val="1"/>
      <w:numFmt w:val="lowerLetter"/>
      <w:lvlText w:val="%2."/>
      <w:lvlJc w:val="left"/>
      <w:pPr>
        <w:ind w:left="1440" w:hanging="360"/>
      </w:pPr>
    </w:lvl>
    <w:lvl w:ilvl="2" w:tplc="E29AC9E8">
      <w:start w:val="1"/>
      <w:numFmt w:val="lowerRoman"/>
      <w:lvlText w:val="%3."/>
      <w:lvlJc w:val="right"/>
      <w:pPr>
        <w:ind w:left="2160" w:hanging="180"/>
      </w:pPr>
    </w:lvl>
    <w:lvl w:ilvl="3" w:tplc="40C2B7CC">
      <w:start w:val="1"/>
      <w:numFmt w:val="decimal"/>
      <w:lvlText w:val="%4."/>
      <w:lvlJc w:val="left"/>
      <w:pPr>
        <w:ind w:left="2880" w:hanging="360"/>
      </w:pPr>
    </w:lvl>
    <w:lvl w:ilvl="4" w:tplc="89ECB74E">
      <w:start w:val="1"/>
      <w:numFmt w:val="lowerLetter"/>
      <w:lvlText w:val="%5."/>
      <w:lvlJc w:val="left"/>
      <w:pPr>
        <w:ind w:left="3600" w:hanging="360"/>
      </w:pPr>
    </w:lvl>
    <w:lvl w:ilvl="5" w:tplc="9B48BE96">
      <w:start w:val="1"/>
      <w:numFmt w:val="lowerRoman"/>
      <w:lvlText w:val="%6."/>
      <w:lvlJc w:val="right"/>
      <w:pPr>
        <w:ind w:left="4320" w:hanging="180"/>
      </w:pPr>
    </w:lvl>
    <w:lvl w:ilvl="6" w:tplc="F6F6D988">
      <w:start w:val="1"/>
      <w:numFmt w:val="decimal"/>
      <w:lvlText w:val="%7."/>
      <w:lvlJc w:val="left"/>
      <w:pPr>
        <w:ind w:left="5040" w:hanging="360"/>
      </w:pPr>
    </w:lvl>
    <w:lvl w:ilvl="7" w:tplc="E324639C">
      <w:start w:val="1"/>
      <w:numFmt w:val="lowerLetter"/>
      <w:lvlText w:val="%8."/>
      <w:lvlJc w:val="left"/>
      <w:pPr>
        <w:ind w:left="5760" w:hanging="360"/>
      </w:pPr>
    </w:lvl>
    <w:lvl w:ilvl="8" w:tplc="DDBC32D0">
      <w:start w:val="1"/>
      <w:numFmt w:val="lowerRoman"/>
      <w:lvlText w:val="%9."/>
      <w:lvlJc w:val="right"/>
      <w:pPr>
        <w:ind w:left="6480" w:hanging="180"/>
      </w:pPr>
    </w:lvl>
  </w:abstractNum>
  <w:abstractNum w:abstractNumId="20" w15:restartNumberingAfterBreak="0">
    <w:nsid w:val="5D18A06F"/>
    <w:multiLevelType w:val="hybridMultilevel"/>
    <w:tmpl w:val="0284C088"/>
    <w:lvl w:ilvl="0" w:tplc="CEEE1DDA">
      <w:start w:val="1"/>
      <w:numFmt w:val="bullet"/>
      <w:lvlText w:val="·"/>
      <w:lvlJc w:val="left"/>
      <w:pPr>
        <w:ind w:left="720" w:hanging="360"/>
      </w:pPr>
      <w:rPr>
        <w:rFonts w:ascii="Symbol" w:hAnsi="Symbol" w:hint="default"/>
      </w:rPr>
    </w:lvl>
    <w:lvl w:ilvl="1" w:tplc="B8843396">
      <w:start w:val="1"/>
      <w:numFmt w:val="bullet"/>
      <w:lvlText w:val="o"/>
      <w:lvlJc w:val="left"/>
      <w:pPr>
        <w:ind w:left="1440" w:hanging="360"/>
      </w:pPr>
      <w:rPr>
        <w:rFonts w:ascii="Courier New" w:hAnsi="Courier New" w:hint="default"/>
      </w:rPr>
    </w:lvl>
    <w:lvl w:ilvl="2" w:tplc="485ECA22">
      <w:start w:val="1"/>
      <w:numFmt w:val="bullet"/>
      <w:lvlText w:val=""/>
      <w:lvlJc w:val="left"/>
      <w:pPr>
        <w:ind w:left="2160" w:hanging="360"/>
      </w:pPr>
      <w:rPr>
        <w:rFonts w:ascii="Wingdings" w:hAnsi="Wingdings" w:hint="default"/>
      </w:rPr>
    </w:lvl>
    <w:lvl w:ilvl="3" w:tplc="0460154C">
      <w:start w:val="1"/>
      <w:numFmt w:val="bullet"/>
      <w:lvlText w:val=""/>
      <w:lvlJc w:val="left"/>
      <w:pPr>
        <w:ind w:left="2880" w:hanging="360"/>
      </w:pPr>
      <w:rPr>
        <w:rFonts w:ascii="Symbol" w:hAnsi="Symbol" w:hint="default"/>
      </w:rPr>
    </w:lvl>
    <w:lvl w:ilvl="4" w:tplc="6D421618">
      <w:start w:val="1"/>
      <w:numFmt w:val="bullet"/>
      <w:lvlText w:val="o"/>
      <w:lvlJc w:val="left"/>
      <w:pPr>
        <w:ind w:left="3600" w:hanging="360"/>
      </w:pPr>
      <w:rPr>
        <w:rFonts w:ascii="Courier New" w:hAnsi="Courier New" w:hint="default"/>
      </w:rPr>
    </w:lvl>
    <w:lvl w:ilvl="5" w:tplc="12ACC35E">
      <w:start w:val="1"/>
      <w:numFmt w:val="bullet"/>
      <w:lvlText w:val=""/>
      <w:lvlJc w:val="left"/>
      <w:pPr>
        <w:ind w:left="4320" w:hanging="360"/>
      </w:pPr>
      <w:rPr>
        <w:rFonts w:ascii="Wingdings" w:hAnsi="Wingdings" w:hint="default"/>
      </w:rPr>
    </w:lvl>
    <w:lvl w:ilvl="6" w:tplc="7946F9C6">
      <w:start w:val="1"/>
      <w:numFmt w:val="bullet"/>
      <w:lvlText w:val=""/>
      <w:lvlJc w:val="left"/>
      <w:pPr>
        <w:ind w:left="5040" w:hanging="360"/>
      </w:pPr>
      <w:rPr>
        <w:rFonts w:ascii="Symbol" w:hAnsi="Symbol" w:hint="default"/>
      </w:rPr>
    </w:lvl>
    <w:lvl w:ilvl="7" w:tplc="D1D462DE">
      <w:start w:val="1"/>
      <w:numFmt w:val="bullet"/>
      <w:lvlText w:val="o"/>
      <w:lvlJc w:val="left"/>
      <w:pPr>
        <w:ind w:left="5760" w:hanging="360"/>
      </w:pPr>
      <w:rPr>
        <w:rFonts w:ascii="Courier New" w:hAnsi="Courier New" w:hint="default"/>
      </w:rPr>
    </w:lvl>
    <w:lvl w:ilvl="8" w:tplc="6D8AB8D8">
      <w:start w:val="1"/>
      <w:numFmt w:val="bullet"/>
      <w:lvlText w:val=""/>
      <w:lvlJc w:val="left"/>
      <w:pPr>
        <w:ind w:left="6480" w:hanging="360"/>
      </w:pPr>
      <w:rPr>
        <w:rFonts w:ascii="Wingdings" w:hAnsi="Wingdings" w:hint="default"/>
      </w:rPr>
    </w:lvl>
  </w:abstractNum>
  <w:abstractNum w:abstractNumId="21" w15:restartNumberingAfterBreak="0">
    <w:nsid w:val="5DCACE14"/>
    <w:multiLevelType w:val="hybridMultilevel"/>
    <w:tmpl w:val="B1DCE286"/>
    <w:lvl w:ilvl="0" w:tplc="BA7A4FA4">
      <w:start w:val="1"/>
      <w:numFmt w:val="bullet"/>
      <w:lvlText w:val="·"/>
      <w:lvlJc w:val="left"/>
      <w:pPr>
        <w:ind w:left="720" w:hanging="360"/>
      </w:pPr>
      <w:rPr>
        <w:rFonts w:ascii="Symbol" w:hAnsi="Symbol" w:hint="default"/>
      </w:rPr>
    </w:lvl>
    <w:lvl w:ilvl="1" w:tplc="C944AFC2">
      <w:start w:val="1"/>
      <w:numFmt w:val="bullet"/>
      <w:lvlText w:val="o"/>
      <w:lvlJc w:val="left"/>
      <w:pPr>
        <w:ind w:left="1440" w:hanging="360"/>
      </w:pPr>
      <w:rPr>
        <w:rFonts w:ascii="Courier New" w:hAnsi="Courier New" w:hint="default"/>
      </w:rPr>
    </w:lvl>
    <w:lvl w:ilvl="2" w:tplc="50BA60C2">
      <w:start w:val="1"/>
      <w:numFmt w:val="bullet"/>
      <w:lvlText w:val=""/>
      <w:lvlJc w:val="left"/>
      <w:pPr>
        <w:ind w:left="2160" w:hanging="360"/>
      </w:pPr>
      <w:rPr>
        <w:rFonts w:ascii="Wingdings" w:hAnsi="Wingdings" w:hint="default"/>
      </w:rPr>
    </w:lvl>
    <w:lvl w:ilvl="3" w:tplc="7DA49252">
      <w:start w:val="1"/>
      <w:numFmt w:val="bullet"/>
      <w:lvlText w:val=""/>
      <w:lvlJc w:val="left"/>
      <w:pPr>
        <w:ind w:left="2880" w:hanging="360"/>
      </w:pPr>
      <w:rPr>
        <w:rFonts w:ascii="Symbol" w:hAnsi="Symbol" w:hint="default"/>
      </w:rPr>
    </w:lvl>
    <w:lvl w:ilvl="4" w:tplc="BF8A8266">
      <w:start w:val="1"/>
      <w:numFmt w:val="bullet"/>
      <w:lvlText w:val="o"/>
      <w:lvlJc w:val="left"/>
      <w:pPr>
        <w:ind w:left="3600" w:hanging="360"/>
      </w:pPr>
      <w:rPr>
        <w:rFonts w:ascii="Courier New" w:hAnsi="Courier New" w:hint="default"/>
      </w:rPr>
    </w:lvl>
    <w:lvl w:ilvl="5" w:tplc="2C0070C4">
      <w:start w:val="1"/>
      <w:numFmt w:val="bullet"/>
      <w:lvlText w:val=""/>
      <w:lvlJc w:val="left"/>
      <w:pPr>
        <w:ind w:left="4320" w:hanging="360"/>
      </w:pPr>
      <w:rPr>
        <w:rFonts w:ascii="Wingdings" w:hAnsi="Wingdings" w:hint="default"/>
      </w:rPr>
    </w:lvl>
    <w:lvl w:ilvl="6" w:tplc="6798BF3C">
      <w:start w:val="1"/>
      <w:numFmt w:val="bullet"/>
      <w:lvlText w:val=""/>
      <w:lvlJc w:val="left"/>
      <w:pPr>
        <w:ind w:left="5040" w:hanging="360"/>
      </w:pPr>
      <w:rPr>
        <w:rFonts w:ascii="Symbol" w:hAnsi="Symbol" w:hint="default"/>
      </w:rPr>
    </w:lvl>
    <w:lvl w:ilvl="7" w:tplc="0178C994">
      <w:start w:val="1"/>
      <w:numFmt w:val="bullet"/>
      <w:lvlText w:val="o"/>
      <w:lvlJc w:val="left"/>
      <w:pPr>
        <w:ind w:left="5760" w:hanging="360"/>
      </w:pPr>
      <w:rPr>
        <w:rFonts w:ascii="Courier New" w:hAnsi="Courier New" w:hint="default"/>
      </w:rPr>
    </w:lvl>
    <w:lvl w:ilvl="8" w:tplc="AAECB994">
      <w:start w:val="1"/>
      <w:numFmt w:val="bullet"/>
      <w:lvlText w:val=""/>
      <w:lvlJc w:val="left"/>
      <w:pPr>
        <w:ind w:left="6480" w:hanging="360"/>
      </w:pPr>
      <w:rPr>
        <w:rFonts w:ascii="Wingdings" w:hAnsi="Wingdings" w:hint="default"/>
      </w:rPr>
    </w:lvl>
  </w:abstractNum>
  <w:abstractNum w:abstractNumId="22" w15:restartNumberingAfterBreak="0">
    <w:nsid w:val="62AD7020"/>
    <w:multiLevelType w:val="hybridMultilevel"/>
    <w:tmpl w:val="E9F2A228"/>
    <w:lvl w:ilvl="0" w:tplc="4BE603E4">
      <w:start w:val="1"/>
      <w:numFmt w:val="bullet"/>
      <w:lvlText w:val=""/>
      <w:lvlJc w:val="left"/>
      <w:pPr>
        <w:ind w:left="1080" w:hanging="360"/>
      </w:pPr>
      <w:rPr>
        <w:rFonts w:ascii="Symbol" w:hAnsi="Symbol" w:hint="default"/>
      </w:rPr>
    </w:lvl>
    <w:lvl w:ilvl="1" w:tplc="919EE10A">
      <w:start w:val="1"/>
      <w:numFmt w:val="bullet"/>
      <w:lvlText w:val="o"/>
      <w:lvlJc w:val="left"/>
      <w:pPr>
        <w:ind w:left="1800" w:hanging="360"/>
      </w:pPr>
      <w:rPr>
        <w:rFonts w:ascii="Courier New" w:hAnsi="Courier New" w:hint="default"/>
      </w:rPr>
    </w:lvl>
    <w:lvl w:ilvl="2" w:tplc="BDCA9F80">
      <w:start w:val="1"/>
      <w:numFmt w:val="bullet"/>
      <w:lvlText w:val=""/>
      <w:lvlJc w:val="left"/>
      <w:pPr>
        <w:ind w:left="2520" w:hanging="360"/>
      </w:pPr>
      <w:rPr>
        <w:rFonts w:ascii="Wingdings" w:hAnsi="Wingdings" w:hint="default"/>
      </w:rPr>
    </w:lvl>
    <w:lvl w:ilvl="3" w:tplc="679673E8">
      <w:start w:val="1"/>
      <w:numFmt w:val="bullet"/>
      <w:lvlText w:val=""/>
      <w:lvlJc w:val="left"/>
      <w:pPr>
        <w:ind w:left="3240" w:hanging="360"/>
      </w:pPr>
      <w:rPr>
        <w:rFonts w:ascii="Symbol" w:hAnsi="Symbol" w:hint="default"/>
      </w:rPr>
    </w:lvl>
    <w:lvl w:ilvl="4" w:tplc="028E70E4">
      <w:start w:val="1"/>
      <w:numFmt w:val="bullet"/>
      <w:lvlText w:val="o"/>
      <w:lvlJc w:val="left"/>
      <w:pPr>
        <w:ind w:left="3960" w:hanging="360"/>
      </w:pPr>
      <w:rPr>
        <w:rFonts w:ascii="Courier New" w:hAnsi="Courier New" w:hint="default"/>
      </w:rPr>
    </w:lvl>
    <w:lvl w:ilvl="5" w:tplc="59A81730">
      <w:start w:val="1"/>
      <w:numFmt w:val="bullet"/>
      <w:lvlText w:val=""/>
      <w:lvlJc w:val="left"/>
      <w:pPr>
        <w:ind w:left="4680" w:hanging="360"/>
      </w:pPr>
      <w:rPr>
        <w:rFonts w:ascii="Wingdings" w:hAnsi="Wingdings" w:hint="default"/>
      </w:rPr>
    </w:lvl>
    <w:lvl w:ilvl="6" w:tplc="040CA2E4">
      <w:start w:val="1"/>
      <w:numFmt w:val="bullet"/>
      <w:lvlText w:val=""/>
      <w:lvlJc w:val="left"/>
      <w:pPr>
        <w:ind w:left="5400" w:hanging="360"/>
      </w:pPr>
      <w:rPr>
        <w:rFonts w:ascii="Symbol" w:hAnsi="Symbol" w:hint="default"/>
      </w:rPr>
    </w:lvl>
    <w:lvl w:ilvl="7" w:tplc="7F682582">
      <w:start w:val="1"/>
      <w:numFmt w:val="bullet"/>
      <w:lvlText w:val="o"/>
      <w:lvlJc w:val="left"/>
      <w:pPr>
        <w:ind w:left="6120" w:hanging="360"/>
      </w:pPr>
      <w:rPr>
        <w:rFonts w:ascii="Courier New" w:hAnsi="Courier New" w:hint="default"/>
      </w:rPr>
    </w:lvl>
    <w:lvl w:ilvl="8" w:tplc="5244871E">
      <w:start w:val="1"/>
      <w:numFmt w:val="bullet"/>
      <w:lvlText w:val=""/>
      <w:lvlJc w:val="left"/>
      <w:pPr>
        <w:ind w:left="6840" w:hanging="360"/>
      </w:pPr>
      <w:rPr>
        <w:rFonts w:ascii="Wingdings" w:hAnsi="Wingdings" w:hint="default"/>
      </w:rPr>
    </w:lvl>
  </w:abstractNum>
  <w:abstractNum w:abstractNumId="23" w15:restartNumberingAfterBreak="0">
    <w:nsid w:val="64BD9732"/>
    <w:multiLevelType w:val="hybridMultilevel"/>
    <w:tmpl w:val="3ECC6C86"/>
    <w:lvl w:ilvl="0" w:tplc="E12AC222">
      <w:start w:val="1"/>
      <w:numFmt w:val="bullet"/>
      <w:lvlText w:val="·"/>
      <w:lvlJc w:val="left"/>
      <w:pPr>
        <w:ind w:left="720" w:hanging="360"/>
      </w:pPr>
      <w:rPr>
        <w:rFonts w:ascii="Symbol" w:hAnsi="Symbol" w:hint="default"/>
      </w:rPr>
    </w:lvl>
    <w:lvl w:ilvl="1" w:tplc="27183CA6">
      <w:start w:val="1"/>
      <w:numFmt w:val="bullet"/>
      <w:lvlText w:val="o"/>
      <w:lvlJc w:val="left"/>
      <w:pPr>
        <w:ind w:left="1440" w:hanging="360"/>
      </w:pPr>
      <w:rPr>
        <w:rFonts w:ascii="Courier New" w:hAnsi="Courier New" w:hint="default"/>
      </w:rPr>
    </w:lvl>
    <w:lvl w:ilvl="2" w:tplc="14729EB8">
      <w:start w:val="1"/>
      <w:numFmt w:val="bullet"/>
      <w:lvlText w:val=""/>
      <w:lvlJc w:val="left"/>
      <w:pPr>
        <w:ind w:left="2160" w:hanging="360"/>
      </w:pPr>
      <w:rPr>
        <w:rFonts w:ascii="Wingdings" w:hAnsi="Wingdings" w:hint="default"/>
      </w:rPr>
    </w:lvl>
    <w:lvl w:ilvl="3" w:tplc="906E6290">
      <w:start w:val="1"/>
      <w:numFmt w:val="bullet"/>
      <w:lvlText w:val=""/>
      <w:lvlJc w:val="left"/>
      <w:pPr>
        <w:ind w:left="2880" w:hanging="360"/>
      </w:pPr>
      <w:rPr>
        <w:rFonts w:ascii="Symbol" w:hAnsi="Symbol" w:hint="default"/>
      </w:rPr>
    </w:lvl>
    <w:lvl w:ilvl="4" w:tplc="C2304BBA">
      <w:start w:val="1"/>
      <w:numFmt w:val="bullet"/>
      <w:lvlText w:val="o"/>
      <w:lvlJc w:val="left"/>
      <w:pPr>
        <w:ind w:left="3600" w:hanging="360"/>
      </w:pPr>
      <w:rPr>
        <w:rFonts w:ascii="Courier New" w:hAnsi="Courier New" w:hint="default"/>
      </w:rPr>
    </w:lvl>
    <w:lvl w:ilvl="5" w:tplc="82E04BE6">
      <w:start w:val="1"/>
      <w:numFmt w:val="bullet"/>
      <w:lvlText w:val=""/>
      <w:lvlJc w:val="left"/>
      <w:pPr>
        <w:ind w:left="4320" w:hanging="360"/>
      </w:pPr>
      <w:rPr>
        <w:rFonts w:ascii="Wingdings" w:hAnsi="Wingdings" w:hint="default"/>
      </w:rPr>
    </w:lvl>
    <w:lvl w:ilvl="6" w:tplc="1EB43E32">
      <w:start w:val="1"/>
      <w:numFmt w:val="bullet"/>
      <w:lvlText w:val=""/>
      <w:lvlJc w:val="left"/>
      <w:pPr>
        <w:ind w:left="5040" w:hanging="360"/>
      </w:pPr>
      <w:rPr>
        <w:rFonts w:ascii="Symbol" w:hAnsi="Symbol" w:hint="default"/>
      </w:rPr>
    </w:lvl>
    <w:lvl w:ilvl="7" w:tplc="84C4DFB4">
      <w:start w:val="1"/>
      <w:numFmt w:val="bullet"/>
      <w:lvlText w:val="o"/>
      <w:lvlJc w:val="left"/>
      <w:pPr>
        <w:ind w:left="5760" w:hanging="360"/>
      </w:pPr>
      <w:rPr>
        <w:rFonts w:ascii="Courier New" w:hAnsi="Courier New" w:hint="default"/>
      </w:rPr>
    </w:lvl>
    <w:lvl w:ilvl="8" w:tplc="985C7DA4">
      <w:start w:val="1"/>
      <w:numFmt w:val="bullet"/>
      <w:lvlText w:val=""/>
      <w:lvlJc w:val="left"/>
      <w:pPr>
        <w:ind w:left="6480" w:hanging="360"/>
      </w:pPr>
      <w:rPr>
        <w:rFonts w:ascii="Wingdings" w:hAnsi="Wingdings" w:hint="default"/>
      </w:rPr>
    </w:lvl>
  </w:abstractNum>
  <w:abstractNum w:abstractNumId="24" w15:restartNumberingAfterBreak="0">
    <w:nsid w:val="69F786DF"/>
    <w:multiLevelType w:val="hybridMultilevel"/>
    <w:tmpl w:val="56FEB8B4"/>
    <w:lvl w:ilvl="0" w:tplc="8B2A34D8">
      <w:start w:val="1"/>
      <w:numFmt w:val="bullet"/>
      <w:lvlText w:val=""/>
      <w:lvlJc w:val="left"/>
      <w:pPr>
        <w:ind w:left="720" w:hanging="360"/>
      </w:pPr>
      <w:rPr>
        <w:rFonts w:ascii="Symbol" w:hAnsi="Symbol" w:hint="default"/>
      </w:rPr>
    </w:lvl>
    <w:lvl w:ilvl="1" w:tplc="BC3CE7C6">
      <w:start w:val="1"/>
      <w:numFmt w:val="bullet"/>
      <w:lvlText w:val="o"/>
      <w:lvlJc w:val="left"/>
      <w:pPr>
        <w:ind w:left="1440" w:hanging="360"/>
      </w:pPr>
      <w:rPr>
        <w:rFonts w:ascii="&quot;Courier New&quot;" w:hAnsi="&quot;Courier New&quot;" w:hint="default"/>
      </w:rPr>
    </w:lvl>
    <w:lvl w:ilvl="2" w:tplc="44606766">
      <w:start w:val="1"/>
      <w:numFmt w:val="bullet"/>
      <w:lvlText w:val=""/>
      <w:lvlJc w:val="left"/>
      <w:pPr>
        <w:ind w:left="2160" w:hanging="360"/>
      </w:pPr>
      <w:rPr>
        <w:rFonts w:ascii="Wingdings" w:hAnsi="Wingdings" w:hint="default"/>
      </w:rPr>
    </w:lvl>
    <w:lvl w:ilvl="3" w:tplc="1758D68E">
      <w:start w:val="1"/>
      <w:numFmt w:val="bullet"/>
      <w:lvlText w:val=""/>
      <w:lvlJc w:val="left"/>
      <w:pPr>
        <w:ind w:left="2880" w:hanging="360"/>
      </w:pPr>
      <w:rPr>
        <w:rFonts w:ascii="Symbol" w:hAnsi="Symbol" w:hint="default"/>
      </w:rPr>
    </w:lvl>
    <w:lvl w:ilvl="4" w:tplc="B63EF472">
      <w:start w:val="1"/>
      <w:numFmt w:val="bullet"/>
      <w:lvlText w:val="o"/>
      <w:lvlJc w:val="left"/>
      <w:pPr>
        <w:ind w:left="3600" w:hanging="360"/>
      </w:pPr>
      <w:rPr>
        <w:rFonts w:ascii="Courier New" w:hAnsi="Courier New" w:hint="default"/>
      </w:rPr>
    </w:lvl>
    <w:lvl w:ilvl="5" w:tplc="58842B28">
      <w:start w:val="1"/>
      <w:numFmt w:val="bullet"/>
      <w:lvlText w:val=""/>
      <w:lvlJc w:val="left"/>
      <w:pPr>
        <w:ind w:left="4320" w:hanging="360"/>
      </w:pPr>
      <w:rPr>
        <w:rFonts w:ascii="Wingdings" w:hAnsi="Wingdings" w:hint="default"/>
      </w:rPr>
    </w:lvl>
    <w:lvl w:ilvl="6" w:tplc="2D244198">
      <w:start w:val="1"/>
      <w:numFmt w:val="bullet"/>
      <w:lvlText w:val=""/>
      <w:lvlJc w:val="left"/>
      <w:pPr>
        <w:ind w:left="5040" w:hanging="360"/>
      </w:pPr>
      <w:rPr>
        <w:rFonts w:ascii="Symbol" w:hAnsi="Symbol" w:hint="default"/>
      </w:rPr>
    </w:lvl>
    <w:lvl w:ilvl="7" w:tplc="D53CED1C">
      <w:start w:val="1"/>
      <w:numFmt w:val="bullet"/>
      <w:lvlText w:val="o"/>
      <w:lvlJc w:val="left"/>
      <w:pPr>
        <w:ind w:left="5760" w:hanging="360"/>
      </w:pPr>
      <w:rPr>
        <w:rFonts w:ascii="Courier New" w:hAnsi="Courier New" w:hint="default"/>
      </w:rPr>
    </w:lvl>
    <w:lvl w:ilvl="8" w:tplc="E2E8970E">
      <w:start w:val="1"/>
      <w:numFmt w:val="bullet"/>
      <w:lvlText w:val=""/>
      <w:lvlJc w:val="left"/>
      <w:pPr>
        <w:ind w:left="6480" w:hanging="360"/>
      </w:pPr>
      <w:rPr>
        <w:rFonts w:ascii="Wingdings" w:hAnsi="Wingdings" w:hint="default"/>
      </w:rPr>
    </w:lvl>
  </w:abstractNum>
  <w:abstractNum w:abstractNumId="25" w15:restartNumberingAfterBreak="0">
    <w:nsid w:val="6B9B1342"/>
    <w:multiLevelType w:val="hybridMultilevel"/>
    <w:tmpl w:val="F87AF15E"/>
    <w:lvl w:ilvl="0" w:tplc="335EF1E8">
      <w:start w:val="2"/>
      <w:numFmt w:val="decimal"/>
      <w:lvlText w:val="%1."/>
      <w:lvlJc w:val="left"/>
      <w:pPr>
        <w:ind w:left="720" w:hanging="360"/>
      </w:pPr>
    </w:lvl>
    <w:lvl w:ilvl="1" w:tplc="FFA04E24">
      <w:start w:val="1"/>
      <w:numFmt w:val="lowerLetter"/>
      <w:lvlText w:val="%2."/>
      <w:lvlJc w:val="left"/>
      <w:pPr>
        <w:ind w:left="1440" w:hanging="360"/>
      </w:pPr>
    </w:lvl>
    <w:lvl w:ilvl="2" w:tplc="4BAA14B4">
      <w:start w:val="1"/>
      <w:numFmt w:val="lowerRoman"/>
      <w:lvlText w:val="%3."/>
      <w:lvlJc w:val="right"/>
      <w:pPr>
        <w:ind w:left="2160" w:hanging="180"/>
      </w:pPr>
    </w:lvl>
    <w:lvl w:ilvl="3" w:tplc="AF9CA96E">
      <w:start w:val="1"/>
      <w:numFmt w:val="decimal"/>
      <w:lvlText w:val="%4."/>
      <w:lvlJc w:val="left"/>
      <w:pPr>
        <w:ind w:left="2880" w:hanging="360"/>
      </w:pPr>
    </w:lvl>
    <w:lvl w:ilvl="4" w:tplc="86D89F60">
      <w:start w:val="1"/>
      <w:numFmt w:val="lowerLetter"/>
      <w:lvlText w:val="%5."/>
      <w:lvlJc w:val="left"/>
      <w:pPr>
        <w:ind w:left="3600" w:hanging="360"/>
      </w:pPr>
    </w:lvl>
    <w:lvl w:ilvl="5" w:tplc="A7784B42">
      <w:start w:val="1"/>
      <w:numFmt w:val="lowerRoman"/>
      <w:lvlText w:val="%6."/>
      <w:lvlJc w:val="right"/>
      <w:pPr>
        <w:ind w:left="4320" w:hanging="180"/>
      </w:pPr>
    </w:lvl>
    <w:lvl w:ilvl="6" w:tplc="85CC4E9E">
      <w:start w:val="1"/>
      <w:numFmt w:val="decimal"/>
      <w:lvlText w:val="%7."/>
      <w:lvlJc w:val="left"/>
      <w:pPr>
        <w:ind w:left="5040" w:hanging="360"/>
      </w:pPr>
    </w:lvl>
    <w:lvl w:ilvl="7" w:tplc="519A1A22">
      <w:start w:val="1"/>
      <w:numFmt w:val="lowerLetter"/>
      <w:lvlText w:val="%8."/>
      <w:lvlJc w:val="left"/>
      <w:pPr>
        <w:ind w:left="5760" w:hanging="360"/>
      </w:pPr>
    </w:lvl>
    <w:lvl w:ilvl="8" w:tplc="0870EC26">
      <w:start w:val="1"/>
      <w:numFmt w:val="lowerRoman"/>
      <w:lvlText w:val="%9."/>
      <w:lvlJc w:val="right"/>
      <w:pPr>
        <w:ind w:left="6480" w:hanging="180"/>
      </w:pPr>
    </w:lvl>
  </w:abstractNum>
  <w:abstractNum w:abstractNumId="26" w15:restartNumberingAfterBreak="0">
    <w:nsid w:val="6D10C8CB"/>
    <w:multiLevelType w:val="hybridMultilevel"/>
    <w:tmpl w:val="2696A0BA"/>
    <w:lvl w:ilvl="0" w:tplc="6D60740A">
      <w:start w:val="1"/>
      <w:numFmt w:val="bullet"/>
      <w:lvlText w:val=""/>
      <w:lvlJc w:val="left"/>
      <w:pPr>
        <w:ind w:left="720" w:hanging="360"/>
      </w:pPr>
      <w:rPr>
        <w:rFonts w:ascii="Symbol" w:hAnsi="Symbol" w:hint="default"/>
      </w:rPr>
    </w:lvl>
    <w:lvl w:ilvl="1" w:tplc="3BF0C396">
      <w:start w:val="1"/>
      <w:numFmt w:val="bullet"/>
      <w:lvlText w:val="o"/>
      <w:lvlJc w:val="left"/>
      <w:pPr>
        <w:ind w:left="1440" w:hanging="360"/>
      </w:pPr>
      <w:rPr>
        <w:rFonts w:ascii="&quot;Courier New&quot;" w:hAnsi="&quot;Courier New&quot;" w:hint="default"/>
      </w:rPr>
    </w:lvl>
    <w:lvl w:ilvl="2" w:tplc="E500E426">
      <w:start w:val="1"/>
      <w:numFmt w:val="bullet"/>
      <w:lvlText w:val=""/>
      <w:lvlJc w:val="left"/>
      <w:pPr>
        <w:ind w:left="2160" w:hanging="360"/>
      </w:pPr>
      <w:rPr>
        <w:rFonts w:ascii="Wingdings" w:hAnsi="Wingdings" w:hint="default"/>
      </w:rPr>
    </w:lvl>
    <w:lvl w:ilvl="3" w:tplc="45FAFF3C">
      <w:start w:val="1"/>
      <w:numFmt w:val="bullet"/>
      <w:lvlText w:val=""/>
      <w:lvlJc w:val="left"/>
      <w:pPr>
        <w:ind w:left="2880" w:hanging="360"/>
      </w:pPr>
      <w:rPr>
        <w:rFonts w:ascii="Symbol" w:hAnsi="Symbol" w:hint="default"/>
      </w:rPr>
    </w:lvl>
    <w:lvl w:ilvl="4" w:tplc="2D7C3E8E">
      <w:start w:val="1"/>
      <w:numFmt w:val="bullet"/>
      <w:lvlText w:val="o"/>
      <w:lvlJc w:val="left"/>
      <w:pPr>
        <w:ind w:left="3600" w:hanging="360"/>
      </w:pPr>
      <w:rPr>
        <w:rFonts w:ascii="Courier New" w:hAnsi="Courier New" w:hint="default"/>
      </w:rPr>
    </w:lvl>
    <w:lvl w:ilvl="5" w:tplc="2550C9EC">
      <w:start w:val="1"/>
      <w:numFmt w:val="bullet"/>
      <w:lvlText w:val=""/>
      <w:lvlJc w:val="left"/>
      <w:pPr>
        <w:ind w:left="4320" w:hanging="360"/>
      </w:pPr>
      <w:rPr>
        <w:rFonts w:ascii="Wingdings" w:hAnsi="Wingdings" w:hint="default"/>
      </w:rPr>
    </w:lvl>
    <w:lvl w:ilvl="6" w:tplc="F53ED212">
      <w:start w:val="1"/>
      <w:numFmt w:val="bullet"/>
      <w:lvlText w:val=""/>
      <w:lvlJc w:val="left"/>
      <w:pPr>
        <w:ind w:left="5040" w:hanging="360"/>
      </w:pPr>
      <w:rPr>
        <w:rFonts w:ascii="Symbol" w:hAnsi="Symbol" w:hint="default"/>
      </w:rPr>
    </w:lvl>
    <w:lvl w:ilvl="7" w:tplc="ADCE4F44">
      <w:start w:val="1"/>
      <w:numFmt w:val="bullet"/>
      <w:lvlText w:val="o"/>
      <w:lvlJc w:val="left"/>
      <w:pPr>
        <w:ind w:left="5760" w:hanging="360"/>
      </w:pPr>
      <w:rPr>
        <w:rFonts w:ascii="Courier New" w:hAnsi="Courier New" w:hint="default"/>
      </w:rPr>
    </w:lvl>
    <w:lvl w:ilvl="8" w:tplc="48626CDA">
      <w:start w:val="1"/>
      <w:numFmt w:val="bullet"/>
      <w:lvlText w:val=""/>
      <w:lvlJc w:val="left"/>
      <w:pPr>
        <w:ind w:left="6480" w:hanging="360"/>
      </w:pPr>
      <w:rPr>
        <w:rFonts w:ascii="Wingdings" w:hAnsi="Wingdings" w:hint="default"/>
      </w:rPr>
    </w:lvl>
  </w:abstractNum>
  <w:abstractNum w:abstractNumId="27" w15:restartNumberingAfterBreak="0">
    <w:nsid w:val="6E912575"/>
    <w:multiLevelType w:val="hybridMultilevel"/>
    <w:tmpl w:val="74544A18"/>
    <w:lvl w:ilvl="0" w:tplc="CECAA6F6">
      <w:start w:val="1"/>
      <w:numFmt w:val="bullet"/>
      <w:lvlText w:val=""/>
      <w:lvlJc w:val="left"/>
      <w:pPr>
        <w:ind w:left="1080" w:hanging="360"/>
      </w:pPr>
      <w:rPr>
        <w:rFonts w:ascii="Symbol" w:hAnsi="Symbol" w:hint="default"/>
      </w:rPr>
    </w:lvl>
    <w:lvl w:ilvl="1" w:tplc="CCA2D930">
      <w:start w:val="1"/>
      <w:numFmt w:val="bullet"/>
      <w:lvlText w:val="o"/>
      <w:lvlJc w:val="left"/>
      <w:pPr>
        <w:ind w:left="1800" w:hanging="360"/>
      </w:pPr>
      <w:rPr>
        <w:rFonts w:ascii="Courier New" w:hAnsi="Courier New" w:hint="default"/>
      </w:rPr>
    </w:lvl>
    <w:lvl w:ilvl="2" w:tplc="8E3E6E2E">
      <w:start w:val="1"/>
      <w:numFmt w:val="bullet"/>
      <w:lvlText w:val=""/>
      <w:lvlJc w:val="left"/>
      <w:pPr>
        <w:ind w:left="2520" w:hanging="360"/>
      </w:pPr>
      <w:rPr>
        <w:rFonts w:ascii="Wingdings" w:hAnsi="Wingdings" w:hint="default"/>
      </w:rPr>
    </w:lvl>
    <w:lvl w:ilvl="3" w:tplc="754A2424">
      <w:start w:val="1"/>
      <w:numFmt w:val="bullet"/>
      <w:lvlText w:val=""/>
      <w:lvlJc w:val="left"/>
      <w:pPr>
        <w:ind w:left="3240" w:hanging="360"/>
      </w:pPr>
      <w:rPr>
        <w:rFonts w:ascii="Symbol" w:hAnsi="Symbol" w:hint="default"/>
      </w:rPr>
    </w:lvl>
    <w:lvl w:ilvl="4" w:tplc="C4301758">
      <w:start w:val="1"/>
      <w:numFmt w:val="bullet"/>
      <w:lvlText w:val="o"/>
      <w:lvlJc w:val="left"/>
      <w:pPr>
        <w:ind w:left="3960" w:hanging="360"/>
      </w:pPr>
      <w:rPr>
        <w:rFonts w:ascii="Courier New" w:hAnsi="Courier New" w:hint="default"/>
      </w:rPr>
    </w:lvl>
    <w:lvl w:ilvl="5" w:tplc="0DE4431E">
      <w:start w:val="1"/>
      <w:numFmt w:val="bullet"/>
      <w:lvlText w:val=""/>
      <w:lvlJc w:val="left"/>
      <w:pPr>
        <w:ind w:left="4680" w:hanging="360"/>
      </w:pPr>
      <w:rPr>
        <w:rFonts w:ascii="Wingdings" w:hAnsi="Wingdings" w:hint="default"/>
      </w:rPr>
    </w:lvl>
    <w:lvl w:ilvl="6" w:tplc="6056211C">
      <w:start w:val="1"/>
      <w:numFmt w:val="bullet"/>
      <w:lvlText w:val=""/>
      <w:lvlJc w:val="left"/>
      <w:pPr>
        <w:ind w:left="5400" w:hanging="360"/>
      </w:pPr>
      <w:rPr>
        <w:rFonts w:ascii="Symbol" w:hAnsi="Symbol" w:hint="default"/>
      </w:rPr>
    </w:lvl>
    <w:lvl w:ilvl="7" w:tplc="899E19F8">
      <w:start w:val="1"/>
      <w:numFmt w:val="bullet"/>
      <w:lvlText w:val="o"/>
      <w:lvlJc w:val="left"/>
      <w:pPr>
        <w:ind w:left="6120" w:hanging="360"/>
      </w:pPr>
      <w:rPr>
        <w:rFonts w:ascii="Courier New" w:hAnsi="Courier New" w:hint="default"/>
      </w:rPr>
    </w:lvl>
    <w:lvl w:ilvl="8" w:tplc="906E6D04">
      <w:start w:val="1"/>
      <w:numFmt w:val="bullet"/>
      <w:lvlText w:val=""/>
      <w:lvlJc w:val="left"/>
      <w:pPr>
        <w:ind w:left="6840" w:hanging="360"/>
      </w:pPr>
      <w:rPr>
        <w:rFonts w:ascii="Wingdings" w:hAnsi="Wingdings" w:hint="default"/>
      </w:rPr>
    </w:lvl>
  </w:abstractNum>
  <w:abstractNum w:abstractNumId="28" w15:restartNumberingAfterBreak="0">
    <w:nsid w:val="71C4C5BE"/>
    <w:multiLevelType w:val="hybridMultilevel"/>
    <w:tmpl w:val="550E848A"/>
    <w:lvl w:ilvl="0" w:tplc="36409F3E">
      <w:start w:val="3"/>
      <w:numFmt w:val="decimal"/>
      <w:lvlText w:val="%1."/>
      <w:lvlJc w:val="left"/>
      <w:pPr>
        <w:ind w:left="720" w:hanging="360"/>
      </w:pPr>
    </w:lvl>
    <w:lvl w:ilvl="1" w:tplc="9F225DAA">
      <w:start w:val="1"/>
      <w:numFmt w:val="lowerLetter"/>
      <w:lvlText w:val="%2."/>
      <w:lvlJc w:val="left"/>
      <w:pPr>
        <w:ind w:left="1440" w:hanging="360"/>
      </w:pPr>
    </w:lvl>
    <w:lvl w:ilvl="2" w:tplc="9AA2BD1A">
      <w:start w:val="1"/>
      <w:numFmt w:val="lowerRoman"/>
      <w:lvlText w:val="%3."/>
      <w:lvlJc w:val="right"/>
      <w:pPr>
        <w:ind w:left="2160" w:hanging="180"/>
      </w:pPr>
    </w:lvl>
    <w:lvl w:ilvl="3" w:tplc="249A76AA">
      <w:start w:val="1"/>
      <w:numFmt w:val="decimal"/>
      <w:lvlText w:val="%4."/>
      <w:lvlJc w:val="left"/>
      <w:pPr>
        <w:ind w:left="2880" w:hanging="360"/>
      </w:pPr>
    </w:lvl>
    <w:lvl w:ilvl="4" w:tplc="B9B6EBE8">
      <w:start w:val="1"/>
      <w:numFmt w:val="lowerLetter"/>
      <w:lvlText w:val="%5."/>
      <w:lvlJc w:val="left"/>
      <w:pPr>
        <w:ind w:left="3600" w:hanging="360"/>
      </w:pPr>
    </w:lvl>
    <w:lvl w:ilvl="5" w:tplc="D868BCFA">
      <w:start w:val="1"/>
      <w:numFmt w:val="lowerRoman"/>
      <w:lvlText w:val="%6."/>
      <w:lvlJc w:val="right"/>
      <w:pPr>
        <w:ind w:left="4320" w:hanging="180"/>
      </w:pPr>
    </w:lvl>
    <w:lvl w:ilvl="6" w:tplc="49F8275C">
      <w:start w:val="1"/>
      <w:numFmt w:val="decimal"/>
      <w:lvlText w:val="%7."/>
      <w:lvlJc w:val="left"/>
      <w:pPr>
        <w:ind w:left="5040" w:hanging="360"/>
      </w:pPr>
    </w:lvl>
    <w:lvl w:ilvl="7" w:tplc="82AA4DA4">
      <w:start w:val="1"/>
      <w:numFmt w:val="lowerLetter"/>
      <w:lvlText w:val="%8."/>
      <w:lvlJc w:val="left"/>
      <w:pPr>
        <w:ind w:left="5760" w:hanging="360"/>
      </w:pPr>
    </w:lvl>
    <w:lvl w:ilvl="8" w:tplc="0AB88DDA">
      <w:start w:val="1"/>
      <w:numFmt w:val="lowerRoman"/>
      <w:lvlText w:val="%9."/>
      <w:lvlJc w:val="right"/>
      <w:pPr>
        <w:ind w:left="6480" w:hanging="180"/>
      </w:pPr>
    </w:lvl>
  </w:abstractNum>
  <w:abstractNum w:abstractNumId="29" w15:restartNumberingAfterBreak="0">
    <w:nsid w:val="72EAD8F4"/>
    <w:multiLevelType w:val="hybridMultilevel"/>
    <w:tmpl w:val="E3C0C5D8"/>
    <w:lvl w:ilvl="0" w:tplc="8056F538">
      <w:start w:val="1"/>
      <w:numFmt w:val="bullet"/>
      <w:lvlText w:val="·"/>
      <w:lvlJc w:val="left"/>
      <w:pPr>
        <w:ind w:left="720" w:hanging="360"/>
      </w:pPr>
      <w:rPr>
        <w:rFonts w:ascii="Symbol" w:hAnsi="Symbol" w:hint="default"/>
      </w:rPr>
    </w:lvl>
    <w:lvl w:ilvl="1" w:tplc="2FB204F4">
      <w:start w:val="1"/>
      <w:numFmt w:val="bullet"/>
      <w:lvlText w:val="o"/>
      <w:lvlJc w:val="left"/>
      <w:pPr>
        <w:ind w:left="1440" w:hanging="360"/>
      </w:pPr>
      <w:rPr>
        <w:rFonts w:ascii="Courier New" w:hAnsi="Courier New" w:hint="default"/>
      </w:rPr>
    </w:lvl>
    <w:lvl w:ilvl="2" w:tplc="63BC87DE">
      <w:start w:val="1"/>
      <w:numFmt w:val="bullet"/>
      <w:lvlText w:val=""/>
      <w:lvlJc w:val="left"/>
      <w:pPr>
        <w:ind w:left="2160" w:hanging="360"/>
      </w:pPr>
      <w:rPr>
        <w:rFonts w:ascii="Wingdings" w:hAnsi="Wingdings" w:hint="default"/>
      </w:rPr>
    </w:lvl>
    <w:lvl w:ilvl="3" w:tplc="DD966D2C">
      <w:start w:val="1"/>
      <w:numFmt w:val="bullet"/>
      <w:lvlText w:val=""/>
      <w:lvlJc w:val="left"/>
      <w:pPr>
        <w:ind w:left="2880" w:hanging="360"/>
      </w:pPr>
      <w:rPr>
        <w:rFonts w:ascii="Symbol" w:hAnsi="Symbol" w:hint="default"/>
      </w:rPr>
    </w:lvl>
    <w:lvl w:ilvl="4" w:tplc="ABEE7792">
      <w:start w:val="1"/>
      <w:numFmt w:val="bullet"/>
      <w:lvlText w:val="o"/>
      <w:lvlJc w:val="left"/>
      <w:pPr>
        <w:ind w:left="3600" w:hanging="360"/>
      </w:pPr>
      <w:rPr>
        <w:rFonts w:ascii="Courier New" w:hAnsi="Courier New" w:hint="default"/>
      </w:rPr>
    </w:lvl>
    <w:lvl w:ilvl="5" w:tplc="C0CAC08E">
      <w:start w:val="1"/>
      <w:numFmt w:val="bullet"/>
      <w:lvlText w:val=""/>
      <w:lvlJc w:val="left"/>
      <w:pPr>
        <w:ind w:left="4320" w:hanging="360"/>
      </w:pPr>
      <w:rPr>
        <w:rFonts w:ascii="Wingdings" w:hAnsi="Wingdings" w:hint="default"/>
      </w:rPr>
    </w:lvl>
    <w:lvl w:ilvl="6" w:tplc="91E46B2A">
      <w:start w:val="1"/>
      <w:numFmt w:val="bullet"/>
      <w:lvlText w:val=""/>
      <w:lvlJc w:val="left"/>
      <w:pPr>
        <w:ind w:left="5040" w:hanging="360"/>
      </w:pPr>
      <w:rPr>
        <w:rFonts w:ascii="Symbol" w:hAnsi="Symbol" w:hint="default"/>
      </w:rPr>
    </w:lvl>
    <w:lvl w:ilvl="7" w:tplc="BF525B9A">
      <w:start w:val="1"/>
      <w:numFmt w:val="bullet"/>
      <w:lvlText w:val="o"/>
      <w:lvlJc w:val="left"/>
      <w:pPr>
        <w:ind w:left="5760" w:hanging="360"/>
      </w:pPr>
      <w:rPr>
        <w:rFonts w:ascii="Courier New" w:hAnsi="Courier New" w:hint="default"/>
      </w:rPr>
    </w:lvl>
    <w:lvl w:ilvl="8" w:tplc="8CC6087E">
      <w:start w:val="1"/>
      <w:numFmt w:val="bullet"/>
      <w:lvlText w:val=""/>
      <w:lvlJc w:val="left"/>
      <w:pPr>
        <w:ind w:left="6480" w:hanging="360"/>
      </w:pPr>
      <w:rPr>
        <w:rFonts w:ascii="Wingdings" w:hAnsi="Wingdings" w:hint="default"/>
      </w:rPr>
    </w:lvl>
  </w:abstractNum>
  <w:abstractNum w:abstractNumId="30" w15:restartNumberingAfterBreak="0">
    <w:nsid w:val="75C14FA9"/>
    <w:multiLevelType w:val="hybridMultilevel"/>
    <w:tmpl w:val="9C888874"/>
    <w:lvl w:ilvl="0" w:tplc="52444C58">
      <w:start w:val="1"/>
      <w:numFmt w:val="bullet"/>
      <w:lvlText w:val="·"/>
      <w:lvlJc w:val="left"/>
      <w:pPr>
        <w:ind w:left="720" w:hanging="360"/>
      </w:pPr>
      <w:rPr>
        <w:rFonts w:ascii="Symbol" w:hAnsi="Symbol" w:hint="default"/>
      </w:rPr>
    </w:lvl>
    <w:lvl w:ilvl="1" w:tplc="469C5FDE">
      <w:start w:val="1"/>
      <w:numFmt w:val="bullet"/>
      <w:lvlText w:val="o"/>
      <w:lvlJc w:val="left"/>
      <w:pPr>
        <w:ind w:left="1440" w:hanging="360"/>
      </w:pPr>
      <w:rPr>
        <w:rFonts w:ascii="Courier New" w:hAnsi="Courier New" w:hint="default"/>
      </w:rPr>
    </w:lvl>
    <w:lvl w:ilvl="2" w:tplc="60122C0A">
      <w:start w:val="1"/>
      <w:numFmt w:val="bullet"/>
      <w:lvlText w:val=""/>
      <w:lvlJc w:val="left"/>
      <w:pPr>
        <w:ind w:left="2160" w:hanging="360"/>
      </w:pPr>
      <w:rPr>
        <w:rFonts w:ascii="Wingdings" w:hAnsi="Wingdings" w:hint="default"/>
      </w:rPr>
    </w:lvl>
    <w:lvl w:ilvl="3" w:tplc="CCA42C30">
      <w:start w:val="1"/>
      <w:numFmt w:val="bullet"/>
      <w:lvlText w:val=""/>
      <w:lvlJc w:val="left"/>
      <w:pPr>
        <w:ind w:left="2880" w:hanging="360"/>
      </w:pPr>
      <w:rPr>
        <w:rFonts w:ascii="Symbol" w:hAnsi="Symbol" w:hint="default"/>
      </w:rPr>
    </w:lvl>
    <w:lvl w:ilvl="4" w:tplc="B5EA607C">
      <w:start w:val="1"/>
      <w:numFmt w:val="bullet"/>
      <w:lvlText w:val="o"/>
      <w:lvlJc w:val="left"/>
      <w:pPr>
        <w:ind w:left="3600" w:hanging="360"/>
      </w:pPr>
      <w:rPr>
        <w:rFonts w:ascii="Courier New" w:hAnsi="Courier New" w:hint="default"/>
      </w:rPr>
    </w:lvl>
    <w:lvl w:ilvl="5" w:tplc="ECC0FF0A">
      <w:start w:val="1"/>
      <w:numFmt w:val="bullet"/>
      <w:lvlText w:val=""/>
      <w:lvlJc w:val="left"/>
      <w:pPr>
        <w:ind w:left="4320" w:hanging="360"/>
      </w:pPr>
      <w:rPr>
        <w:rFonts w:ascii="Wingdings" w:hAnsi="Wingdings" w:hint="default"/>
      </w:rPr>
    </w:lvl>
    <w:lvl w:ilvl="6" w:tplc="DB6EACBE">
      <w:start w:val="1"/>
      <w:numFmt w:val="bullet"/>
      <w:lvlText w:val=""/>
      <w:lvlJc w:val="left"/>
      <w:pPr>
        <w:ind w:left="5040" w:hanging="360"/>
      </w:pPr>
      <w:rPr>
        <w:rFonts w:ascii="Symbol" w:hAnsi="Symbol" w:hint="default"/>
      </w:rPr>
    </w:lvl>
    <w:lvl w:ilvl="7" w:tplc="9F5AF0EC">
      <w:start w:val="1"/>
      <w:numFmt w:val="bullet"/>
      <w:lvlText w:val="o"/>
      <w:lvlJc w:val="left"/>
      <w:pPr>
        <w:ind w:left="5760" w:hanging="360"/>
      </w:pPr>
      <w:rPr>
        <w:rFonts w:ascii="Courier New" w:hAnsi="Courier New" w:hint="default"/>
      </w:rPr>
    </w:lvl>
    <w:lvl w:ilvl="8" w:tplc="471207FC">
      <w:start w:val="1"/>
      <w:numFmt w:val="bullet"/>
      <w:lvlText w:val=""/>
      <w:lvlJc w:val="left"/>
      <w:pPr>
        <w:ind w:left="6480" w:hanging="360"/>
      </w:pPr>
      <w:rPr>
        <w:rFonts w:ascii="Wingdings" w:hAnsi="Wingdings" w:hint="default"/>
      </w:rPr>
    </w:lvl>
  </w:abstractNum>
  <w:abstractNum w:abstractNumId="31" w15:restartNumberingAfterBreak="0">
    <w:nsid w:val="797278A8"/>
    <w:multiLevelType w:val="hybridMultilevel"/>
    <w:tmpl w:val="DB029086"/>
    <w:lvl w:ilvl="0" w:tplc="EADE0A54">
      <w:start w:val="1"/>
      <w:numFmt w:val="bullet"/>
      <w:lvlText w:val=""/>
      <w:lvlJc w:val="left"/>
      <w:pPr>
        <w:ind w:left="1080" w:hanging="360"/>
      </w:pPr>
      <w:rPr>
        <w:rFonts w:ascii="Symbol" w:hAnsi="Symbol" w:hint="default"/>
      </w:rPr>
    </w:lvl>
    <w:lvl w:ilvl="1" w:tplc="81CABDBE">
      <w:start w:val="1"/>
      <w:numFmt w:val="bullet"/>
      <w:lvlText w:val="o"/>
      <w:lvlJc w:val="left"/>
      <w:pPr>
        <w:ind w:left="1800" w:hanging="360"/>
      </w:pPr>
      <w:rPr>
        <w:rFonts w:ascii="Courier New" w:hAnsi="Courier New" w:hint="default"/>
      </w:rPr>
    </w:lvl>
    <w:lvl w:ilvl="2" w:tplc="B770C414">
      <w:start w:val="1"/>
      <w:numFmt w:val="bullet"/>
      <w:lvlText w:val=""/>
      <w:lvlJc w:val="left"/>
      <w:pPr>
        <w:ind w:left="2520" w:hanging="360"/>
      </w:pPr>
      <w:rPr>
        <w:rFonts w:ascii="Wingdings" w:hAnsi="Wingdings" w:hint="default"/>
      </w:rPr>
    </w:lvl>
    <w:lvl w:ilvl="3" w:tplc="B9D23E92">
      <w:start w:val="1"/>
      <w:numFmt w:val="bullet"/>
      <w:lvlText w:val=""/>
      <w:lvlJc w:val="left"/>
      <w:pPr>
        <w:ind w:left="3240" w:hanging="360"/>
      </w:pPr>
      <w:rPr>
        <w:rFonts w:ascii="Symbol" w:hAnsi="Symbol" w:hint="default"/>
      </w:rPr>
    </w:lvl>
    <w:lvl w:ilvl="4" w:tplc="B13CB62C">
      <w:start w:val="1"/>
      <w:numFmt w:val="bullet"/>
      <w:lvlText w:val="o"/>
      <w:lvlJc w:val="left"/>
      <w:pPr>
        <w:ind w:left="3960" w:hanging="360"/>
      </w:pPr>
      <w:rPr>
        <w:rFonts w:ascii="Courier New" w:hAnsi="Courier New" w:hint="default"/>
      </w:rPr>
    </w:lvl>
    <w:lvl w:ilvl="5" w:tplc="3178410C">
      <w:start w:val="1"/>
      <w:numFmt w:val="bullet"/>
      <w:lvlText w:val=""/>
      <w:lvlJc w:val="left"/>
      <w:pPr>
        <w:ind w:left="4680" w:hanging="360"/>
      </w:pPr>
      <w:rPr>
        <w:rFonts w:ascii="Wingdings" w:hAnsi="Wingdings" w:hint="default"/>
      </w:rPr>
    </w:lvl>
    <w:lvl w:ilvl="6" w:tplc="F07417D8">
      <w:start w:val="1"/>
      <w:numFmt w:val="bullet"/>
      <w:lvlText w:val=""/>
      <w:lvlJc w:val="left"/>
      <w:pPr>
        <w:ind w:left="5400" w:hanging="360"/>
      </w:pPr>
      <w:rPr>
        <w:rFonts w:ascii="Symbol" w:hAnsi="Symbol" w:hint="default"/>
      </w:rPr>
    </w:lvl>
    <w:lvl w:ilvl="7" w:tplc="23A48C34">
      <w:start w:val="1"/>
      <w:numFmt w:val="bullet"/>
      <w:lvlText w:val="o"/>
      <w:lvlJc w:val="left"/>
      <w:pPr>
        <w:ind w:left="6120" w:hanging="360"/>
      </w:pPr>
      <w:rPr>
        <w:rFonts w:ascii="Courier New" w:hAnsi="Courier New" w:hint="default"/>
      </w:rPr>
    </w:lvl>
    <w:lvl w:ilvl="8" w:tplc="0AA0EE78">
      <w:start w:val="1"/>
      <w:numFmt w:val="bullet"/>
      <w:lvlText w:val=""/>
      <w:lvlJc w:val="left"/>
      <w:pPr>
        <w:ind w:left="6840" w:hanging="360"/>
      </w:pPr>
      <w:rPr>
        <w:rFonts w:ascii="Wingdings" w:hAnsi="Wingdings" w:hint="default"/>
      </w:rPr>
    </w:lvl>
  </w:abstractNum>
  <w:abstractNum w:abstractNumId="32" w15:restartNumberingAfterBreak="0">
    <w:nsid w:val="7BD30E93"/>
    <w:multiLevelType w:val="hybridMultilevel"/>
    <w:tmpl w:val="FF36854C"/>
    <w:lvl w:ilvl="0" w:tplc="1BDE98A4">
      <w:start w:val="2"/>
      <w:numFmt w:val="decimal"/>
      <w:lvlText w:val="%1."/>
      <w:lvlJc w:val="left"/>
      <w:pPr>
        <w:ind w:left="720" w:hanging="360"/>
      </w:pPr>
    </w:lvl>
    <w:lvl w:ilvl="1" w:tplc="44DAC552">
      <w:start w:val="1"/>
      <w:numFmt w:val="lowerLetter"/>
      <w:lvlText w:val="%2."/>
      <w:lvlJc w:val="left"/>
      <w:pPr>
        <w:ind w:left="1440" w:hanging="360"/>
      </w:pPr>
    </w:lvl>
    <w:lvl w:ilvl="2" w:tplc="6B02C30C">
      <w:start w:val="1"/>
      <w:numFmt w:val="lowerRoman"/>
      <w:lvlText w:val="%3."/>
      <w:lvlJc w:val="right"/>
      <w:pPr>
        <w:ind w:left="2160" w:hanging="180"/>
      </w:pPr>
    </w:lvl>
    <w:lvl w:ilvl="3" w:tplc="51E406EE">
      <w:start w:val="1"/>
      <w:numFmt w:val="decimal"/>
      <w:lvlText w:val="%4."/>
      <w:lvlJc w:val="left"/>
      <w:pPr>
        <w:ind w:left="2880" w:hanging="360"/>
      </w:pPr>
    </w:lvl>
    <w:lvl w:ilvl="4" w:tplc="2A64C124">
      <w:start w:val="1"/>
      <w:numFmt w:val="lowerLetter"/>
      <w:lvlText w:val="%5."/>
      <w:lvlJc w:val="left"/>
      <w:pPr>
        <w:ind w:left="3600" w:hanging="360"/>
      </w:pPr>
    </w:lvl>
    <w:lvl w:ilvl="5" w:tplc="FC98E198">
      <w:start w:val="1"/>
      <w:numFmt w:val="lowerRoman"/>
      <w:lvlText w:val="%6."/>
      <w:lvlJc w:val="right"/>
      <w:pPr>
        <w:ind w:left="4320" w:hanging="180"/>
      </w:pPr>
    </w:lvl>
    <w:lvl w:ilvl="6" w:tplc="472CD650">
      <w:start w:val="1"/>
      <w:numFmt w:val="decimal"/>
      <w:lvlText w:val="%7."/>
      <w:lvlJc w:val="left"/>
      <w:pPr>
        <w:ind w:left="5040" w:hanging="360"/>
      </w:pPr>
    </w:lvl>
    <w:lvl w:ilvl="7" w:tplc="78A84336">
      <w:start w:val="1"/>
      <w:numFmt w:val="lowerLetter"/>
      <w:lvlText w:val="%8."/>
      <w:lvlJc w:val="left"/>
      <w:pPr>
        <w:ind w:left="5760" w:hanging="360"/>
      </w:pPr>
    </w:lvl>
    <w:lvl w:ilvl="8" w:tplc="D8E66B2C">
      <w:start w:val="1"/>
      <w:numFmt w:val="lowerRoman"/>
      <w:lvlText w:val="%9."/>
      <w:lvlJc w:val="right"/>
      <w:pPr>
        <w:ind w:left="6480" w:hanging="180"/>
      </w:pPr>
    </w:lvl>
  </w:abstractNum>
  <w:abstractNum w:abstractNumId="33" w15:restartNumberingAfterBreak="0">
    <w:nsid w:val="7D597A46"/>
    <w:multiLevelType w:val="hybridMultilevel"/>
    <w:tmpl w:val="35DED706"/>
    <w:lvl w:ilvl="0" w:tplc="AF864DA6">
      <w:start w:val="1"/>
      <w:numFmt w:val="bullet"/>
      <w:lvlText w:val=""/>
      <w:lvlJc w:val="left"/>
      <w:pPr>
        <w:ind w:left="720" w:hanging="360"/>
      </w:pPr>
      <w:rPr>
        <w:rFonts w:ascii="Symbol" w:hAnsi="Symbol" w:hint="default"/>
      </w:rPr>
    </w:lvl>
    <w:lvl w:ilvl="1" w:tplc="569886D8">
      <w:start w:val="1"/>
      <w:numFmt w:val="bullet"/>
      <w:lvlText w:val="o"/>
      <w:lvlJc w:val="left"/>
      <w:pPr>
        <w:ind w:left="1440" w:hanging="360"/>
      </w:pPr>
      <w:rPr>
        <w:rFonts w:ascii="&quot;Courier New&quot;" w:hAnsi="&quot;Courier New&quot;" w:hint="default"/>
      </w:rPr>
    </w:lvl>
    <w:lvl w:ilvl="2" w:tplc="7D9A19B4">
      <w:start w:val="1"/>
      <w:numFmt w:val="bullet"/>
      <w:lvlText w:val=""/>
      <w:lvlJc w:val="left"/>
      <w:pPr>
        <w:ind w:left="2160" w:hanging="360"/>
      </w:pPr>
      <w:rPr>
        <w:rFonts w:ascii="Wingdings" w:hAnsi="Wingdings" w:hint="default"/>
      </w:rPr>
    </w:lvl>
    <w:lvl w:ilvl="3" w:tplc="6F4AF230">
      <w:start w:val="1"/>
      <w:numFmt w:val="bullet"/>
      <w:lvlText w:val=""/>
      <w:lvlJc w:val="left"/>
      <w:pPr>
        <w:ind w:left="2880" w:hanging="360"/>
      </w:pPr>
      <w:rPr>
        <w:rFonts w:ascii="Symbol" w:hAnsi="Symbol" w:hint="default"/>
      </w:rPr>
    </w:lvl>
    <w:lvl w:ilvl="4" w:tplc="BBE25396">
      <w:start w:val="1"/>
      <w:numFmt w:val="bullet"/>
      <w:lvlText w:val="o"/>
      <w:lvlJc w:val="left"/>
      <w:pPr>
        <w:ind w:left="3600" w:hanging="360"/>
      </w:pPr>
      <w:rPr>
        <w:rFonts w:ascii="Courier New" w:hAnsi="Courier New" w:hint="default"/>
      </w:rPr>
    </w:lvl>
    <w:lvl w:ilvl="5" w:tplc="1F0A317E">
      <w:start w:val="1"/>
      <w:numFmt w:val="bullet"/>
      <w:lvlText w:val=""/>
      <w:lvlJc w:val="left"/>
      <w:pPr>
        <w:ind w:left="4320" w:hanging="360"/>
      </w:pPr>
      <w:rPr>
        <w:rFonts w:ascii="Wingdings" w:hAnsi="Wingdings" w:hint="default"/>
      </w:rPr>
    </w:lvl>
    <w:lvl w:ilvl="6" w:tplc="F6D0144E">
      <w:start w:val="1"/>
      <w:numFmt w:val="bullet"/>
      <w:lvlText w:val=""/>
      <w:lvlJc w:val="left"/>
      <w:pPr>
        <w:ind w:left="5040" w:hanging="360"/>
      </w:pPr>
      <w:rPr>
        <w:rFonts w:ascii="Symbol" w:hAnsi="Symbol" w:hint="default"/>
      </w:rPr>
    </w:lvl>
    <w:lvl w:ilvl="7" w:tplc="60064708">
      <w:start w:val="1"/>
      <w:numFmt w:val="bullet"/>
      <w:lvlText w:val="o"/>
      <w:lvlJc w:val="left"/>
      <w:pPr>
        <w:ind w:left="5760" w:hanging="360"/>
      </w:pPr>
      <w:rPr>
        <w:rFonts w:ascii="Courier New" w:hAnsi="Courier New" w:hint="default"/>
      </w:rPr>
    </w:lvl>
    <w:lvl w:ilvl="8" w:tplc="73A28F64">
      <w:start w:val="1"/>
      <w:numFmt w:val="bullet"/>
      <w:lvlText w:val=""/>
      <w:lvlJc w:val="left"/>
      <w:pPr>
        <w:ind w:left="6480" w:hanging="360"/>
      </w:pPr>
      <w:rPr>
        <w:rFonts w:ascii="Wingdings" w:hAnsi="Wingdings" w:hint="default"/>
      </w:rPr>
    </w:lvl>
  </w:abstractNum>
  <w:num w:numId="1" w16cid:durableId="553081875">
    <w:abstractNumId w:val="8"/>
  </w:num>
  <w:num w:numId="2" w16cid:durableId="2071883548">
    <w:abstractNumId w:val="30"/>
  </w:num>
  <w:num w:numId="3" w16cid:durableId="408036496">
    <w:abstractNumId w:val="33"/>
  </w:num>
  <w:num w:numId="4" w16cid:durableId="2042628740">
    <w:abstractNumId w:val="26"/>
  </w:num>
  <w:num w:numId="5" w16cid:durableId="1487937869">
    <w:abstractNumId w:val="14"/>
  </w:num>
  <w:num w:numId="6" w16cid:durableId="291598765">
    <w:abstractNumId w:val="24"/>
  </w:num>
  <w:num w:numId="7" w16cid:durableId="638537518">
    <w:abstractNumId w:val="18"/>
  </w:num>
  <w:num w:numId="8" w16cid:durableId="1975790527">
    <w:abstractNumId w:val="9"/>
  </w:num>
  <w:num w:numId="9" w16cid:durableId="815101978">
    <w:abstractNumId w:val="29"/>
  </w:num>
  <w:num w:numId="10" w16cid:durableId="822280449">
    <w:abstractNumId w:val="21"/>
  </w:num>
  <w:num w:numId="11" w16cid:durableId="226498410">
    <w:abstractNumId w:val="20"/>
  </w:num>
  <w:num w:numId="12" w16cid:durableId="783692754">
    <w:abstractNumId w:val="1"/>
  </w:num>
  <w:num w:numId="13" w16cid:durableId="777484138">
    <w:abstractNumId w:val="3"/>
  </w:num>
  <w:num w:numId="14" w16cid:durableId="523639220">
    <w:abstractNumId w:val="12"/>
  </w:num>
  <w:num w:numId="15" w16cid:durableId="1905725314">
    <w:abstractNumId w:val="11"/>
  </w:num>
  <w:num w:numId="16" w16cid:durableId="803431925">
    <w:abstractNumId w:val="16"/>
  </w:num>
  <w:num w:numId="17" w16cid:durableId="871965572">
    <w:abstractNumId w:val="5"/>
  </w:num>
  <w:num w:numId="18" w16cid:durableId="404373722">
    <w:abstractNumId w:val="17"/>
  </w:num>
  <w:num w:numId="19" w16cid:durableId="1837380858">
    <w:abstractNumId w:val="23"/>
  </w:num>
  <w:num w:numId="20" w16cid:durableId="155464842">
    <w:abstractNumId w:val="32"/>
  </w:num>
  <w:num w:numId="21" w16cid:durableId="1357389194">
    <w:abstractNumId w:val="2"/>
  </w:num>
  <w:num w:numId="22" w16cid:durableId="987592661">
    <w:abstractNumId w:val="28"/>
  </w:num>
  <w:num w:numId="23" w16cid:durableId="802500346">
    <w:abstractNumId w:val="25"/>
  </w:num>
  <w:num w:numId="24" w16cid:durableId="1363630781">
    <w:abstractNumId w:val="4"/>
  </w:num>
  <w:num w:numId="25" w16cid:durableId="1719166176">
    <w:abstractNumId w:val="31"/>
  </w:num>
  <w:num w:numId="26" w16cid:durableId="1457215462">
    <w:abstractNumId w:val="22"/>
  </w:num>
  <w:num w:numId="27" w16cid:durableId="411977548">
    <w:abstractNumId w:val="27"/>
  </w:num>
  <w:num w:numId="28" w16cid:durableId="833880966">
    <w:abstractNumId w:val="7"/>
  </w:num>
  <w:num w:numId="29" w16cid:durableId="1914660464">
    <w:abstractNumId w:val="10"/>
  </w:num>
  <w:num w:numId="30" w16cid:durableId="1000742106">
    <w:abstractNumId w:val="13"/>
  </w:num>
  <w:num w:numId="31" w16cid:durableId="519241756">
    <w:abstractNumId w:val="0"/>
  </w:num>
  <w:num w:numId="32" w16cid:durableId="190145956">
    <w:abstractNumId w:val="19"/>
  </w:num>
  <w:num w:numId="33" w16cid:durableId="1251935587">
    <w:abstractNumId w:val="15"/>
  </w:num>
  <w:num w:numId="34" w16cid:durableId="187048759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fd5pad3avs2pe5xwdvesr4t552vswatxsa&quot;&gt;UK-ROX reference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8&lt;/item&gt;&lt;item&gt;29&lt;/item&gt;&lt;item&gt;30&lt;/item&gt;&lt;item&gt;31&lt;/item&gt;&lt;item&gt;33&lt;/item&gt;&lt;item&gt;38&lt;/item&gt;&lt;item&gt;39&lt;/item&gt;&lt;item&gt;78&lt;/item&gt;&lt;/record-ids&gt;&lt;/item&gt;&lt;/Libraries&gt;"/>
  </w:docVars>
  <w:rsids>
    <w:rsidRoot w:val="00153DBB"/>
    <w:rsid w:val="00000367"/>
    <w:rsid w:val="00000843"/>
    <w:rsid w:val="0000097F"/>
    <w:rsid w:val="0000098A"/>
    <w:rsid w:val="00000CA8"/>
    <w:rsid w:val="00000DB7"/>
    <w:rsid w:val="00000F33"/>
    <w:rsid w:val="0000156E"/>
    <w:rsid w:val="000015EE"/>
    <w:rsid w:val="00001772"/>
    <w:rsid w:val="00001A44"/>
    <w:rsid w:val="00002233"/>
    <w:rsid w:val="00002B6F"/>
    <w:rsid w:val="0000317D"/>
    <w:rsid w:val="000031AE"/>
    <w:rsid w:val="000049BE"/>
    <w:rsid w:val="00004D29"/>
    <w:rsid w:val="00004EBD"/>
    <w:rsid w:val="00004F09"/>
    <w:rsid w:val="00005209"/>
    <w:rsid w:val="000053CB"/>
    <w:rsid w:val="000054DC"/>
    <w:rsid w:val="00005587"/>
    <w:rsid w:val="0000568D"/>
    <w:rsid w:val="0000574E"/>
    <w:rsid w:val="000058EB"/>
    <w:rsid w:val="00006291"/>
    <w:rsid w:val="000067F7"/>
    <w:rsid w:val="000069EB"/>
    <w:rsid w:val="00006BC1"/>
    <w:rsid w:val="00007383"/>
    <w:rsid w:val="000100D8"/>
    <w:rsid w:val="00010827"/>
    <w:rsid w:val="0001097B"/>
    <w:rsid w:val="00011415"/>
    <w:rsid w:val="0001143C"/>
    <w:rsid w:val="00011449"/>
    <w:rsid w:val="000115FC"/>
    <w:rsid w:val="00011889"/>
    <w:rsid w:val="0001249F"/>
    <w:rsid w:val="0001261F"/>
    <w:rsid w:val="0001374C"/>
    <w:rsid w:val="000137FE"/>
    <w:rsid w:val="00013FDE"/>
    <w:rsid w:val="00014396"/>
    <w:rsid w:val="0001493E"/>
    <w:rsid w:val="000149A7"/>
    <w:rsid w:val="000156E7"/>
    <w:rsid w:val="00016277"/>
    <w:rsid w:val="00016528"/>
    <w:rsid w:val="00016897"/>
    <w:rsid w:val="00016AD3"/>
    <w:rsid w:val="00016F1F"/>
    <w:rsid w:val="000175E2"/>
    <w:rsid w:val="000178FF"/>
    <w:rsid w:val="00017D25"/>
    <w:rsid w:val="0002050D"/>
    <w:rsid w:val="00020A03"/>
    <w:rsid w:val="00020A5C"/>
    <w:rsid w:val="00020A96"/>
    <w:rsid w:val="00020E3D"/>
    <w:rsid w:val="0002120F"/>
    <w:rsid w:val="0002165C"/>
    <w:rsid w:val="000224F9"/>
    <w:rsid w:val="00022F0F"/>
    <w:rsid w:val="0002314F"/>
    <w:rsid w:val="0002393C"/>
    <w:rsid w:val="00024481"/>
    <w:rsid w:val="00024E28"/>
    <w:rsid w:val="00024ED1"/>
    <w:rsid w:val="00025061"/>
    <w:rsid w:val="000258B7"/>
    <w:rsid w:val="00025F24"/>
    <w:rsid w:val="0002623D"/>
    <w:rsid w:val="000263B5"/>
    <w:rsid w:val="000264D7"/>
    <w:rsid w:val="00027863"/>
    <w:rsid w:val="00027FA9"/>
    <w:rsid w:val="000302C9"/>
    <w:rsid w:val="000307C9"/>
    <w:rsid w:val="00030DF3"/>
    <w:rsid w:val="0003131E"/>
    <w:rsid w:val="0003167F"/>
    <w:rsid w:val="00032079"/>
    <w:rsid w:val="00032CB3"/>
    <w:rsid w:val="000332F4"/>
    <w:rsid w:val="00033892"/>
    <w:rsid w:val="00035182"/>
    <w:rsid w:val="0003547E"/>
    <w:rsid w:val="000354CE"/>
    <w:rsid w:val="00035FC1"/>
    <w:rsid w:val="000363F5"/>
    <w:rsid w:val="0003658F"/>
    <w:rsid w:val="000366D4"/>
    <w:rsid w:val="00036A27"/>
    <w:rsid w:val="00036BAB"/>
    <w:rsid w:val="00036D19"/>
    <w:rsid w:val="000374F6"/>
    <w:rsid w:val="000408D0"/>
    <w:rsid w:val="00040D55"/>
    <w:rsid w:val="000412DB"/>
    <w:rsid w:val="000418F1"/>
    <w:rsid w:val="0004193B"/>
    <w:rsid w:val="0004232F"/>
    <w:rsid w:val="00042FC9"/>
    <w:rsid w:val="00044545"/>
    <w:rsid w:val="0004505A"/>
    <w:rsid w:val="000460BF"/>
    <w:rsid w:val="00046773"/>
    <w:rsid w:val="000467E0"/>
    <w:rsid w:val="00046DAC"/>
    <w:rsid w:val="00047084"/>
    <w:rsid w:val="00047C05"/>
    <w:rsid w:val="00047C09"/>
    <w:rsid w:val="0005028B"/>
    <w:rsid w:val="00051052"/>
    <w:rsid w:val="000515F4"/>
    <w:rsid w:val="000517C7"/>
    <w:rsid w:val="00052122"/>
    <w:rsid w:val="000521FE"/>
    <w:rsid w:val="000527A4"/>
    <w:rsid w:val="0005297D"/>
    <w:rsid w:val="00052E45"/>
    <w:rsid w:val="00053CEF"/>
    <w:rsid w:val="00053EE4"/>
    <w:rsid w:val="00053F24"/>
    <w:rsid w:val="00053F29"/>
    <w:rsid w:val="000543AF"/>
    <w:rsid w:val="000546B0"/>
    <w:rsid w:val="000547BD"/>
    <w:rsid w:val="00054D43"/>
    <w:rsid w:val="00054D51"/>
    <w:rsid w:val="00054E48"/>
    <w:rsid w:val="0005577C"/>
    <w:rsid w:val="000557F1"/>
    <w:rsid w:val="00055BF5"/>
    <w:rsid w:val="00055DEE"/>
    <w:rsid w:val="0005612B"/>
    <w:rsid w:val="0005627E"/>
    <w:rsid w:val="00056A01"/>
    <w:rsid w:val="00056C35"/>
    <w:rsid w:val="00056CF4"/>
    <w:rsid w:val="00056FE2"/>
    <w:rsid w:val="00057144"/>
    <w:rsid w:val="00057386"/>
    <w:rsid w:val="00060014"/>
    <w:rsid w:val="00060174"/>
    <w:rsid w:val="0006038A"/>
    <w:rsid w:val="00060752"/>
    <w:rsid w:val="000609F0"/>
    <w:rsid w:val="000613E0"/>
    <w:rsid w:val="00061481"/>
    <w:rsid w:val="00061DC8"/>
    <w:rsid w:val="00062215"/>
    <w:rsid w:val="00062A02"/>
    <w:rsid w:val="000636B1"/>
    <w:rsid w:val="0006371F"/>
    <w:rsid w:val="000638CC"/>
    <w:rsid w:val="00064A93"/>
    <w:rsid w:val="00064BE8"/>
    <w:rsid w:val="00065A38"/>
    <w:rsid w:val="00065F67"/>
    <w:rsid w:val="00066CEA"/>
    <w:rsid w:val="00067342"/>
    <w:rsid w:val="0006749B"/>
    <w:rsid w:val="00067A54"/>
    <w:rsid w:val="00067DEB"/>
    <w:rsid w:val="000704D0"/>
    <w:rsid w:val="00070622"/>
    <w:rsid w:val="000714A2"/>
    <w:rsid w:val="00072033"/>
    <w:rsid w:val="00072872"/>
    <w:rsid w:val="00072F74"/>
    <w:rsid w:val="00073A32"/>
    <w:rsid w:val="00074137"/>
    <w:rsid w:val="00074343"/>
    <w:rsid w:val="00074A08"/>
    <w:rsid w:val="00074A2E"/>
    <w:rsid w:val="00074E44"/>
    <w:rsid w:val="00075074"/>
    <w:rsid w:val="00075546"/>
    <w:rsid w:val="000759AD"/>
    <w:rsid w:val="0007647E"/>
    <w:rsid w:val="0007741F"/>
    <w:rsid w:val="00077537"/>
    <w:rsid w:val="00077543"/>
    <w:rsid w:val="00077D37"/>
    <w:rsid w:val="00080635"/>
    <w:rsid w:val="00080646"/>
    <w:rsid w:val="00080CED"/>
    <w:rsid w:val="000815FC"/>
    <w:rsid w:val="00081748"/>
    <w:rsid w:val="00081D4B"/>
    <w:rsid w:val="000827BB"/>
    <w:rsid w:val="000834EB"/>
    <w:rsid w:val="00083F94"/>
    <w:rsid w:val="00084162"/>
    <w:rsid w:val="0008439A"/>
    <w:rsid w:val="0008452A"/>
    <w:rsid w:val="0008520B"/>
    <w:rsid w:val="000857C2"/>
    <w:rsid w:val="00085DFD"/>
    <w:rsid w:val="00085F68"/>
    <w:rsid w:val="000863D6"/>
    <w:rsid w:val="000867AB"/>
    <w:rsid w:val="000867DD"/>
    <w:rsid w:val="00087993"/>
    <w:rsid w:val="00090512"/>
    <w:rsid w:val="00090670"/>
    <w:rsid w:val="000908BE"/>
    <w:rsid w:val="00090E5E"/>
    <w:rsid w:val="0009147F"/>
    <w:rsid w:val="00091A16"/>
    <w:rsid w:val="00091E68"/>
    <w:rsid w:val="000924DD"/>
    <w:rsid w:val="0009282B"/>
    <w:rsid w:val="0009290A"/>
    <w:rsid w:val="00092930"/>
    <w:rsid w:val="00092A06"/>
    <w:rsid w:val="00092C4B"/>
    <w:rsid w:val="00092D3F"/>
    <w:rsid w:val="00092EB1"/>
    <w:rsid w:val="00093251"/>
    <w:rsid w:val="00093A6A"/>
    <w:rsid w:val="00093D74"/>
    <w:rsid w:val="00093F6D"/>
    <w:rsid w:val="00094544"/>
    <w:rsid w:val="000953D6"/>
    <w:rsid w:val="00095586"/>
    <w:rsid w:val="000956C2"/>
    <w:rsid w:val="000956DD"/>
    <w:rsid w:val="00095739"/>
    <w:rsid w:val="00095872"/>
    <w:rsid w:val="00095E0C"/>
    <w:rsid w:val="00096A6E"/>
    <w:rsid w:val="00097011"/>
    <w:rsid w:val="0009745B"/>
    <w:rsid w:val="000978ED"/>
    <w:rsid w:val="00097E36"/>
    <w:rsid w:val="000A0491"/>
    <w:rsid w:val="000A0A23"/>
    <w:rsid w:val="000A0BB5"/>
    <w:rsid w:val="000A1E83"/>
    <w:rsid w:val="000A1F64"/>
    <w:rsid w:val="000A22B1"/>
    <w:rsid w:val="000A291D"/>
    <w:rsid w:val="000A2E40"/>
    <w:rsid w:val="000A31A6"/>
    <w:rsid w:val="000A3B29"/>
    <w:rsid w:val="000A3B95"/>
    <w:rsid w:val="000A3F07"/>
    <w:rsid w:val="000A4281"/>
    <w:rsid w:val="000A4624"/>
    <w:rsid w:val="000A4926"/>
    <w:rsid w:val="000A4BD2"/>
    <w:rsid w:val="000A64A8"/>
    <w:rsid w:val="000A6ACE"/>
    <w:rsid w:val="000A6B92"/>
    <w:rsid w:val="000A6FEE"/>
    <w:rsid w:val="000B0750"/>
    <w:rsid w:val="000B083B"/>
    <w:rsid w:val="000B0EFF"/>
    <w:rsid w:val="000B3A82"/>
    <w:rsid w:val="000B4306"/>
    <w:rsid w:val="000B4512"/>
    <w:rsid w:val="000B4BC2"/>
    <w:rsid w:val="000B4FB3"/>
    <w:rsid w:val="000B5101"/>
    <w:rsid w:val="000B532B"/>
    <w:rsid w:val="000B5B86"/>
    <w:rsid w:val="000B6DF0"/>
    <w:rsid w:val="000B6EAA"/>
    <w:rsid w:val="000B70F7"/>
    <w:rsid w:val="000B7810"/>
    <w:rsid w:val="000B787F"/>
    <w:rsid w:val="000B7918"/>
    <w:rsid w:val="000B7F18"/>
    <w:rsid w:val="000C044D"/>
    <w:rsid w:val="000C0A7E"/>
    <w:rsid w:val="000C0A92"/>
    <w:rsid w:val="000C0A93"/>
    <w:rsid w:val="000C0B06"/>
    <w:rsid w:val="000C0B45"/>
    <w:rsid w:val="000C0CFE"/>
    <w:rsid w:val="000C0D5C"/>
    <w:rsid w:val="000C160B"/>
    <w:rsid w:val="000C165F"/>
    <w:rsid w:val="000C188E"/>
    <w:rsid w:val="000C1A10"/>
    <w:rsid w:val="000C1B97"/>
    <w:rsid w:val="000C1E1A"/>
    <w:rsid w:val="000C2266"/>
    <w:rsid w:val="000C23BB"/>
    <w:rsid w:val="000C25E3"/>
    <w:rsid w:val="000C27EE"/>
    <w:rsid w:val="000C3268"/>
    <w:rsid w:val="000C3442"/>
    <w:rsid w:val="000C39AB"/>
    <w:rsid w:val="000C3C9C"/>
    <w:rsid w:val="000C3E32"/>
    <w:rsid w:val="000C40ED"/>
    <w:rsid w:val="000C41EF"/>
    <w:rsid w:val="000C44BD"/>
    <w:rsid w:val="000C457B"/>
    <w:rsid w:val="000C56DE"/>
    <w:rsid w:val="000C594C"/>
    <w:rsid w:val="000C61FC"/>
    <w:rsid w:val="000C623E"/>
    <w:rsid w:val="000C6953"/>
    <w:rsid w:val="000C6D7F"/>
    <w:rsid w:val="000C79CE"/>
    <w:rsid w:val="000C7FDB"/>
    <w:rsid w:val="000D0070"/>
    <w:rsid w:val="000D0201"/>
    <w:rsid w:val="000D0A34"/>
    <w:rsid w:val="000D0B1F"/>
    <w:rsid w:val="000D0FA4"/>
    <w:rsid w:val="000D144A"/>
    <w:rsid w:val="000D152B"/>
    <w:rsid w:val="000D18FB"/>
    <w:rsid w:val="000D19A7"/>
    <w:rsid w:val="000D2889"/>
    <w:rsid w:val="000D30F3"/>
    <w:rsid w:val="000D31BA"/>
    <w:rsid w:val="000D33E0"/>
    <w:rsid w:val="000D36B8"/>
    <w:rsid w:val="000D3BAF"/>
    <w:rsid w:val="000D3D0F"/>
    <w:rsid w:val="000D3DD7"/>
    <w:rsid w:val="000D41C6"/>
    <w:rsid w:val="000D474F"/>
    <w:rsid w:val="000D49C8"/>
    <w:rsid w:val="000D49D4"/>
    <w:rsid w:val="000D4BB5"/>
    <w:rsid w:val="000D59C1"/>
    <w:rsid w:val="000D5A41"/>
    <w:rsid w:val="000D5E07"/>
    <w:rsid w:val="000D5E92"/>
    <w:rsid w:val="000D6641"/>
    <w:rsid w:val="000D6812"/>
    <w:rsid w:val="000D6A03"/>
    <w:rsid w:val="000D6D4F"/>
    <w:rsid w:val="000D6F37"/>
    <w:rsid w:val="000D7299"/>
    <w:rsid w:val="000D73B1"/>
    <w:rsid w:val="000D747B"/>
    <w:rsid w:val="000D7E3B"/>
    <w:rsid w:val="000E075F"/>
    <w:rsid w:val="000E0914"/>
    <w:rsid w:val="000E1683"/>
    <w:rsid w:val="000E1714"/>
    <w:rsid w:val="000E23DC"/>
    <w:rsid w:val="000E29BE"/>
    <w:rsid w:val="000E2BA1"/>
    <w:rsid w:val="000E2CF6"/>
    <w:rsid w:val="000E3179"/>
    <w:rsid w:val="000E3570"/>
    <w:rsid w:val="000E370C"/>
    <w:rsid w:val="000E395B"/>
    <w:rsid w:val="000E50C3"/>
    <w:rsid w:val="000E5775"/>
    <w:rsid w:val="000E5ABF"/>
    <w:rsid w:val="000E5C9E"/>
    <w:rsid w:val="000E5D9A"/>
    <w:rsid w:val="000E70F2"/>
    <w:rsid w:val="000E75A1"/>
    <w:rsid w:val="000E75D3"/>
    <w:rsid w:val="000E7AC8"/>
    <w:rsid w:val="000E7E6B"/>
    <w:rsid w:val="000F0056"/>
    <w:rsid w:val="000F01B7"/>
    <w:rsid w:val="000F08D8"/>
    <w:rsid w:val="000F11C9"/>
    <w:rsid w:val="000F1624"/>
    <w:rsid w:val="000F18F7"/>
    <w:rsid w:val="000F1BD8"/>
    <w:rsid w:val="000F1C5C"/>
    <w:rsid w:val="000F2A59"/>
    <w:rsid w:val="000F2B74"/>
    <w:rsid w:val="000F307E"/>
    <w:rsid w:val="000F33A3"/>
    <w:rsid w:val="000F37C8"/>
    <w:rsid w:val="000F3962"/>
    <w:rsid w:val="000F3BCD"/>
    <w:rsid w:val="000F43D0"/>
    <w:rsid w:val="000F44E3"/>
    <w:rsid w:val="000F4578"/>
    <w:rsid w:val="000F45E5"/>
    <w:rsid w:val="000F47D9"/>
    <w:rsid w:val="000F48E3"/>
    <w:rsid w:val="000F5543"/>
    <w:rsid w:val="000F593B"/>
    <w:rsid w:val="000F5BC6"/>
    <w:rsid w:val="000F5ED5"/>
    <w:rsid w:val="000F60D4"/>
    <w:rsid w:val="000F612B"/>
    <w:rsid w:val="000F6227"/>
    <w:rsid w:val="000F64EE"/>
    <w:rsid w:val="000F69BC"/>
    <w:rsid w:val="000F6AA0"/>
    <w:rsid w:val="000F6BEA"/>
    <w:rsid w:val="000F6E67"/>
    <w:rsid w:val="000F7579"/>
    <w:rsid w:val="000F79EA"/>
    <w:rsid w:val="000F7CFC"/>
    <w:rsid w:val="001006E8"/>
    <w:rsid w:val="00101061"/>
    <w:rsid w:val="0010113D"/>
    <w:rsid w:val="001016DB"/>
    <w:rsid w:val="001026BC"/>
    <w:rsid w:val="001038FD"/>
    <w:rsid w:val="00104405"/>
    <w:rsid w:val="00104410"/>
    <w:rsid w:val="00104B4B"/>
    <w:rsid w:val="00104F3A"/>
    <w:rsid w:val="00104FA4"/>
    <w:rsid w:val="00105326"/>
    <w:rsid w:val="001057F6"/>
    <w:rsid w:val="00105A82"/>
    <w:rsid w:val="00105BE3"/>
    <w:rsid w:val="00105FEB"/>
    <w:rsid w:val="00106176"/>
    <w:rsid w:val="0010665F"/>
    <w:rsid w:val="001067EC"/>
    <w:rsid w:val="00106F25"/>
    <w:rsid w:val="00107067"/>
    <w:rsid w:val="0010724D"/>
    <w:rsid w:val="0010787B"/>
    <w:rsid w:val="00107D97"/>
    <w:rsid w:val="00107EDD"/>
    <w:rsid w:val="001104AB"/>
    <w:rsid w:val="00111569"/>
    <w:rsid w:val="00111C8F"/>
    <w:rsid w:val="0011238D"/>
    <w:rsid w:val="00112676"/>
    <w:rsid w:val="00112A77"/>
    <w:rsid w:val="00112D7F"/>
    <w:rsid w:val="00113098"/>
    <w:rsid w:val="00115464"/>
    <w:rsid w:val="0011591C"/>
    <w:rsid w:val="00115B29"/>
    <w:rsid w:val="00115CDB"/>
    <w:rsid w:val="00115E69"/>
    <w:rsid w:val="00116225"/>
    <w:rsid w:val="001176C6"/>
    <w:rsid w:val="00117827"/>
    <w:rsid w:val="00117C34"/>
    <w:rsid w:val="00117F60"/>
    <w:rsid w:val="00120126"/>
    <w:rsid w:val="00120642"/>
    <w:rsid w:val="00120D14"/>
    <w:rsid w:val="0012171C"/>
    <w:rsid w:val="00121AF3"/>
    <w:rsid w:val="00121C26"/>
    <w:rsid w:val="00121CCF"/>
    <w:rsid w:val="0012207D"/>
    <w:rsid w:val="00122651"/>
    <w:rsid w:val="00122B76"/>
    <w:rsid w:val="00123033"/>
    <w:rsid w:val="00123198"/>
    <w:rsid w:val="001232AF"/>
    <w:rsid w:val="0012346F"/>
    <w:rsid w:val="001235FF"/>
    <w:rsid w:val="00123850"/>
    <w:rsid w:val="001241B6"/>
    <w:rsid w:val="00124340"/>
    <w:rsid w:val="0012440C"/>
    <w:rsid w:val="00124836"/>
    <w:rsid w:val="001248B7"/>
    <w:rsid w:val="001252D3"/>
    <w:rsid w:val="00125B55"/>
    <w:rsid w:val="00125C05"/>
    <w:rsid w:val="00125D63"/>
    <w:rsid w:val="001260BB"/>
    <w:rsid w:val="0012674A"/>
    <w:rsid w:val="00126FB5"/>
    <w:rsid w:val="001275AF"/>
    <w:rsid w:val="0012A314"/>
    <w:rsid w:val="001300D8"/>
    <w:rsid w:val="00130125"/>
    <w:rsid w:val="00130B45"/>
    <w:rsid w:val="00130CD7"/>
    <w:rsid w:val="00131E08"/>
    <w:rsid w:val="00131F8C"/>
    <w:rsid w:val="0013200C"/>
    <w:rsid w:val="001326B3"/>
    <w:rsid w:val="00132D44"/>
    <w:rsid w:val="001330C2"/>
    <w:rsid w:val="00133423"/>
    <w:rsid w:val="00133A29"/>
    <w:rsid w:val="00133AF4"/>
    <w:rsid w:val="0013411D"/>
    <w:rsid w:val="001346F7"/>
    <w:rsid w:val="00134A2D"/>
    <w:rsid w:val="00134D51"/>
    <w:rsid w:val="001357BF"/>
    <w:rsid w:val="00135803"/>
    <w:rsid w:val="001358CF"/>
    <w:rsid w:val="00135BA7"/>
    <w:rsid w:val="00135BED"/>
    <w:rsid w:val="0013652F"/>
    <w:rsid w:val="00136553"/>
    <w:rsid w:val="0013710E"/>
    <w:rsid w:val="00137261"/>
    <w:rsid w:val="00137640"/>
    <w:rsid w:val="00137C65"/>
    <w:rsid w:val="001401B8"/>
    <w:rsid w:val="001406A6"/>
    <w:rsid w:val="0014073A"/>
    <w:rsid w:val="001408DA"/>
    <w:rsid w:val="00140EC2"/>
    <w:rsid w:val="00141755"/>
    <w:rsid w:val="001423C0"/>
    <w:rsid w:val="00142CE8"/>
    <w:rsid w:val="00143B2A"/>
    <w:rsid w:val="00143E55"/>
    <w:rsid w:val="001444E3"/>
    <w:rsid w:val="00144550"/>
    <w:rsid w:val="00145479"/>
    <w:rsid w:val="00145852"/>
    <w:rsid w:val="001458FA"/>
    <w:rsid w:val="001459FF"/>
    <w:rsid w:val="0014644A"/>
    <w:rsid w:val="00146A20"/>
    <w:rsid w:val="001471C5"/>
    <w:rsid w:val="00147C6E"/>
    <w:rsid w:val="00147C84"/>
    <w:rsid w:val="001501D9"/>
    <w:rsid w:val="00150700"/>
    <w:rsid w:val="00151730"/>
    <w:rsid w:val="00151B0F"/>
    <w:rsid w:val="001529B2"/>
    <w:rsid w:val="00152B61"/>
    <w:rsid w:val="00152D5C"/>
    <w:rsid w:val="001535E3"/>
    <w:rsid w:val="00153905"/>
    <w:rsid w:val="00153AC6"/>
    <w:rsid w:val="00153DBB"/>
    <w:rsid w:val="001546F8"/>
    <w:rsid w:val="00154861"/>
    <w:rsid w:val="001548D0"/>
    <w:rsid w:val="00154C4A"/>
    <w:rsid w:val="001565B0"/>
    <w:rsid w:val="00157766"/>
    <w:rsid w:val="00157794"/>
    <w:rsid w:val="00157B64"/>
    <w:rsid w:val="00157D77"/>
    <w:rsid w:val="0016010B"/>
    <w:rsid w:val="0016154C"/>
    <w:rsid w:val="00161621"/>
    <w:rsid w:val="0016188A"/>
    <w:rsid w:val="00162017"/>
    <w:rsid w:val="00163298"/>
    <w:rsid w:val="001634EA"/>
    <w:rsid w:val="001638F7"/>
    <w:rsid w:val="0016399B"/>
    <w:rsid w:val="00163CF9"/>
    <w:rsid w:val="00163E84"/>
    <w:rsid w:val="00164272"/>
    <w:rsid w:val="00164318"/>
    <w:rsid w:val="00164538"/>
    <w:rsid w:val="001645E5"/>
    <w:rsid w:val="00164A74"/>
    <w:rsid w:val="00164B1A"/>
    <w:rsid w:val="001653EA"/>
    <w:rsid w:val="00165AE4"/>
    <w:rsid w:val="00165FC5"/>
    <w:rsid w:val="001665F8"/>
    <w:rsid w:val="001667E3"/>
    <w:rsid w:val="0016751F"/>
    <w:rsid w:val="001676EC"/>
    <w:rsid w:val="001677AA"/>
    <w:rsid w:val="001679E9"/>
    <w:rsid w:val="00170966"/>
    <w:rsid w:val="00170DC2"/>
    <w:rsid w:val="00171AA4"/>
    <w:rsid w:val="00171AC9"/>
    <w:rsid w:val="0017201E"/>
    <w:rsid w:val="00172754"/>
    <w:rsid w:val="001728BF"/>
    <w:rsid w:val="0017323B"/>
    <w:rsid w:val="00173F71"/>
    <w:rsid w:val="00174737"/>
    <w:rsid w:val="00174C99"/>
    <w:rsid w:val="00174CE8"/>
    <w:rsid w:val="001752C9"/>
    <w:rsid w:val="00175BAF"/>
    <w:rsid w:val="0017694D"/>
    <w:rsid w:val="00177686"/>
    <w:rsid w:val="00177999"/>
    <w:rsid w:val="0018011B"/>
    <w:rsid w:val="001807F2"/>
    <w:rsid w:val="00180943"/>
    <w:rsid w:val="00180D6B"/>
    <w:rsid w:val="00180F95"/>
    <w:rsid w:val="001810AF"/>
    <w:rsid w:val="00181CE8"/>
    <w:rsid w:val="00182336"/>
    <w:rsid w:val="00182898"/>
    <w:rsid w:val="00182C59"/>
    <w:rsid w:val="00182FAC"/>
    <w:rsid w:val="00183547"/>
    <w:rsid w:val="001835B1"/>
    <w:rsid w:val="00183918"/>
    <w:rsid w:val="00183924"/>
    <w:rsid w:val="00183BC5"/>
    <w:rsid w:val="00183D72"/>
    <w:rsid w:val="00183FE9"/>
    <w:rsid w:val="0018466C"/>
    <w:rsid w:val="001852AE"/>
    <w:rsid w:val="0018556B"/>
    <w:rsid w:val="0018629D"/>
    <w:rsid w:val="00186628"/>
    <w:rsid w:val="0018673F"/>
    <w:rsid w:val="0018691B"/>
    <w:rsid w:val="00186B1D"/>
    <w:rsid w:val="00186C09"/>
    <w:rsid w:val="00186C30"/>
    <w:rsid w:val="001871B4"/>
    <w:rsid w:val="00187528"/>
    <w:rsid w:val="001877B2"/>
    <w:rsid w:val="001877B8"/>
    <w:rsid w:val="00187BF9"/>
    <w:rsid w:val="00187FE3"/>
    <w:rsid w:val="0019000C"/>
    <w:rsid w:val="00190348"/>
    <w:rsid w:val="00190664"/>
    <w:rsid w:val="00190D97"/>
    <w:rsid w:val="0019141D"/>
    <w:rsid w:val="00191C7D"/>
    <w:rsid w:val="00191DE0"/>
    <w:rsid w:val="001925E3"/>
    <w:rsid w:val="00192A64"/>
    <w:rsid w:val="00192DD6"/>
    <w:rsid w:val="00192FA4"/>
    <w:rsid w:val="00193FF5"/>
    <w:rsid w:val="0019410A"/>
    <w:rsid w:val="00195335"/>
    <w:rsid w:val="00195736"/>
    <w:rsid w:val="00195C32"/>
    <w:rsid w:val="00195D7E"/>
    <w:rsid w:val="0019635D"/>
    <w:rsid w:val="0019648F"/>
    <w:rsid w:val="00196562"/>
    <w:rsid w:val="0019677C"/>
    <w:rsid w:val="001970A5"/>
    <w:rsid w:val="00197642"/>
    <w:rsid w:val="00197951"/>
    <w:rsid w:val="00197E33"/>
    <w:rsid w:val="001A09DD"/>
    <w:rsid w:val="001A1838"/>
    <w:rsid w:val="001A1B46"/>
    <w:rsid w:val="001A21A8"/>
    <w:rsid w:val="001A25CD"/>
    <w:rsid w:val="001A2785"/>
    <w:rsid w:val="001A2870"/>
    <w:rsid w:val="001A2EB3"/>
    <w:rsid w:val="001A3389"/>
    <w:rsid w:val="001A4C7E"/>
    <w:rsid w:val="001A532D"/>
    <w:rsid w:val="001A53E8"/>
    <w:rsid w:val="001A5447"/>
    <w:rsid w:val="001A5502"/>
    <w:rsid w:val="001A554D"/>
    <w:rsid w:val="001A5F27"/>
    <w:rsid w:val="001A75A9"/>
    <w:rsid w:val="001A76A6"/>
    <w:rsid w:val="001A7921"/>
    <w:rsid w:val="001B086B"/>
    <w:rsid w:val="001B0CED"/>
    <w:rsid w:val="001B0DB6"/>
    <w:rsid w:val="001B0E62"/>
    <w:rsid w:val="001B0F6A"/>
    <w:rsid w:val="001B10BC"/>
    <w:rsid w:val="001B1608"/>
    <w:rsid w:val="001B1A1B"/>
    <w:rsid w:val="001B1A98"/>
    <w:rsid w:val="001B1AF8"/>
    <w:rsid w:val="001B1C39"/>
    <w:rsid w:val="001B1E1A"/>
    <w:rsid w:val="001B238A"/>
    <w:rsid w:val="001B2888"/>
    <w:rsid w:val="001B293C"/>
    <w:rsid w:val="001B2EBF"/>
    <w:rsid w:val="001B359A"/>
    <w:rsid w:val="001B434F"/>
    <w:rsid w:val="001B476A"/>
    <w:rsid w:val="001B4B3F"/>
    <w:rsid w:val="001B4FA2"/>
    <w:rsid w:val="001B5265"/>
    <w:rsid w:val="001B5313"/>
    <w:rsid w:val="001B5BD7"/>
    <w:rsid w:val="001B5C3D"/>
    <w:rsid w:val="001B6451"/>
    <w:rsid w:val="001B6485"/>
    <w:rsid w:val="001B65BB"/>
    <w:rsid w:val="001B6DE9"/>
    <w:rsid w:val="001B791A"/>
    <w:rsid w:val="001B7DF7"/>
    <w:rsid w:val="001C0AB3"/>
    <w:rsid w:val="001C0BED"/>
    <w:rsid w:val="001C185C"/>
    <w:rsid w:val="001C2315"/>
    <w:rsid w:val="001C2BD4"/>
    <w:rsid w:val="001C30A1"/>
    <w:rsid w:val="001C42C0"/>
    <w:rsid w:val="001C43AC"/>
    <w:rsid w:val="001C44C8"/>
    <w:rsid w:val="001C44F1"/>
    <w:rsid w:val="001C474F"/>
    <w:rsid w:val="001C5B79"/>
    <w:rsid w:val="001C5CCD"/>
    <w:rsid w:val="001C6084"/>
    <w:rsid w:val="001C641D"/>
    <w:rsid w:val="001C67E0"/>
    <w:rsid w:val="001C684F"/>
    <w:rsid w:val="001C6EEF"/>
    <w:rsid w:val="001C7400"/>
    <w:rsid w:val="001C7914"/>
    <w:rsid w:val="001C7A6C"/>
    <w:rsid w:val="001D0AA1"/>
    <w:rsid w:val="001D0F0D"/>
    <w:rsid w:val="001D11E3"/>
    <w:rsid w:val="001D1B0D"/>
    <w:rsid w:val="001D1D96"/>
    <w:rsid w:val="001D23DD"/>
    <w:rsid w:val="001D249B"/>
    <w:rsid w:val="001D2617"/>
    <w:rsid w:val="001D26E7"/>
    <w:rsid w:val="001D29FB"/>
    <w:rsid w:val="001D32BF"/>
    <w:rsid w:val="001D3F1C"/>
    <w:rsid w:val="001D3F5B"/>
    <w:rsid w:val="001D415C"/>
    <w:rsid w:val="001D429C"/>
    <w:rsid w:val="001D4A7B"/>
    <w:rsid w:val="001D4C40"/>
    <w:rsid w:val="001D5021"/>
    <w:rsid w:val="001D522E"/>
    <w:rsid w:val="001D54A6"/>
    <w:rsid w:val="001D5533"/>
    <w:rsid w:val="001D65B2"/>
    <w:rsid w:val="001D6840"/>
    <w:rsid w:val="001D6B88"/>
    <w:rsid w:val="001D6C2C"/>
    <w:rsid w:val="001D71C8"/>
    <w:rsid w:val="001D7B61"/>
    <w:rsid w:val="001E03D0"/>
    <w:rsid w:val="001E0603"/>
    <w:rsid w:val="001E06C8"/>
    <w:rsid w:val="001E0A5B"/>
    <w:rsid w:val="001E196A"/>
    <w:rsid w:val="001E1E67"/>
    <w:rsid w:val="001E22BA"/>
    <w:rsid w:val="001E23DF"/>
    <w:rsid w:val="001E2B33"/>
    <w:rsid w:val="001E3258"/>
    <w:rsid w:val="001E3283"/>
    <w:rsid w:val="001E3B01"/>
    <w:rsid w:val="001E4315"/>
    <w:rsid w:val="001E54E3"/>
    <w:rsid w:val="001E57D3"/>
    <w:rsid w:val="001E591B"/>
    <w:rsid w:val="001E5E6A"/>
    <w:rsid w:val="001E6011"/>
    <w:rsid w:val="001E6A2E"/>
    <w:rsid w:val="001E6BEC"/>
    <w:rsid w:val="001E6ED5"/>
    <w:rsid w:val="001E71B9"/>
    <w:rsid w:val="001E737F"/>
    <w:rsid w:val="001E76AA"/>
    <w:rsid w:val="001E7FAB"/>
    <w:rsid w:val="001E7FC0"/>
    <w:rsid w:val="001F01A0"/>
    <w:rsid w:val="001F058F"/>
    <w:rsid w:val="001F06CA"/>
    <w:rsid w:val="001F1026"/>
    <w:rsid w:val="001F1AA8"/>
    <w:rsid w:val="001F1BE2"/>
    <w:rsid w:val="001F2827"/>
    <w:rsid w:val="001F3B88"/>
    <w:rsid w:val="001F44C6"/>
    <w:rsid w:val="001F4B4F"/>
    <w:rsid w:val="001F50C9"/>
    <w:rsid w:val="001F51AE"/>
    <w:rsid w:val="001F5365"/>
    <w:rsid w:val="001F54A9"/>
    <w:rsid w:val="001F5514"/>
    <w:rsid w:val="001F5589"/>
    <w:rsid w:val="001F563B"/>
    <w:rsid w:val="001F567D"/>
    <w:rsid w:val="001F6D9E"/>
    <w:rsid w:val="001F6EBE"/>
    <w:rsid w:val="001F6EE3"/>
    <w:rsid w:val="001F6F78"/>
    <w:rsid w:val="001F7827"/>
    <w:rsid w:val="001F7837"/>
    <w:rsid w:val="001F7C66"/>
    <w:rsid w:val="002000DA"/>
    <w:rsid w:val="002005E6"/>
    <w:rsid w:val="002018D4"/>
    <w:rsid w:val="00202042"/>
    <w:rsid w:val="002020FF"/>
    <w:rsid w:val="00202448"/>
    <w:rsid w:val="00202B80"/>
    <w:rsid w:val="00202EE0"/>
    <w:rsid w:val="00203B32"/>
    <w:rsid w:val="00203CF6"/>
    <w:rsid w:val="002057CA"/>
    <w:rsid w:val="00206454"/>
    <w:rsid w:val="0020683C"/>
    <w:rsid w:val="002068F8"/>
    <w:rsid w:val="00207633"/>
    <w:rsid w:val="00207D11"/>
    <w:rsid w:val="002102B8"/>
    <w:rsid w:val="00210886"/>
    <w:rsid w:val="00210C6B"/>
    <w:rsid w:val="00210C9C"/>
    <w:rsid w:val="00210D8F"/>
    <w:rsid w:val="00211499"/>
    <w:rsid w:val="002117FD"/>
    <w:rsid w:val="00211DEE"/>
    <w:rsid w:val="00211F00"/>
    <w:rsid w:val="00212068"/>
    <w:rsid w:val="002120D8"/>
    <w:rsid w:val="00212173"/>
    <w:rsid w:val="00212EBB"/>
    <w:rsid w:val="002132F8"/>
    <w:rsid w:val="002136AB"/>
    <w:rsid w:val="002136BC"/>
    <w:rsid w:val="00213808"/>
    <w:rsid w:val="0021474C"/>
    <w:rsid w:val="00214E8F"/>
    <w:rsid w:val="002152E5"/>
    <w:rsid w:val="002155E0"/>
    <w:rsid w:val="00215A38"/>
    <w:rsid w:val="00215F16"/>
    <w:rsid w:val="002165DB"/>
    <w:rsid w:val="00216C36"/>
    <w:rsid w:val="00217A36"/>
    <w:rsid w:val="002202DB"/>
    <w:rsid w:val="0022054D"/>
    <w:rsid w:val="002206BB"/>
    <w:rsid w:val="002219E5"/>
    <w:rsid w:val="002219F4"/>
    <w:rsid w:val="00221C6E"/>
    <w:rsid w:val="00221CED"/>
    <w:rsid w:val="00222403"/>
    <w:rsid w:val="00222499"/>
    <w:rsid w:val="00222955"/>
    <w:rsid w:val="0022343A"/>
    <w:rsid w:val="00223998"/>
    <w:rsid w:val="00224202"/>
    <w:rsid w:val="00224290"/>
    <w:rsid w:val="00224CEB"/>
    <w:rsid w:val="00225E68"/>
    <w:rsid w:val="002261F2"/>
    <w:rsid w:val="002262EA"/>
    <w:rsid w:val="0022641E"/>
    <w:rsid w:val="00226622"/>
    <w:rsid w:val="00226661"/>
    <w:rsid w:val="00226684"/>
    <w:rsid w:val="002269E4"/>
    <w:rsid w:val="00226A48"/>
    <w:rsid w:val="00226BC1"/>
    <w:rsid w:val="00226D2D"/>
    <w:rsid w:val="00226D6B"/>
    <w:rsid w:val="00226F01"/>
    <w:rsid w:val="002270BF"/>
    <w:rsid w:val="002270DF"/>
    <w:rsid w:val="002271CB"/>
    <w:rsid w:val="00227620"/>
    <w:rsid w:val="00227ACE"/>
    <w:rsid w:val="00227B8B"/>
    <w:rsid w:val="002300F4"/>
    <w:rsid w:val="00230214"/>
    <w:rsid w:val="00231393"/>
    <w:rsid w:val="00231550"/>
    <w:rsid w:val="00231787"/>
    <w:rsid w:val="00231803"/>
    <w:rsid w:val="00231DD5"/>
    <w:rsid w:val="00232266"/>
    <w:rsid w:val="0023229F"/>
    <w:rsid w:val="0023239B"/>
    <w:rsid w:val="002323AE"/>
    <w:rsid w:val="002327E1"/>
    <w:rsid w:val="00232F63"/>
    <w:rsid w:val="002331E6"/>
    <w:rsid w:val="00233C6B"/>
    <w:rsid w:val="00233FA6"/>
    <w:rsid w:val="00234073"/>
    <w:rsid w:val="00234340"/>
    <w:rsid w:val="00234585"/>
    <w:rsid w:val="002345F1"/>
    <w:rsid w:val="0023469C"/>
    <w:rsid w:val="00234919"/>
    <w:rsid w:val="002349F9"/>
    <w:rsid w:val="00235324"/>
    <w:rsid w:val="002355CA"/>
    <w:rsid w:val="002355FD"/>
    <w:rsid w:val="00235612"/>
    <w:rsid w:val="002356EF"/>
    <w:rsid w:val="00235A57"/>
    <w:rsid w:val="00236550"/>
    <w:rsid w:val="00236C49"/>
    <w:rsid w:val="002370A0"/>
    <w:rsid w:val="0023714D"/>
    <w:rsid w:val="0023740C"/>
    <w:rsid w:val="0024095A"/>
    <w:rsid w:val="00241B89"/>
    <w:rsid w:val="00242BD9"/>
    <w:rsid w:val="002431A6"/>
    <w:rsid w:val="002431E8"/>
    <w:rsid w:val="00243357"/>
    <w:rsid w:val="002434A5"/>
    <w:rsid w:val="002439F0"/>
    <w:rsid w:val="00243E3D"/>
    <w:rsid w:val="0024426C"/>
    <w:rsid w:val="00244EED"/>
    <w:rsid w:val="0024501A"/>
    <w:rsid w:val="002451CE"/>
    <w:rsid w:val="00245CF6"/>
    <w:rsid w:val="00245D7D"/>
    <w:rsid w:val="00245F76"/>
    <w:rsid w:val="00246887"/>
    <w:rsid w:val="00246A7B"/>
    <w:rsid w:val="00246EDA"/>
    <w:rsid w:val="00250A79"/>
    <w:rsid w:val="00250F81"/>
    <w:rsid w:val="00251479"/>
    <w:rsid w:val="0025178D"/>
    <w:rsid w:val="00251FAD"/>
    <w:rsid w:val="002528FE"/>
    <w:rsid w:val="00252BD1"/>
    <w:rsid w:val="00252DC1"/>
    <w:rsid w:val="00253463"/>
    <w:rsid w:val="00253BCF"/>
    <w:rsid w:val="00253EE9"/>
    <w:rsid w:val="0025401A"/>
    <w:rsid w:val="00254656"/>
    <w:rsid w:val="00255084"/>
    <w:rsid w:val="00255196"/>
    <w:rsid w:val="00255743"/>
    <w:rsid w:val="002557D9"/>
    <w:rsid w:val="00256646"/>
    <w:rsid w:val="0025684A"/>
    <w:rsid w:val="00256AA7"/>
    <w:rsid w:val="00257174"/>
    <w:rsid w:val="002604B6"/>
    <w:rsid w:val="002612F9"/>
    <w:rsid w:val="002615D3"/>
    <w:rsid w:val="002616F9"/>
    <w:rsid w:val="00261CE9"/>
    <w:rsid w:val="00261CEA"/>
    <w:rsid w:val="0026283A"/>
    <w:rsid w:val="002633FF"/>
    <w:rsid w:val="00264144"/>
    <w:rsid w:val="002642BF"/>
    <w:rsid w:val="00264397"/>
    <w:rsid w:val="00264694"/>
    <w:rsid w:val="00264C3B"/>
    <w:rsid w:val="00265756"/>
    <w:rsid w:val="00265E13"/>
    <w:rsid w:val="0026605B"/>
    <w:rsid w:val="002660C6"/>
    <w:rsid w:val="00266173"/>
    <w:rsid w:val="00266D4B"/>
    <w:rsid w:val="0026752F"/>
    <w:rsid w:val="0027004D"/>
    <w:rsid w:val="002716A2"/>
    <w:rsid w:val="00272307"/>
    <w:rsid w:val="00272A41"/>
    <w:rsid w:val="00272B5B"/>
    <w:rsid w:val="00273235"/>
    <w:rsid w:val="00273E84"/>
    <w:rsid w:val="00274361"/>
    <w:rsid w:val="0027440B"/>
    <w:rsid w:val="002744C3"/>
    <w:rsid w:val="00274569"/>
    <w:rsid w:val="00274968"/>
    <w:rsid w:val="002751FB"/>
    <w:rsid w:val="002758F0"/>
    <w:rsid w:val="00275A2F"/>
    <w:rsid w:val="00275CCB"/>
    <w:rsid w:val="00275E01"/>
    <w:rsid w:val="00275F39"/>
    <w:rsid w:val="00276955"/>
    <w:rsid w:val="00277482"/>
    <w:rsid w:val="0027796A"/>
    <w:rsid w:val="002800F2"/>
    <w:rsid w:val="00280C57"/>
    <w:rsid w:val="00280EC6"/>
    <w:rsid w:val="00280F84"/>
    <w:rsid w:val="00281AD3"/>
    <w:rsid w:val="00281F72"/>
    <w:rsid w:val="00282024"/>
    <w:rsid w:val="002826D8"/>
    <w:rsid w:val="00282DED"/>
    <w:rsid w:val="00283260"/>
    <w:rsid w:val="0028426F"/>
    <w:rsid w:val="0028488E"/>
    <w:rsid w:val="00285452"/>
    <w:rsid w:val="00285825"/>
    <w:rsid w:val="00285C4A"/>
    <w:rsid w:val="00285F4C"/>
    <w:rsid w:val="002863D2"/>
    <w:rsid w:val="00286656"/>
    <w:rsid w:val="00287CBA"/>
    <w:rsid w:val="00287FA7"/>
    <w:rsid w:val="002909D0"/>
    <w:rsid w:val="00290AE6"/>
    <w:rsid w:val="002910B8"/>
    <w:rsid w:val="0029164F"/>
    <w:rsid w:val="002917A9"/>
    <w:rsid w:val="00291B4B"/>
    <w:rsid w:val="00291B87"/>
    <w:rsid w:val="002920DE"/>
    <w:rsid w:val="0029211C"/>
    <w:rsid w:val="002925A7"/>
    <w:rsid w:val="00292997"/>
    <w:rsid w:val="00292EBB"/>
    <w:rsid w:val="00293B66"/>
    <w:rsid w:val="00293FA8"/>
    <w:rsid w:val="00294791"/>
    <w:rsid w:val="00294D42"/>
    <w:rsid w:val="0029515C"/>
    <w:rsid w:val="0029551F"/>
    <w:rsid w:val="00295844"/>
    <w:rsid w:val="00295DA8"/>
    <w:rsid w:val="00296178"/>
    <w:rsid w:val="002961A2"/>
    <w:rsid w:val="002967A3"/>
    <w:rsid w:val="0029730C"/>
    <w:rsid w:val="00297BD0"/>
    <w:rsid w:val="002A0763"/>
    <w:rsid w:val="002A12BD"/>
    <w:rsid w:val="002A1599"/>
    <w:rsid w:val="002A1E22"/>
    <w:rsid w:val="002A20DA"/>
    <w:rsid w:val="002A2E48"/>
    <w:rsid w:val="002A356C"/>
    <w:rsid w:val="002A36F2"/>
    <w:rsid w:val="002A3CE6"/>
    <w:rsid w:val="002A3D3D"/>
    <w:rsid w:val="002A3D77"/>
    <w:rsid w:val="002A3E30"/>
    <w:rsid w:val="002A3ED0"/>
    <w:rsid w:val="002A47BA"/>
    <w:rsid w:val="002A4864"/>
    <w:rsid w:val="002A51BA"/>
    <w:rsid w:val="002A51CF"/>
    <w:rsid w:val="002A5598"/>
    <w:rsid w:val="002A5AC6"/>
    <w:rsid w:val="002A66DD"/>
    <w:rsid w:val="002A6825"/>
    <w:rsid w:val="002A7B1E"/>
    <w:rsid w:val="002B00FD"/>
    <w:rsid w:val="002B0256"/>
    <w:rsid w:val="002B0615"/>
    <w:rsid w:val="002B1380"/>
    <w:rsid w:val="002B19E2"/>
    <w:rsid w:val="002B22D5"/>
    <w:rsid w:val="002B2ADB"/>
    <w:rsid w:val="002B2B40"/>
    <w:rsid w:val="002B3931"/>
    <w:rsid w:val="002B39F1"/>
    <w:rsid w:val="002B46C4"/>
    <w:rsid w:val="002B496B"/>
    <w:rsid w:val="002B4C12"/>
    <w:rsid w:val="002B4C9D"/>
    <w:rsid w:val="002B61EE"/>
    <w:rsid w:val="002B6E3C"/>
    <w:rsid w:val="002B704E"/>
    <w:rsid w:val="002B7509"/>
    <w:rsid w:val="002B7BB4"/>
    <w:rsid w:val="002B7C0B"/>
    <w:rsid w:val="002C04C9"/>
    <w:rsid w:val="002C058A"/>
    <w:rsid w:val="002C09AC"/>
    <w:rsid w:val="002C0D19"/>
    <w:rsid w:val="002C1033"/>
    <w:rsid w:val="002C13B1"/>
    <w:rsid w:val="002C1810"/>
    <w:rsid w:val="002C19FE"/>
    <w:rsid w:val="002C1B0F"/>
    <w:rsid w:val="002C1FEB"/>
    <w:rsid w:val="002C205A"/>
    <w:rsid w:val="002C25D5"/>
    <w:rsid w:val="002C2C28"/>
    <w:rsid w:val="002C2E8F"/>
    <w:rsid w:val="002C36A3"/>
    <w:rsid w:val="002C397C"/>
    <w:rsid w:val="002C4377"/>
    <w:rsid w:val="002C448E"/>
    <w:rsid w:val="002C49AB"/>
    <w:rsid w:val="002C4BFD"/>
    <w:rsid w:val="002C4E52"/>
    <w:rsid w:val="002C58DB"/>
    <w:rsid w:val="002C590F"/>
    <w:rsid w:val="002C5956"/>
    <w:rsid w:val="002C60BB"/>
    <w:rsid w:val="002C664C"/>
    <w:rsid w:val="002C6D1F"/>
    <w:rsid w:val="002C6E04"/>
    <w:rsid w:val="002C6EEC"/>
    <w:rsid w:val="002C7465"/>
    <w:rsid w:val="002C7587"/>
    <w:rsid w:val="002C77DA"/>
    <w:rsid w:val="002C7CC3"/>
    <w:rsid w:val="002D00E4"/>
    <w:rsid w:val="002D01D1"/>
    <w:rsid w:val="002D102A"/>
    <w:rsid w:val="002D178C"/>
    <w:rsid w:val="002D28CA"/>
    <w:rsid w:val="002D32B5"/>
    <w:rsid w:val="002D374F"/>
    <w:rsid w:val="002D4A19"/>
    <w:rsid w:val="002D4F02"/>
    <w:rsid w:val="002D4F10"/>
    <w:rsid w:val="002D5196"/>
    <w:rsid w:val="002D608E"/>
    <w:rsid w:val="002D61A3"/>
    <w:rsid w:val="002D69B2"/>
    <w:rsid w:val="002D6D4B"/>
    <w:rsid w:val="002D7456"/>
    <w:rsid w:val="002E0229"/>
    <w:rsid w:val="002E09A1"/>
    <w:rsid w:val="002E12A2"/>
    <w:rsid w:val="002E1C5D"/>
    <w:rsid w:val="002E1FBC"/>
    <w:rsid w:val="002E258D"/>
    <w:rsid w:val="002E272A"/>
    <w:rsid w:val="002E2811"/>
    <w:rsid w:val="002E2A3C"/>
    <w:rsid w:val="002E2DE1"/>
    <w:rsid w:val="002E313C"/>
    <w:rsid w:val="002E33C0"/>
    <w:rsid w:val="002E37FF"/>
    <w:rsid w:val="002E4853"/>
    <w:rsid w:val="002E4AD2"/>
    <w:rsid w:val="002E4ED2"/>
    <w:rsid w:val="002E4F90"/>
    <w:rsid w:val="002E57E3"/>
    <w:rsid w:val="002E5AA1"/>
    <w:rsid w:val="002E5AD9"/>
    <w:rsid w:val="002E5B04"/>
    <w:rsid w:val="002E5BC1"/>
    <w:rsid w:val="002E5D83"/>
    <w:rsid w:val="002E5EB1"/>
    <w:rsid w:val="002E671D"/>
    <w:rsid w:val="002E681B"/>
    <w:rsid w:val="002E6A7B"/>
    <w:rsid w:val="002E710D"/>
    <w:rsid w:val="002E7240"/>
    <w:rsid w:val="002E75F4"/>
    <w:rsid w:val="002E7BD7"/>
    <w:rsid w:val="002F00EF"/>
    <w:rsid w:val="002F09B6"/>
    <w:rsid w:val="002F0BEE"/>
    <w:rsid w:val="002F11C9"/>
    <w:rsid w:val="002F172B"/>
    <w:rsid w:val="002F192A"/>
    <w:rsid w:val="002F1E35"/>
    <w:rsid w:val="002F20DA"/>
    <w:rsid w:val="002F24BC"/>
    <w:rsid w:val="002F2D8A"/>
    <w:rsid w:val="002F327D"/>
    <w:rsid w:val="002F33ED"/>
    <w:rsid w:val="002F3BFA"/>
    <w:rsid w:val="002F3DBA"/>
    <w:rsid w:val="002F3E6E"/>
    <w:rsid w:val="002F48D8"/>
    <w:rsid w:val="002F4AE8"/>
    <w:rsid w:val="002F5025"/>
    <w:rsid w:val="002F5227"/>
    <w:rsid w:val="002F5C08"/>
    <w:rsid w:val="002F5E6E"/>
    <w:rsid w:val="002F61B9"/>
    <w:rsid w:val="002F6BA1"/>
    <w:rsid w:val="002F6D46"/>
    <w:rsid w:val="002F6FBB"/>
    <w:rsid w:val="00300347"/>
    <w:rsid w:val="0030036E"/>
    <w:rsid w:val="00300477"/>
    <w:rsid w:val="00300692"/>
    <w:rsid w:val="00300BFE"/>
    <w:rsid w:val="00301107"/>
    <w:rsid w:val="003013DC"/>
    <w:rsid w:val="003016B8"/>
    <w:rsid w:val="00302628"/>
    <w:rsid w:val="00302948"/>
    <w:rsid w:val="00302A3A"/>
    <w:rsid w:val="00302AA5"/>
    <w:rsid w:val="00302B37"/>
    <w:rsid w:val="00302CEC"/>
    <w:rsid w:val="00302E89"/>
    <w:rsid w:val="003031E0"/>
    <w:rsid w:val="00303D17"/>
    <w:rsid w:val="00303F33"/>
    <w:rsid w:val="00304074"/>
    <w:rsid w:val="00304343"/>
    <w:rsid w:val="003043A0"/>
    <w:rsid w:val="00304493"/>
    <w:rsid w:val="003046BD"/>
    <w:rsid w:val="00305114"/>
    <w:rsid w:val="00305448"/>
    <w:rsid w:val="0030549B"/>
    <w:rsid w:val="00305713"/>
    <w:rsid w:val="00305813"/>
    <w:rsid w:val="00305C46"/>
    <w:rsid w:val="003070C7"/>
    <w:rsid w:val="00307280"/>
    <w:rsid w:val="00307494"/>
    <w:rsid w:val="003076B1"/>
    <w:rsid w:val="00307EDE"/>
    <w:rsid w:val="0031005F"/>
    <w:rsid w:val="003102E5"/>
    <w:rsid w:val="00310358"/>
    <w:rsid w:val="0031080C"/>
    <w:rsid w:val="00310E2C"/>
    <w:rsid w:val="00310E5D"/>
    <w:rsid w:val="00311291"/>
    <w:rsid w:val="003113C0"/>
    <w:rsid w:val="003113D7"/>
    <w:rsid w:val="003114BC"/>
    <w:rsid w:val="00311535"/>
    <w:rsid w:val="0031182B"/>
    <w:rsid w:val="00311F92"/>
    <w:rsid w:val="003124C4"/>
    <w:rsid w:val="00312FCE"/>
    <w:rsid w:val="00312FE3"/>
    <w:rsid w:val="00313852"/>
    <w:rsid w:val="003138FA"/>
    <w:rsid w:val="00313C6E"/>
    <w:rsid w:val="00314D7D"/>
    <w:rsid w:val="00314FC5"/>
    <w:rsid w:val="003156B5"/>
    <w:rsid w:val="00315797"/>
    <w:rsid w:val="00315C23"/>
    <w:rsid w:val="00315C4F"/>
    <w:rsid w:val="00315D47"/>
    <w:rsid w:val="00315EB6"/>
    <w:rsid w:val="00315FA7"/>
    <w:rsid w:val="003162DF"/>
    <w:rsid w:val="0031665A"/>
    <w:rsid w:val="00316EB2"/>
    <w:rsid w:val="00317EF3"/>
    <w:rsid w:val="00319E2F"/>
    <w:rsid w:val="00320492"/>
    <w:rsid w:val="00321584"/>
    <w:rsid w:val="003219DA"/>
    <w:rsid w:val="00321B2B"/>
    <w:rsid w:val="0032215B"/>
    <w:rsid w:val="00322415"/>
    <w:rsid w:val="003227E3"/>
    <w:rsid w:val="00322F43"/>
    <w:rsid w:val="00322FA0"/>
    <w:rsid w:val="003234DD"/>
    <w:rsid w:val="00323F68"/>
    <w:rsid w:val="003244B6"/>
    <w:rsid w:val="00324D22"/>
    <w:rsid w:val="00325C36"/>
    <w:rsid w:val="00325CE6"/>
    <w:rsid w:val="0032607B"/>
    <w:rsid w:val="0032608F"/>
    <w:rsid w:val="0032619E"/>
    <w:rsid w:val="003265D7"/>
    <w:rsid w:val="00326969"/>
    <w:rsid w:val="003270D7"/>
    <w:rsid w:val="003271F9"/>
    <w:rsid w:val="00327270"/>
    <w:rsid w:val="003279FB"/>
    <w:rsid w:val="0033035F"/>
    <w:rsid w:val="0033077C"/>
    <w:rsid w:val="003307A9"/>
    <w:rsid w:val="003312BA"/>
    <w:rsid w:val="00331422"/>
    <w:rsid w:val="0033146D"/>
    <w:rsid w:val="00331DAF"/>
    <w:rsid w:val="00332422"/>
    <w:rsid w:val="003327D4"/>
    <w:rsid w:val="00333412"/>
    <w:rsid w:val="00333758"/>
    <w:rsid w:val="003340F2"/>
    <w:rsid w:val="003342DC"/>
    <w:rsid w:val="00334E30"/>
    <w:rsid w:val="0033515D"/>
    <w:rsid w:val="00335275"/>
    <w:rsid w:val="00335D63"/>
    <w:rsid w:val="0033654F"/>
    <w:rsid w:val="00336E7D"/>
    <w:rsid w:val="00337124"/>
    <w:rsid w:val="00337848"/>
    <w:rsid w:val="0033795E"/>
    <w:rsid w:val="0033BB35"/>
    <w:rsid w:val="0034002E"/>
    <w:rsid w:val="003405BB"/>
    <w:rsid w:val="00340C71"/>
    <w:rsid w:val="00340EE8"/>
    <w:rsid w:val="0034101A"/>
    <w:rsid w:val="00341833"/>
    <w:rsid w:val="00341E6D"/>
    <w:rsid w:val="0034219B"/>
    <w:rsid w:val="00342522"/>
    <w:rsid w:val="00342B9B"/>
    <w:rsid w:val="00342D28"/>
    <w:rsid w:val="00342E3A"/>
    <w:rsid w:val="0034322E"/>
    <w:rsid w:val="00343C00"/>
    <w:rsid w:val="00344063"/>
    <w:rsid w:val="00344AF8"/>
    <w:rsid w:val="00344C62"/>
    <w:rsid w:val="00344FDD"/>
    <w:rsid w:val="003451BC"/>
    <w:rsid w:val="00345304"/>
    <w:rsid w:val="00345770"/>
    <w:rsid w:val="003457EA"/>
    <w:rsid w:val="00345F74"/>
    <w:rsid w:val="0034614A"/>
    <w:rsid w:val="00346191"/>
    <w:rsid w:val="00346C67"/>
    <w:rsid w:val="00346C93"/>
    <w:rsid w:val="003478F3"/>
    <w:rsid w:val="003479E7"/>
    <w:rsid w:val="00347ACE"/>
    <w:rsid w:val="00347BBB"/>
    <w:rsid w:val="00347D7A"/>
    <w:rsid w:val="003500CC"/>
    <w:rsid w:val="0035098E"/>
    <w:rsid w:val="003509FD"/>
    <w:rsid w:val="00351894"/>
    <w:rsid w:val="00353727"/>
    <w:rsid w:val="00353C46"/>
    <w:rsid w:val="00353CAD"/>
    <w:rsid w:val="00353E62"/>
    <w:rsid w:val="00354186"/>
    <w:rsid w:val="003542BE"/>
    <w:rsid w:val="003544B4"/>
    <w:rsid w:val="0035559D"/>
    <w:rsid w:val="0035582F"/>
    <w:rsid w:val="00356267"/>
    <w:rsid w:val="003565F0"/>
    <w:rsid w:val="00356EA5"/>
    <w:rsid w:val="0035788D"/>
    <w:rsid w:val="00357BDF"/>
    <w:rsid w:val="003606DC"/>
    <w:rsid w:val="0036103F"/>
    <w:rsid w:val="00361178"/>
    <w:rsid w:val="0036166E"/>
    <w:rsid w:val="003616B2"/>
    <w:rsid w:val="0036189F"/>
    <w:rsid w:val="00361EE1"/>
    <w:rsid w:val="003626AB"/>
    <w:rsid w:val="0036279B"/>
    <w:rsid w:val="00362C9E"/>
    <w:rsid w:val="0036320F"/>
    <w:rsid w:val="003634A5"/>
    <w:rsid w:val="00363649"/>
    <w:rsid w:val="00363749"/>
    <w:rsid w:val="0036388F"/>
    <w:rsid w:val="003638A7"/>
    <w:rsid w:val="00363937"/>
    <w:rsid w:val="00363D3C"/>
    <w:rsid w:val="00364099"/>
    <w:rsid w:val="0036414B"/>
    <w:rsid w:val="003656C6"/>
    <w:rsid w:val="00365A30"/>
    <w:rsid w:val="00366184"/>
    <w:rsid w:val="0036638C"/>
    <w:rsid w:val="0036638F"/>
    <w:rsid w:val="003668F2"/>
    <w:rsid w:val="00366ACF"/>
    <w:rsid w:val="0036727F"/>
    <w:rsid w:val="003677B0"/>
    <w:rsid w:val="00367C5D"/>
    <w:rsid w:val="003704C7"/>
    <w:rsid w:val="0037092F"/>
    <w:rsid w:val="00371412"/>
    <w:rsid w:val="00371869"/>
    <w:rsid w:val="003720BE"/>
    <w:rsid w:val="0037290B"/>
    <w:rsid w:val="00372F6D"/>
    <w:rsid w:val="0037374D"/>
    <w:rsid w:val="00373F9A"/>
    <w:rsid w:val="00374C62"/>
    <w:rsid w:val="00375096"/>
    <w:rsid w:val="00375161"/>
    <w:rsid w:val="00375534"/>
    <w:rsid w:val="00375757"/>
    <w:rsid w:val="003757BD"/>
    <w:rsid w:val="003764B2"/>
    <w:rsid w:val="00376BC8"/>
    <w:rsid w:val="003777B4"/>
    <w:rsid w:val="003802DF"/>
    <w:rsid w:val="00380533"/>
    <w:rsid w:val="00383FF4"/>
    <w:rsid w:val="003849D1"/>
    <w:rsid w:val="00384BDF"/>
    <w:rsid w:val="0038520A"/>
    <w:rsid w:val="00385821"/>
    <w:rsid w:val="003860EA"/>
    <w:rsid w:val="003862EC"/>
    <w:rsid w:val="00386A46"/>
    <w:rsid w:val="0038720C"/>
    <w:rsid w:val="003875EE"/>
    <w:rsid w:val="00387B75"/>
    <w:rsid w:val="003901E0"/>
    <w:rsid w:val="003902A0"/>
    <w:rsid w:val="003902E9"/>
    <w:rsid w:val="00390496"/>
    <w:rsid w:val="0039083F"/>
    <w:rsid w:val="00390EAF"/>
    <w:rsid w:val="00391BEC"/>
    <w:rsid w:val="00391F64"/>
    <w:rsid w:val="00392299"/>
    <w:rsid w:val="0039232D"/>
    <w:rsid w:val="00392B0B"/>
    <w:rsid w:val="0039358F"/>
    <w:rsid w:val="00394378"/>
    <w:rsid w:val="00394CE1"/>
    <w:rsid w:val="00395318"/>
    <w:rsid w:val="00395BE7"/>
    <w:rsid w:val="00395E53"/>
    <w:rsid w:val="00395E9D"/>
    <w:rsid w:val="00396D18"/>
    <w:rsid w:val="003975A3"/>
    <w:rsid w:val="00397CDA"/>
    <w:rsid w:val="003A07A1"/>
    <w:rsid w:val="003A0890"/>
    <w:rsid w:val="003A14F6"/>
    <w:rsid w:val="003A1C43"/>
    <w:rsid w:val="003A1D38"/>
    <w:rsid w:val="003A1D88"/>
    <w:rsid w:val="003A1E3B"/>
    <w:rsid w:val="003A203E"/>
    <w:rsid w:val="003A20F3"/>
    <w:rsid w:val="003A21AC"/>
    <w:rsid w:val="003A242D"/>
    <w:rsid w:val="003A28D4"/>
    <w:rsid w:val="003A2AF6"/>
    <w:rsid w:val="003A3A31"/>
    <w:rsid w:val="003A3D49"/>
    <w:rsid w:val="003A40B0"/>
    <w:rsid w:val="003A4101"/>
    <w:rsid w:val="003A4267"/>
    <w:rsid w:val="003A4B64"/>
    <w:rsid w:val="003A4C82"/>
    <w:rsid w:val="003A4E42"/>
    <w:rsid w:val="003A54B7"/>
    <w:rsid w:val="003A61FC"/>
    <w:rsid w:val="003A665D"/>
    <w:rsid w:val="003A6D5A"/>
    <w:rsid w:val="003A6F51"/>
    <w:rsid w:val="003A72AD"/>
    <w:rsid w:val="003A782C"/>
    <w:rsid w:val="003A787A"/>
    <w:rsid w:val="003A7E24"/>
    <w:rsid w:val="003B051B"/>
    <w:rsid w:val="003B0A2B"/>
    <w:rsid w:val="003B10A2"/>
    <w:rsid w:val="003B15BF"/>
    <w:rsid w:val="003B1DF8"/>
    <w:rsid w:val="003B25D2"/>
    <w:rsid w:val="003B2EB9"/>
    <w:rsid w:val="003B356B"/>
    <w:rsid w:val="003B4069"/>
    <w:rsid w:val="003B42DC"/>
    <w:rsid w:val="003B4534"/>
    <w:rsid w:val="003B4A17"/>
    <w:rsid w:val="003B4A53"/>
    <w:rsid w:val="003B5239"/>
    <w:rsid w:val="003B537A"/>
    <w:rsid w:val="003B58F2"/>
    <w:rsid w:val="003B64A8"/>
    <w:rsid w:val="003B6864"/>
    <w:rsid w:val="003B6BBF"/>
    <w:rsid w:val="003B6C55"/>
    <w:rsid w:val="003B6E5A"/>
    <w:rsid w:val="003B705D"/>
    <w:rsid w:val="003B7486"/>
    <w:rsid w:val="003B7E4B"/>
    <w:rsid w:val="003C0C77"/>
    <w:rsid w:val="003C1655"/>
    <w:rsid w:val="003C1FD9"/>
    <w:rsid w:val="003C226B"/>
    <w:rsid w:val="003C24A1"/>
    <w:rsid w:val="003C301A"/>
    <w:rsid w:val="003C4665"/>
    <w:rsid w:val="003C4791"/>
    <w:rsid w:val="003C4857"/>
    <w:rsid w:val="003C4899"/>
    <w:rsid w:val="003C4B91"/>
    <w:rsid w:val="003C4BFC"/>
    <w:rsid w:val="003C4EFE"/>
    <w:rsid w:val="003C514C"/>
    <w:rsid w:val="003C575A"/>
    <w:rsid w:val="003C6634"/>
    <w:rsid w:val="003C714E"/>
    <w:rsid w:val="003C7805"/>
    <w:rsid w:val="003C79FE"/>
    <w:rsid w:val="003C7B90"/>
    <w:rsid w:val="003C7C11"/>
    <w:rsid w:val="003C7D4B"/>
    <w:rsid w:val="003D0491"/>
    <w:rsid w:val="003D07FB"/>
    <w:rsid w:val="003D0FF9"/>
    <w:rsid w:val="003D1B3D"/>
    <w:rsid w:val="003D1FFE"/>
    <w:rsid w:val="003D20DC"/>
    <w:rsid w:val="003D2238"/>
    <w:rsid w:val="003D2610"/>
    <w:rsid w:val="003D2873"/>
    <w:rsid w:val="003D2A41"/>
    <w:rsid w:val="003D2B15"/>
    <w:rsid w:val="003D2C28"/>
    <w:rsid w:val="003D3704"/>
    <w:rsid w:val="003D3A50"/>
    <w:rsid w:val="003D3B14"/>
    <w:rsid w:val="003D3B42"/>
    <w:rsid w:val="003D3C89"/>
    <w:rsid w:val="003D3F7E"/>
    <w:rsid w:val="003D41A9"/>
    <w:rsid w:val="003D4252"/>
    <w:rsid w:val="003D43FD"/>
    <w:rsid w:val="003D4580"/>
    <w:rsid w:val="003D4D75"/>
    <w:rsid w:val="003D5E18"/>
    <w:rsid w:val="003D6AC6"/>
    <w:rsid w:val="003D779E"/>
    <w:rsid w:val="003D7B99"/>
    <w:rsid w:val="003D7E4E"/>
    <w:rsid w:val="003D7E6A"/>
    <w:rsid w:val="003D7EEE"/>
    <w:rsid w:val="003E04A3"/>
    <w:rsid w:val="003E0E12"/>
    <w:rsid w:val="003E15F2"/>
    <w:rsid w:val="003E17F8"/>
    <w:rsid w:val="003E1E30"/>
    <w:rsid w:val="003E1EB0"/>
    <w:rsid w:val="003E2073"/>
    <w:rsid w:val="003E2A29"/>
    <w:rsid w:val="003E30CD"/>
    <w:rsid w:val="003E32AC"/>
    <w:rsid w:val="003E37F3"/>
    <w:rsid w:val="003E3D98"/>
    <w:rsid w:val="003E3DAD"/>
    <w:rsid w:val="003E40A6"/>
    <w:rsid w:val="003E45BB"/>
    <w:rsid w:val="003E509B"/>
    <w:rsid w:val="003E5A7E"/>
    <w:rsid w:val="003E608D"/>
    <w:rsid w:val="003E61B7"/>
    <w:rsid w:val="003E6BF9"/>
    <w:rsid w:val="003E6CFF"/>
    <w:rsid w:val="003E732B"/>
    <w:rsid w:val="003E7421"/>
    <w:rsid w:val="003E76C5"/>
    <w:rsid w:val="003E7F8C"/>
    <w:rsid w:val="003E7FD8"/>
    <w:rsid w:val="003F010E"/>
    <w:rsid w:val="003F05D7"/>
    <w:rsid w:val="003F1053"/>
    <w:rsid w:val="003F15FC"/>
    <w:rsid w:val="003F1A38"/>
    <w:rsid w:val="003F1DCF"/>
    <w:rsid w:val="003F25C6"/>
    <w:rsid w:val="003F26FA"/>
    <w:rsid w:val="003F273D"/>
    <w:rsid w:val="003F2815"/>
    <w:rsid w:val="003F2A44"/>
    <w:rsid w:val="003F2EA4"/>
    <w:rsid w:val="003F3BF0"/>
    <w:rsid w:val="003F4700"/>
    <w:rsid w:val="003F51F1"/>
    <w:rsid w:val="003F5D81"/>
    <w:rsid w:val="003F5E29"/>
    <w:rsid w:val="003F6346"/>
    <w:rsid w:val="003F641A"/>
    <w:rsid w:val="003F6A56"/>
    <w:rsid w:val="003F7207"/>
    <w:rsid w:val="003F759F"/>
    <w:rsid w:val="003F7F0A"/>
    <w:rsid w:val="004004A2"/>
    <w:rsid w:val="004006E8"/>
    <w:rsid w:val="004007D7"/>
    <w:rsid w:val="00400B5E"/>
    <w:rsid w:val="00400B6D"/>
    <w:rsid w:val="00401516"/>
    <w:rsid w:val="004018E8"/>
    <w:rsid w:val="00401BD5"/>
    <w:rsid w:val="00401DB6"/>
    <w:rsid w:val="004027F6"/>
    <w:rsid w:val="00402D21"/>
    <w:rsid w:val="00402D8D"/>
    <w:rsid w:val="004031E5"/>
    <w:rsid w:val="00403280"/>
    <w:rsid w:val="004036BE"/>
    <w:rsid w:val="00403D45"/>
    <w:rsid w:val="00403EB7"/>
    <w:rsid w:val="00404077"/>
    <w:rsid w:val="0040469A"/>
    <w:rsid w:val="00404826"/>
    <w:rsid w:val="004048F9"/>
    <w:rsid w:val="00404F84"/>
    <w:rsid w:val="00405782"/>
    <w:rsid w:val="00406507"/>
    <w:rsid w:val="00406696"/>
    <w:rsid w:val="00406E7F"/>
    <w:rsid w:val="004075BB"/>
    <w:rsid w:val="004101A1"/>
    <w:rsid w:val="0041185D"/>
    <w:rsid w:val="00411CE7"/>
    <w:rsid w:val="00412130"/>
    <w:rsid w:val="004129BD"/>
    <w:rsid w:val="00412A3C"/>
    <w:rsid w:val="004132EC"/>
    <w:rsid w:val="0041345E"/>
    <w:rsid w:val="004135A4"/>
    <w:rsid w:val="00413BC1"/>
    <w:rsid w:val="00413FCC"/>
    <w:rsid w:val="004141C8"/>
    <w:rsid w:val="004154C1"/>
    <w:rsid w:val="00415962"/>
    <w:rsid w:val="00415B59"/>
    <w:rsid w:val="00415B91"/>
    <w:rsid w:val="00415BC5"/>
    <w:rsid w:val="00416554"/>
    <w:rsid w:val="004166F2"/>
    <w:rsid w:val="00416EEF"/>
    <w:rsid w:val="00417295"/>
    <w:rsid w:val="00417BFA"/>
    <w:rsid w:val="00420B6A"/>
    <w:rsid w:val="004214C2"/>
    <w:rsid w:val="00421504"/>
    <w:rsid w:val="0042221E"/>
    <w:rsid w:val="00422255"/>
    <w:rsid w:val="0042241A"/>
    <w:rsid w:val="00422A5B"/>
    <w:rsid w:val="004242DA"/>
    <w:rsid w:val="0042467E"/>
    <w:rsid w:val="0042480D"/>
    <w:rsid w:val="00424A3B"/>
    <w:rsid w:val="004250A1"/>
    <w:rsid w:val="0042516F"/>
    <w:rsid w:val="00425866"/>
    <w:rsid w:val="00425A0B"/>
    <w:rsid w:val="00425D2C"/>
    <w:rsid w:val="0042629A"/>
    <w:rsid w:val="004264DB"/>
    <w:rsid w:val="0042660C"/>
    <w:rsid w:val="004269AD"/>
    <w:rsid w:val="00426C20"/>
    <w:rsid w:val="00426DBB"/>
    <w:rsid w:val="004270C6"/>
    <w:rsid w:val="004270CE"/>
    <w:rsid w:val="00427666"/>
    <w:rsid w:val="00427CF1"/>
    <w:rsid w:val="004306B5"/>
    <w:rsid w:val="00430EB4"/>
    <w:rsid w:val="004319F8"/>
    <w:rsid w:val="00431E6E"/>
    <w:rsid w:val="00432155"/>
    <w:rsid w:val="004326A0"/>
    <w:rsid w:val="004331A0"/>
    <w:rsid w:val="004335FC"/>
    <w:rsid w:val="00433F1E"/>
    <w:rsid w:val="004347E4"/>
    <w:rsid w:val="00434F34"/>
    <w:rsid w:val="004353C8"/>
    <w:rsid w:val="004360DE"/>
    <w:rsid w:val="004365C7"/>
    <w:rsid w:val="00436F08"/>
    <w:rsid w:val="00437176"/>
    <w:rsid w:val="00437421"/>
    <w:rsid w:val="00437D42"/>
    <w:rsid w:val="00440546"/>
    <w:rsid w:val="00440745"/>
    <w:rsid w:val="00440AA6"/>
    <w:rsid w:val="00440F89"/>
    <w:rsid w:val="00441165"/>
    <w:rsid w:val="00441361"/>
    <w:rsid w:val="004421BB"/>
    <w:rsid w:val="00442278"/>
    <w:rsid w:val="004428EE"/>
    <w:rsid w:val="004434F3"/>
    <w:rsid w:val="004438FD"/>
    <w:rsid w:val="00444358"/>
    <w:rsid w:val="004443B6"/>
    <w:rsid w:val="0044451A"/>
    <w:rsid w:val="00444BC3"/>
    <w:rsid w:val="00444D28"/>
    <w:rsid w:val="0044504E"/>
    <w:rsid w:val="00445A47"/>
    <w:rsid w:val="00445F81"/>
    <w:rsid w:val="0044650A"/>
    <w:rsid w:val="00446833"/>
    <w:rsid w:val="00446955"/>
    <w:rsid w:val="00446D18"/>
    <w:rsid w:val="00446F1F"/>
    <w:rsid w:val="00447219"/>
    <w:rsid w:val="004473B0"/>
    <w:rsid w:val="004503FE"/>
    <w:rsid w:val="00450CA9"/>
    <w:rsid w:val="00450E9B"/>
    <w:rsid w:val="004526E9"/>
    <w:rsid w:val="00452E84"/>
    <w:rsid w:val="004533E5"/>
    <w:rsid w:val="0045374C"/>
    <w:rsid w:val="00453787"/>
    <w:rsid w:val="004546FA"/>
    <w:rsid w:val="004547D6"/>
    <w:rsid w:val="00454A24"/>
    <w:rsid w:val="00455837"/>
    <w:rsid w:val="00455D65"/>
    <w:rsid w:val="00455F44"/>
    <w:rsid w:val="00455FAA"/>
    <w:rsid w:val="004565D3"/>
    <w:rsid w:val="00456C59"/>
    <w:rsid w:val="004604DD"/>
    <w:rsid w:val="00460CC5"/>
    <w:rsid w:val="00460DE3"/>
    <w:rsid w:val="00461055"/>
    <w:rsid w:val="0046115D"/>
    <w:rsid w:val="00461277"/>
    <w:rsid w:val="004615BA"/>
    <w:rsid w:val="00461FD0"/>
    <w:rsid w:val="00462546"/>
    <w:rsid w:val="00463166"/>
    <w:rsid w:val="004634F8"/>
    <w:rsid w:val="00463685"/>
    <w:rsid w:val="00463787"/>
    <w:rsid w:val="00463957"/>
    <w:rsid w:val="00463ABB"/>
    <w:rsid w:val="00463B00"/>
    <w:rsid w:val="00463B11"/>
    <w:rsid w:val="00463BD9"/>
    <w:rsid w:val="00463EA8"/>
    <w:rsid w:val="00464082"/>
    <w:rsid w:val="004643DE"/>
    <w:rsid w:val="00464A37"/>
    <w:rsid w:val="0046598D"/>
    <w:rsid w:val="00465E00"/>
    <w:rsid w:val="00465E87"/>
    <w:rsid w:val="0046780A"/>
    <w:rsid w:val="004704C7"/>
    <w:rsid w:val="00470FF4"/>
    <w:rsid w:val="004711A0"/>
    <w:rsid w:val="00471271"/>
    <w:rsid w:val="004725DA"/>
    <w:rsid w:val="00472DEC"/>
    <w:rsid w:val="0047335B"/>
    <w:rsid w:val="00473413"/>
    <w:rsid w:val="00473AB4"/>
    <w:rsid w:val="00473C8E"/>
    <w:rsid w:val="00473D32"/>
    <w:rsid w:val="00473DFC"/>
    <w:rsid w:val="00474422"/>
    <w:rsid w:val="004745BD"/>
    <w:rsid w:val="00474CB3"/>
    <w:rsid w:val="00474F6D"/>
    <w:rsid w:val="00474FD0"/>
    <w:rsid w:val="00475770"/>
    <w:rsid w:val="004759D2"/>
    <w:rsid w:val="00475B00"/>
    <w:rsid w:val="00476143"/>
    <w:rsid w:val="00476B03"/>
    <w:rsid w:val="00476DF9"/>
    <w:rsid w:val="00477243"/>
    <w:rsid w:val="0047784E"/>
    <w:rsid w:val="00477946"/>
    <w:rsid w:val="004808CE"/>
    <w:rsid w:val="004809C2"/>
    <w:rsid w:val="00480C50"/>
    <w:rsid w:val="00480E82"/>
    <w:rsid w:val="0048101E"/>
    <w:rsid w:val="00482421"/>
    <w:rsid w:val="004844DB"/>
    <w:rsid w:val="004845AA"/>
    <w:rsid w:val="00484A00"/>
    <w:rsid w:val="00485E36"/>
    <w:rsid w:val="004863EB"/>
    <w:rsid w:val="00486584"/>
    <w:rsid w:val="00486A70"/>
    <w:rsid w:val="00486B54"/>
    <w:rsid w:val="00486C3E"/>
    <w:rsid w:val="00486D21"/>
    <w:rsid w:val="00486FEB"/>
    <w:rsid w:val="00487305"/>
    <w:rsid w:val="0048731E"/>
    <w:rsid w:val="00487735"/>
    <w:rsid w:val="004909DF"/>
    <w:rsid w:val="00491450"/>
    <w:rsid w:val="0049153D"/>
    <w:rsid w:val="00491C29"/>
    <w:rsid w:val="00492042"/>
    <w:rsid w:val="00492DD9"/>
    <w:rsid w:val="004931DC"/>
    <w:rsid w:val="00493580"/>
    <w:rsid w:val="004936E5"/>
    <w:rsid w:val="00493F2E"/>
    <w:rsid w:val="00494586"/>
    <w:rsid w:val="00495A38"/>
    <w:rsid w:val="00495C46"/>
    <w:rsid w:val="00495D03"/>
    <w:rsid w:val="004962A4"/>
    <w:rsid w:val="004962BA"/>
    <w:rsid w:val="00496408"/>
    <w:rsid w:val="00496A74"/>
    <w:rsid w:val="004970BC"/>
    <w:rsid w:val="00497357"/>
    <w:rsid w:val="004979C3"/>
    <w:rsid w:val="00497A2D"/>
    <w:rsid w:val="00497B01"/>
    <w:rsid w:val="00497BC5"/>
    <w:rsid w:val="004A0308"/>
    <w:rsid w:val="004A0407"/>
    <w:rsid w:val="004A0516"/>
    <w:rsid w:val="004A0809"/>
    <w:rsid w:val="004A0940"/>
    <w:rsid w:val="004A1479"/>
    <w:rsid w:val="004A21BB"/>
    <w:rsid w:val="004A2712"/>
    <w:rsid w:val="004A2AE5"/>
    <w:rsid w:val="004A2D1C"/>
    <w:rsid w:val="004A37B0"/>
    <w:rsid w:val="004A3D70"/>
    <w:rsid w:val="004A4E48"/>
    <w:rsid w:val="004A5482"/>
    <w:rsid w:val="004A57A2"/>
    <w:rsid w:val="004A5A82"/>
    <w:rsid w:val="004A6A51"/>
    <w:rsid w:val="004A7139"/>
    <w:rsid w:val="004A71BE"/>
    <w:rsid w:val="004A7299"/>
    <w:rsid w:val="004A7942"/>
    <w:rsid w:val="004A7D44"/>
    <w:rsid w:val="004A7DA1"/>
    <w:rsid w:val="004B0063"/>
    <w:rsid w:val="004B01FE"/>
    <w:rsid w:val="004B0299"/>
    <w:rsid w:val="004B0351"/>
    <w:rsid w:val="004B1448"/>
    <w:rsid w:val="004B14BA"/>
    <w:rsid w:val="004B16A9"/>
    <w:rsid w:val="004B19D2"/>
    <w:rsid w:val="004B1BD6"/>
    <w:rsid w:val="004B1C45"/>
    <w:rsid w:val="004B1F6A"/>
    <w:rsid w:val="004B2005"/>
    <w:rsid w:val="004B2057"/>
    <w:rsid w:val="004B2A97"/>
    <w:rsid w:val="004B2DA9"/>
    <w:rsid w:val="004B3068"/>
    <w:rsid w:val="004B3AD0"/>
    <w:rsid w:val="004B3C94"/>
    <w:rsid w:val="004B444D"/>
    <w:rsid w:val="004B4513"/>
    <w:rsid w:val="004B498E"/>
    <w:rsid w:val="004B4C2F"/>
    <w:rsid w:val="004B5E9E"/>
    <w:rsid w:val="004B5FFF"/>
    <w:rsid w:val="004B6412"/>
    <w:rsid w:val="004B6A75"/>
    <w:rsid w:val="004B7F42"/>
    <w:rsid w:val="004C00F9"/>
    <w:rsid w:val="004C02CA"/>
    <w:rsid w:val="004C0C01"/>
    <w:rsid w:val="004C126A"/>
    <w:rsid w:val="004C1378"/>
    <w:rsid w:val="004C17BF"/>
    <w:rsid w:val="004C2016"/>
    <w:rsid w:val="004C261D"/>
    <w:rsid w:val="004C26AC"/>
    <w:rsid w:val="004C28A7"/>
    <w:rsid w:val="004C2D0C"/>
    <w:rsid w:val="004C2DB9"/>
    <w:rsid w:val="004C3817"/>
    <w:rsid w:val="004C412E"/>
    <w:rsid w:val="004C47CC"/>
    <w:rsid w:val="004C54E3"/>
    <w:rsid w:val="004C5577"/>
    <w:rsid w:val="004C585C"/>
    <w:rsid w:val="004C5956"/>
    <w:rsid w:val="004C5CC7"/>
    <w:rsid w:val="004C5FBE"/>
    <w:rsid w:val="004C6424"/>
    <w:rsid w:val="004C6B8B"/>
    <w:rsid w:val="004C70A7"/>
    <w:rsid w:val="004C778A"/>
    <w:rsid w:val="004C77D7"/>
    <w:rsid w:val="004C7D12"/>
    <w:rsid w:val="004C7E91"/>
    <w:rsid w:val="004D0026"/>
    <w:rsid w:val="004D0075"/>
    <w:rsid w:val="004D06A1"/>
    <w:rsid w:val="004D08D4"/>
    <w:rsid w:val="004D0E60"/>
    <w:rsid w:val="004D1159"/>
    <w:rsid w:val="004D2252"/>
    <w:rsid w:val="004D2E0D"/>
    <w:rsid w:val="004D2FDB"/>
    <w:rsid w:val="004D32E4"/>
    <w:rsid w:val="004D3C5E"/>
    <w:rsid w:val="004D3D6F"/>
    <w:rsid w:val="004D3FBC"/>
    <w:rsid w:val="004D4D40"/>
    <w:rsid w:val="004D4E7E"/>
    <w:rsid w:val="004D5046"/>
    <w:rsid w:val="004D634E"/>
    <w:rsid w:val="004D68C3"/>
    <w:rsid w:val="004D6D18"/>
    <w:rsid w:val="004D6D48"/>
    <w:rsid w:val="004D70FD"/>
    <w:rsid w:val="004E0011"/>
    <w:rsid w:val="004E01AE"/>
    <w:rsid w:val="004E071F"/>
    <w:rsid w:val="004E123C"/>
    <w:rsid w:val="004E1934"/>
    <w:rsid w:val="004E204F"/>
    <w:rsid w:val="004E26FC"/>
    <w:rsid w:val="004E2CE3"/>
    <w:rsid w:val="004E2E9E"/>
    <w:rsid w:val="004E3441"/>
    <w:rsid w:val="004E35AF"/>
    <w:rsid w:val="004E3741"/>
    <w:rsid w:val="004E3801"/>
    <w:rsid w:val="004E3D36"/>
    <w:rsid w:val="004E4012"/>
    <w:rsid w:val="004E4856"/>
    <w:rsid w:val="004E4F89"/>
    <w:rsid w:val="004E5014"/>
    <w:rsid w:val="004E5214"/>
    <w:rsid w:val="004E6F0E"/>
    <w:rsid w:val="004E75AE"/>
    <w:rsid w:val="004E75C9"/>
    <w:rsid w:val="004E875C"/>
    <w:rsid w:val="004F01E5"/>
    <w:rsid w:val="004F07F7"/>
    <w:rsid w:val="004F1188"/>
    <w:rsid w:val="004F119B"/>
    <w:rsid w:val="004F1270"/>
    <w:rsid w:val="004F14B8"/>
    <w:rsid w:val="004F1552"/>
    <w:rsid w:val="004F1673"/>
    <w:rsid w:val="004F1815"/>
    <w:rsid w:val="004F199B"/>
    <w:rsid w:val="004F2FAC"/>
    <w:rsid w:val="004F3043"/>
    <w:rsid w:val="004F39DA"/>
    <w:rsid w:val="004F413A"/>
    <w:rsid w:val="004F4326"/>
    <w:rsid w:val="004F4433"/>
    <w:rsid w:val="004F4DFB"/>
    <w:rsid w:val="004F5031"/>
    <w:rsid w:val="004F525B"/>
    <w:rsid w:val="004F5653"/>
    <w:rsid w:val="004F5775"/>
    <w:rsid w:val="004F5FC5"/>
    <w:rsid w:val="004F6518"/>
    <w:rsid w:val="004F658D"/>
    <w:rsid w:val="004F686C"/>
    <w:rsid w:val="004F693C"/>
    <w:rsid w:val="004F6A0D"/>
    <w:rsid w:val="004F7B48"/>
    <w:rsid w:val="004F7B9A"/>
    <w:rsid w:val="004F7F48"/>
    <w:rsid w:val="005008C1"/>
    <w:rsid w:val="0050184B"/>
    <w:rsid w:val="00501F6C"/>
    <w:rsid w:val="00502017"/>
    <w:rsid w:val="00502372"/>
    <w:rsid w:val="00503060"/>
    <w:rsid w:val="00503927"/>
    <w:rsid w:val="00503961"/>
    <w:rsid w:val="00505FDA"/>
    <w:rsid w:val="005060C7"/>
    <w:rsid w:val="00506342"/>
    <w:rsid w:val="00506574"/>
    <w:rsid w:val="00506E4F"/>
    <w:rsid w:val="00506EF5"/>
    <w:rsid w:val="00507085"/>
    <w:rsid w:val="005072E5"/>
    <w:rsid w:val="00507344"/>
    <w:rsid w:val="00507388"/>
    <w:rsid w:val="0050748E"/>
    <w:rsid w:val="00507986"/>
    <w:rsid w:val="00507CEE"/>
    <w:rsid w:val="00507F90"/>
    <w:rsid w:val="005105B0"/>
    <w:rsid w:val="0051088A"/>
    <w:rsid w:val="00510AC3"/>
    <w:rsid w:val="00510B0D"/>
    <w:rsid w:val="00510D3D"/>
    <w:rsid w:val="00510FC7"/>
    <w:rsid w:val="005111CF"/>
    <w:rsid w:val="005112DB"/>
    <w:rsid w:val="005119A1"/>
    <w:rsid w:val="00511F29"/>
    <w:rsid w:val="00511FB0"/>
    <w:rsid w:val="00512028"/>
    <w:rsid w:val="005125BC"/>
    <w:rsid w:val="005127B7"/>
    <w:rsid w:val="00512FAD"/>
    <w:rsid w:val="0051321B"/>
    <w:rsid w:val="00513268"/>
    <w:rsid w:val="0051329A"/>
    <w:rsid w:val="00513E75"/>
    <w:rsid w:val="00513ED5"/>
    <w:rsid w:val="00514AD1"/>
    <w:rsid w:val="00514BB7"/>
    <w:rsid w:val="00514EDB"/>
    <w:rsid w:val="005150EC"/>
    <w:rsid w:val="005153CB"/>
    <w:rsid w:val="00515605"/>
    <w:rsid w:val="00515624"/>
    <w:rsid w:val="00515AEC"/>
    <w:rsid w:val="00515DB3"/>
    <w:rsid w:val="00516417"/>
    <w:rsid w:val="00516801"/>
    <w:rsid w:val="00516931"/>
    <w:rsid w:val="00517555"/>
    <w:rsid w:val="00517C36"/>
    <w:rsid w:val="00520D3A"/>
    <w:rsid w:val="0052132C"/>
    <w:rsid w:val="00521771"/>
    <w:rsid w:val="0052181B"/>
    <w:rsid w:val="0052185A"/>
    <w:rsid w:val="00521B3E"/>
    <w:rsid w:val="00522087"/>
    <w:rsid w:val="00522268"/>
    <w:rsid w:val="0052253F"/>
    <w:rsid w:val="00522A93"/>
    <w:rsid w:val="00522BE2"/>
    <w:rsid w:val="00522C4F"/>
    <w:rsid w:val="00522E04"/>
    <w:rsid w:val="00523A50"/>
    <w:rsid w:val="00525893"/>
    <w:rsid w:val="00525C16"/>
    <w:rsid w:val="00525E3C"/>
    <w:rsid w:val="00525FC3"/>
    <w:rsid w:val="00525FCE"/>
    <w:rsid w:val="005262DA"/>
    <w:rsid w:val="00526605"/>
    <w:rsid w:val="005268CE"/>
    <w:rsid w:val="00526E21"/>
    <w:rsid w:val="00527407"/>
    <w:rsid w:val="005275E9"/>
    <w:rsid w:val="005277E5"/>
    <w:rsid w:val="00527AFE"/>
    <w:rsid w:val="00527DA8"/>
    <w:rsid w:val="00527DD0"/>
    <w:rsid w:val="005302CC"/>
    <w:rsid w:val="005312E5"/>
    <w:rsid w:val="00531C51"/>
    <w:rsid w:val="00532727"/>
    <w:rsid w:val="00532980"/>
    <w:rsid w:val="005330E7"/>
    <w:rsid w:val="00533302"/>
    <w:rsid w:val="00533478"/>
    <w:rsid w:val="005335F6"/>
    <w:rsid w:val="00533EF5"/>
    <w:rsid w:val="005340A0"/>
    <w:rsid w:val="00534481"/>
    <w:rsid w:val="00534769"/>
    <w:rsid w:val="00534B80"/>
    <w:rsid w:val="00534DA1"/>
    <w:rsid w:val="005350A8"/>
    <w:rsid w:val="00535145"/>
    <w:rsid w:val="00535254"/>
    <w:rsid w:val="005356B0"/>
    <w:rsid w:val="00535BFD"/>
    <w:rsid w:val="00535E19"/>
    <w:rsid w:val="00535FF2"/>
    <w:rsid w:val="005366BB"/>
    <w:rsid w:val="005366E7"/>
    <w:rsid w:val="00536C3E"/>
    <w:rsid w:val="00537005"/>
    <w:rsid w:val="00537312"/>
    <w:rsid w:val="0053772C"/>
    <w:rsid w:val="00537780"/>
    <w:rsid w:val="00537E64"/>
    <w:rsid w:val="00540BAC"/>
    <w:rsid w:val="00540FCB"/>
    <w:rsid w:val="00541C68"/>
    <w:rsid w:val="0054232D"/>
    <w:rsid w:val="00542B02"/>
    <w:rsid w:val="00543C98"/>
    <w:rsid w:val="00543D88"/>
    <w:rsid w:val="00543F35"/>
    <w:rsid w:val="0054416B"/>
    <w:rsid w:val="005458A2"/>
    <w:rsid w:val="0054625D"/>
    <w:rsid w:val="00546443"/>
    <w:rsid w:val="005464A8"/>
    <w:rsid w:val="00546635"/>
    <w:rsid w:val="0054670E"/>
    <w:rsid w:val="00546F86"/>
    <w:rsid w:val="00547F7D"/>
    <w:rsid w:val="005514A2"/>
    <w:rsid w:val="00551891"/>
    <w:rsid w:val="00551DE8"/>
    <w:rsid w:val="00551F47"/>
    <w:rsid w:val="00552277"/>
    <w:rsid w:val="005522B7"/>
    <w:rsid w:val="00552898"/>
    <w:rsid w:val="00552C97"/>
    <w:rsid w:val="005530AF"/>
    <w:rsid w:val="00553E0B"/>
    <w:rsid w:val="00553E34"/>
    <w:rsid w:val="00554440"/>
    <w:rsid w:val="00555169"/>
    <w:rsid w:val="00555B5C"/>
    <w:rsid w:val="00556142"/>
    <w:rsid w:val="005563DB"/>
    <w:rsid w:val="00557448"/>
    <w:rsid w:val="00557FF1"/>
    <w:rsid w:val="00560B92"/>
    <w:rsid w:val="00562313"/>
    <w:rsid w:val="0056237C"/>
    <w:rsid w:val="005623F3"/>
    <w:rsid w:val="00562EAE"/>
    <w:rsid w:val="005631F6"/>
    <w:rsid w:val="005636F5"/>
    <w:rsid w:val="0056382D"/>
    <w:rsid w:val="005638A4"/>
    <w:rsid w:val="0056442A"/>
    <w:rsid w:val="0056469A"/>
    <w:rsid w:val="00564795"/>
    <w:rsid w:val="00564D44"/>
    <w:rsid w:val="00566031"/>
    <w:rsid w:val="00566563"/>
    <w:rsid w:val="0056657A"/>
    <w:rsid w:val="00566BBE"/>
    <w:rsid w:val="00566C16"/>
    <w:rsid w:val="00566C7E"/>
    <w:rsid w:val="00566FB0"/>
    <w:rsid w:val="0056794A"/>
    <w:rsid w:val="00567C9E"/>
    <w:rsid w:val="00567D46"/>
    <w:rsid w:val="00567E2E"/>
    <w:rsid w:val="0056C6EB"/>
    <w:rsid w:val="0057057C"/>
    <w:rsid w:val="00570584"/>
    <w:rsid w:val="00570786"/>
    <w:rsid w:val="00570AE5"/>
    <w:rsid w:val="00570B12"/>
    <w:rsid w:val="00570D77"/>
    <w:rsid w:val="00571463"/>
    <w:rsid w:val="00572583"/>
    <w:rsid w:val="00572E2C"/>
    <w:rsid w:val="00573ADA"/>
    <w:rsid w:val="00573E48"/>
    <w:rsid w:val="005740D8"/>
    <w:rsid w:val="00574219"/>
    <w:rsid w:val="005742D9"/>
    <w:rsid w:val="00574A80"/>
    <w:rsid w:val="005750E8"/>
    <w:rsid w:val="00575363"/>
    <w:rsid w:val="00576316"/>
    <w:rsid w:val="00577EC9"/>
    <w:rsid w:val="00580583"/>
    <w:rsid w:val="00580AD1"/>
    <w:rsid w:val="00581509"/>
    <w:rsid w:val="005817FA"/>
    <w:rsid w:val="00581DFD"/>
    <w:rsid w:val="005823E6"/>
    <w:rsid w:val="00583176"/>
    <w:rsid w:val="0058323D"/>
    <w:rsid w:val="005839F5"/>
    <w:rsid w:val="00583B88"/>
    <w:rsid w:val="00584DD7"/>
    <w:rsid w:val="00584EE3"/>
    <w:rsid w:val="005852C2"/>
    <w:rsid w:val="00585312"/>
    <w:rsid w:val="005859F6"/>
    <w:rsid w:val="0058633D"/>
    <w:rsid w:val="005865B2"/>
    <w:rsid w:val="00586EE7"/>
    <w:rsid w:val="00586F5D"/>
    <w:rsid w:val="00587B06"/>
    <w:rsid w:val="00587D16"/>
    <w:rsid w:val="0058FDD5"/>
    <w:rsid w:val="0059034D"/>
    <w:rsid w:val="005903D2"/>
    <w:rsid w:val="00591677"/>
    <w:rsid w:val="0059167D"/>
    <w:rsid w:val="0059257E"/>
    <w:rsid w:val="00593A7F"/>
    <w:rsid w:val="00593C76"/>
    <w:rsid w:val="00593F29"/>
    <w:rsid w:val="00594ECD"/>
    <w:rsid w:val="00595537"/>
    <w:rsid w:val="0059565A"/>
    <w:rsid w:val="005957B9"/>
    <w:rsid w:val="00595827"/>
    <w:rsid w:val="00595E4A"/>
    <w:rsid w:val="00595EB4"/>
    <w:rsid w:val="0059608B"/>
    <w:rsid w:val="005965B7"/>
    <w:rsid w:val="005965E7"/>
    <w:rsid w:val="005966E4"/>
    <w:rsid w:val="00596752"/>
    <w:rsid w:val="00596FD4"/>
    <w:rsid w:val="005A036D"/>
    <w:rsid w:val="005A0A73"/>
    <w:rsid w:val="005A11D0"/>
    <w:rsid w:val="005A1D55"/>
    <w:rsid w:val="005A1D8F"/>
    <w:rsid w:val="005A1DE6"/>
    <w:rsid w:val="005A2045"/>
    <w:rsid w:val="005A22CB"/>
    <w:rsid w:val="005A23B2"/>
    <w:rsid w:val="005A2B55"/>
    <w:rsid w:val="005A2C7E"/>
    <w:rsid w:val="005A2D52"/>
    <w:rsid w:val="005A2E08"/>
    <w:rsid w:val="005A32A2"/>
    <w:rsid w:val="005A3834"/>
    <w:rsid w:val="005A3F4C"/>
    <w:rsid w:val="005A46A9"/>
    <w:rsid w:val="005A4721"/>
    <w:rsid w:val="005A4961"/>
    <w:rsid w:val="005A59FB"/>
    <w:rsid w:val="005A5D96"/>
    <w:rsid w:val="005A5F9B"/>
    <w:rsid w:val="005A6071"/>
    <w:rsid w:val="005A6234"/>
    <w:rsid w:val="005A6658"/>
    <w:rsid w:val="005A679E"/>
    <w:rsid w:val="005A6B9B"/>
    <w:rsid w:val="005A6CF7"/>
    <w:rsid w:val="005A6DFF"/>
    <w:rsid w:val="005A6F5C"/>
    <w:rsid w:val="005A7364"/>
    <w:rsid w:val="005A7853"/>
    <w:rsid w:val="005A7FA6"/>
    <w:rsid w:val="005B08A3"/>
    <w:rsid w:val="005B08A4"/>
    <w:rsid w:val="005B08EE"/>
    <w:rsid w:val="005B098A"/>
    <w:rsid w:val="005B0BD0"/>
    <w:rsid w:val="005B0C92"/>
    <w:rsid w:val="005B1981"/>
    <w:rsid w:val="005B1B2B"/>
    <w:rsid w:val="005B1CAF"/>
    <w:rsid w:val="005B266F"/>
    <w:rsid w:val="005B3426"/>
    <w:rsid w:val="005B38A3"/>
    <w:rsid w:val="005B41A7"/>
    <w:rsid w:val="005B53A5"/>
    <w:rsid w:val="005B5D62"/>
    <w:rsid w:val="005B5E2D"/>
    <w:rsid w:val="005B6EE1"/>
    <w:rsid w:val="005B780C"/>
    <w:rsid w:val="005C03EF"/>
    <w:rsid w:val="005C1486"/>
    <w:rsid w:val="005C1EA8"/>
    <w:rsid w:val="005C2845"/>
    <w:rsid w:val="005C3030"/>
    <w:rsid w:val="005C31A0"/>
    <w:rsid w:val="005C3277"/>
    <w:rsid w:val="005C3654"/>
    <w:rsid w:val="005C3709"/>
    <w:rsid w:val="005C3BA8"/>
    <w:rsid w:val="005C46F9"/>
    <w:rsid w:val="005C46FA"/>
    <w:rsid w:val="005C4918"/>
    <w:rsid w:val="005C4D3F"/>
    <w:rsid w:val="005C4F03"/>
    <w:rsid w:val="005C5477"/>
    <w:rsid w:val="005C5535"/>
    <w:rsid w:val="005C60D0"/>
    <w:rsid w:val="005C660A"/>
    <w:rsid w:val="005C6759"/>
    <w:rsid w:val="005C67F5"/>
    <w:rsid w:val="005C75B3"/>
    <w:rsid w:val="005C78E2"/>
    <w:rsid w:val="005D002D"/>
    <w:rsid w:val="005D095B"/>
    <w:rsid w:val="005D098E"/>
    <w:rsid w:val="005D11F0"/>
    <w:rsid w:val="005D1236"/>
    <w:rsid w:val="005D1838"/>
    <w:rsid w:val="005D1ADF"/>
    <w:rsid w:val="005D1E0A"/>
    <w:rsid w:val="005D2D34"/>
    <w:rsid w:val="005D33A6"/>
    <w:rsid w:val="005D3FA8"/>
    <w:rsid w:val="005D4175"/>
    <w:rsid w:val="005D477E"/>
    <w:rsid w:val="005D541A"/>
    <w:rsid w:val="005D5547"/>
    <w:rsid w:val="005D5B4F"/>
    <w:rsid w:val="005D632C"/>
    <w:rsid w:val="005D6B3E"/>
    <w:rsid w:val="005D7420"/>
    <w:rsid w:val="005D76CD"/>
    <w:rsid w:val="005E01AA"/>
    <w:rsid w:val="005E0B55"/>
    <w:rsid w:val="005E192E"/>
    <w:rsid w:val="005E250A"/>
    <w:rsid w:val="005E3983"/>
    <w:rsid w:val="005E4279"/>
    <w:rsid w:val="005E483C"/>
    <w:rsid w:val="005E50BC"/>
    <w:rsid w:val="005E5BF2"/>
    <w:rsid w:val="005E60E8"/>
    <w:rsid w:val="005E64F7"/>
    <w:rsid w:val="005E6520"/>
    <w:rsid w:val="005E69CF"/>
    <w:rsid w:val="005E69F1"/>
    <w:rsid w:val="005E6B79"/>
    <w:rsid w:val="005E6D04"/>
    <w:rsid w:val="005E7508"/>
    <w:rsid w:val="005E7783"/>
    <w:rsid w:val="005E77A2"/>
    <w:rsid w:val="005E7DC5"/>
    <w:rsid w:val="005E7E2F"/>
    <w:rsid w:val="005E7F03"/>
    <w:rsid w:val="005F05D9"/>
    <w:rsid w:val="005F116A"/>
    <w:rsid w:val="005F15C2"/>
    <w:rsid w:val="005F1606"/>
    <w:rsid w:val="005F1973"/>
    <w:rsid w:val="005F1D80"/>
    <w:rsid w:val="005F204C"/>
    <w:rsid w:val="005F354D"/>
    <w:rsid w:val="005F3E76"/>
    <w:rsid w:val="005F4259"/>
    <w:rsid w:val="005F468D"/>
    <w:rsid w:val="005F5961"/>
    <w:rsid w:val="005F6119"/>
    <w:rsid w:val="005F690A"/>
    <w:rsid w:val="005F6AD9"/>
    <w:rsid w:val="005F6BC1"/>
    <w:rsid w:val="005F6D82"/>
    <w:rsid w:val="005F75EF"/>
    <w:rsid w:val="005F7C21"/>
    <w:rsid w:val="005F7EE1"/>
    <w:rsid w:val="0060024F"/>
    <w:rsid w:val="00600420"/>
    <w:rsid w:val="006004DE"/>
    <w:rsid w:val="0060196A"/>
    <w:rsid w:val="00601A1A"/>
    <w:rsid w:val="00601D2D"/>
    <w:rsid w:val="00601D79"/>
    <w:rsid w:val="00602052"/>
    <w:rsid w:val="00602B79"/>
    <w:rsid w:val="00602BB4"/>
    <w:rsid w:val="00602BC7"/>
    <w:rsid w:val="006034B7"/>
    <w:rsid w:val="006037DF"/>
    <w:rsid w:val="00603C32"/>
    <w:rsid w:val="00603E39"/>
    <w:rsid w:val="00604200"/>
    <w:rsid w:val="0060459D"/>
    <w:rsid w:val="00604CF3"/>
    <w:rsid w:val="0060601D"/>
    <w:rsid w:val="00606371"/>
    <w:rsid w:val="0060678B"/>
    <w:rsid w:val="00607FE2"/>
    <w:rsid w:val="00610462"/>
    <w:rsid w:val="0061096F"/>
    <w:rsid w:val="006112F3"/>
    <w:rsid w:val="00611C06"/>
    <w:rsid w:val="00611E8E"/>
    <w:rsid w:val="00611F7E"/>
    <w:rsid w:val="0061274F"/>
    <w:rsid w:val="00613ED6"/>
    <w:rsid w:val="00613F46"/>
    <w:rsid w:val="006142BC"/>
    <w:rsid w:val="006144D0"/>
    <w:rsid w:val="00614684"/>
    <w:rsid w:val="0061485F"/>
    <w:rsid w:val="006149FE"/>
    <w:rsid w:val="00615E05"/>
    <w:rsid w:val="0061612F"/>
    <w:rsid w:val="0061656A"/>
    <w:rsid w:val="0061707D"/>
    <w:rsid w:val="00617389"/>
    <w:rsid w:val="00620270"/>
    <w:rsid w:val="00620322"/>
    <w:rsid w:val="00620590"/>
    <w:rsid w:val="00620728"/>
    <w:rsid w:val="00620812"/>
    <w:rsid w:val="00620EB5"/>
    <w:rsid w:val="00621360"/>
    <w:rsid w:val="0062207D"/>
    <w:rsid w:val="0062262B"/>
    <w:rsid w:val="00622A9D"/>
    <w:rsid w:val="00623AB1"/>
    <w:rsid w:val="006245D7"/>
    <w:rsid w:val="00624C42"/>
    <w:rsid w:val="00625DB0"/>
    <w:rsid w:val="00625E74"/>
    <w:rsid w:val="00625FB4"/>
    <w:rsid w:val="0062629E"/>
    <w:rsid w:val="00626BBD"/>
    <w:rsid w:val="00626E48"/>
    <w:rsid w:val="0062704D"/>
    <w:rsid w:val="00627314"/>
    <w:rsid w:val="00627767"/>
    <w:rsid w:val="00627C40"/>
    <w:rsid w:val="00627D88"/>
    <w:rsid w:val="006301AF"/>
    <w:rsid w:val="006301C8"/>
    <w:rsid w:val="00630C05"/>
    <w:rsid w:val="006310E3"/>
    <w:rsid w:val="00631709"/>
    <w:rsid w:val="0063170A"/>
    <w:rsid w:val="00631813"/>
    <w:rsid w:val="00631E48"/>
    <w:rsid w:val="00631E74"/>
    <w:rsid w:val="00631FAC"/>
    <w:rsid w:val="006320CC"/>
    <w:rsid w:val="00633357"/>
    <w:rsid w:val="00633616"/>
    <w:rsid w:val="006337EE"/>
    <w:rsid w:val="00633CF4"/>
    <w:rsid w:val="00634392"/>
    <w:rsid w:val="00634A9C"/>
    <w:rsid w:val="00634D7F"/>
    <w:rsid w:val="00634DC0"/>
    <w:rsid w:val="00635B2B"/>
    <w:rsid w:val="00635C2C"/>
    <w:rsid w:val="00635ED3"/>
    <w:rsid w:val="006362C6"/>
    <w:rsid w:val="0063657C"/>
    <w:rsid w:val="006369A8"/>
    <w:rsid w:val="006372D3"/>
    <w:rsid w:val="00640290"/>
    <w:rsid w:val="00640949"/>
    <w:rsid w:val="006411D9"/>
    <w:rsid w:val="0064135A"/>
    <w:rsid w:val="006414CC"/>
    <w:rsid w:val="00641880"/>
    <w:rsid w:val="00641DC1"/>
    <w:rsid w:val="00641F9B"/>
    <w:rsid w:val="0064219A"/>
    <w:rsid w:val="00642574"/>
    <w:rsid w:val="006426D7"/>
    <w:rsid w:val="00642D52"/>
    <w:rsid w:val="006434C7"/>
    <w:rsid w:val="00643BAB"/>
    <w:rsid w:val="0064454E"/>
    <w:rsid w:val="00645870"/>
    <w:rsid w:val="00645CC6"/>
    <w:rsid w:val="006460D5"/>
    <w:rsid w:val="00646130"/>
    <w:rsid w:val="0064634B"/>
    <w:rsid w:val="00646506"/>
    <w:rsid w:val="00646D0C"/>
    <w:rsid w:val="00646E67"/>
    <w:rsid w:val="00646F69"/>
    <w:rsid w:val="00647CC1"/>
    <w:rsid w:val="00647DFC"/>
    <w:rsid w:val="00647E26"/>
    <w:rsid w:val="00647F91"/>
    <w:rsid w:val="0064CECB"/>
    <w:rsid w:val="006503ED"/>
    <w:rsid w:val="0065065F"/>
    <w:rsid w:val="00650708"/>
    <w:rsid w:val="0065075A"/>
    <w:rsid w:val="00650CF7"/>
    <w:rsid w:val="00651844"/>
    <w:rsid w:val="00651AE3"/>
    <w:rsid w:val="00651AE5"/>
    <w:rsid w:val="00651D90"/>
    <w:rsid w:val="00651DDB"/>
    <w:rsid w:val="00652C30"/>
    <w:rsid w:val="0065317C"/>
    <w:rsid w:val="0065391B"/>
    <w:rsid w:val="00653C73"/>
    <w:rsid w:val="006540AC"/>
    <w:rsid w:val="00655A3E"/>
    <w:rsid w:val="006562AB"/>
    <w:rsid w:val="0065A12C"/>
    <w:rsid w:val="0065AA30"/>
    <w:rsid w:val="00660549"/>
    <w:rsid w:val="00660863"/>
    <w:rsid w:val="00660D14"/>
    <w:rsid w:val="006617FE"/>
    <w:rsid w:val="00661D7B"/>
    <w:rsid w:val="00661FF3"/>
    <w:rsid w:val="006626D6"/>
    <w:rsid w:val="00662B20"/>
    <w:rsid w:val="0066350A"/>
    <w:rsid w:val="006635D3"/>
    <w:rsid w:val="00663ED2"/>
    <w:rsid w:val="00663FF4"/>
    <w:rsid w:val="006644B7"/>
    <w:rsid w:val="00664683"/>
    <w:rsid w:val="00664F58"/>
    <w:rsid w:val="006651B9"/>
    <w:rsid w:val="00665642"/>
    <w:rsid w:val="00665785"/>
    <w:rsid w:val="00666564"/>
    <w:rsid w:val="00666976"/>
    <w:rsid w:val="00667D5C"/>
    <w:rsid w:val="0066C071"/>
    <w:rsid w:val="006708BF"/>
    <w:rsid w:val="00670E9E"/>
    <w:rsid w:val="00670F5F"/>
    <w:rsid w:val="00670FB4"/>
    <w:rsid w:val="00671012"/>
    <w:rsid w:val="00671114"/>
    <w:rsid w:val="006717FF"/>
    <w:rsid w:val="006718CB"/>
    <w:rsid w:val="0067216B"/>
    <w:rsid w:val="00672175"/>
    <w:rsid w:val="0067225F"/>
    <w:rsid w:val="006726E1"/>
    <w:rsid w:val="00672A36"/>
    <w:rsid w:val="00672C4A"/>
    <w:rsid w:val="006734BC"/>
    <w:rsid w:val="0067355C"/>
    <w:rsid w:val="00673CB7"/>
    <w:rsid w:val="00673D24"/>
    <w:rsid w:val="00673EF7"/>
    <w:rsid w:val="00673F30"/>
    <w:rsid w:val="0067464D"/>
    <w:rsid w:val="00674815"/>
    <w:rsid w:val="00674841"/>
    <w:rsid w:val="00674981"/>
    <w:rsid w:val="006751AF"/>
    <w:rsid w:val="00677667"/>
    <w:rsid w:val="00677E59"/>
    <w:rsid w:val="006800E9"/>
    <w:rsid w:val="00680353"/>
    <w:rsid w:val="006806AA"/>
    <w:rsid w:val="00680CF8"/>
    <w:rsid w:val="0068109C"/>
    <w:rsid w:val="00681B9D"/>
    <w:rsid w:val="00681D5F"/>
    <w:rsid w:val="006820ED"/>
    <w:rsid w:val="006824C7"/>
    <w:rsid w:val="006824F3"/>
    <w:rsid w:val="00682896"/>
    <w:rsid w:val="00682A73"/>
    <w:rsid w:val="00683EA2"/>
    <w:rsid w:val="00684133"/>
    <w:rsid w:val="00684422"/>
    <w:rsid w:val="006844A7"/>
    <w:rsid w:val="00684898"/>
    <w:rsid w:val="00684DD9"/>
    <w:rsid w:val="0068510D"/>
    <w:rsid w:val="0068526C"/>
    <w:rsid w:val="006859D0"/>
    <w:rsid w:val="00686106"/>
    <w:rsid w:val="0068614F"/>
    <w:rsid w:val="00686B61"/>
    <w:rsid w:val="00686D43"/>
    <w:rsid w:val="006876D3"/>
    <w:rsid w:val="00687DB0"/>
    <w:rsid w:val="006904B9"/>
    <w:rsid w:val="00690A61"/>
    <w:rsid w:val="00690A92"/>
    <w:rsid w:val="00690C8B"/>
    <w:rsid w:val="00692601"/>
    <w:rsid w:val="00692AF4"/>
    <w:rsid w:val="006933E0"/>
    <w:rsid w:val="00693497"/>
    <w:rsid w:val="00693669"/>
    <w:rsid w:val="00693C3E"/>
    <w:rsid w:val="00693F3D"/>
    <w:rsid w:val="006942CF"/>
    <w:rsid w:val="00694E9E"/>
    <w:rsid w:val="006954E4"/>
    <w:rsid w:val="006961E7"/>
    <w:rsid w:val="0069671B"/>
    <w:rsid w:val="00696B90"/>
    <w:rsid w:val="00696C29"/>
    <w:rsid w:val="00696ED3"/>
    <w:rsid w:val="006A0C1F"/>
    <w:rsid w:val="006A1066"/>
    <w:rsid w:val="006A11A0"/>
    <w:rsid w:val="006A13D3"/>
    <w:rsid w:val="006A18D9"/>
    <w:rsid w:val="006A20E0"/>
    <w:rsid w:val="006A2580"/>
    <w:rsid w:val="006A272F"/>
    <w:rsid w:val="006A2836"/>
    <w:rsid w:val="006A2D48"/>
    <w:rsid w:val="006A2FD3"/>
    <w:rsid w:val="006A3C9A"/>
    <w:rsid w:val="006A484F"/>
    <w:rsid w:val="006A4876"/>
    <w:rsid w:val="006A55C1"/>
    <w:rsid w:val="006A58DC"/>
    <w:rsid w:val="006A5D0D"/>
    <w:rsid w:val="006A6D5B"/>
    <w:rsid w:val="006A6DAB"/>
    <w:rsid w:val="006A7226"/>
    <w:rsid w:val="006A7317"/>
    <w:rsid w:val="006A7456"/>
    <w:rsid w:val="006A780A"/>
    <w:rsid w:val="006A7EC1"/>
    <w:rsid w:val="006B031E"/>
    <w:rsid w:val="006B03CE"/>
    <w:rsid w:val="006B0560"/>
    <w:rsid w:val="006B0D74"/>
    <w:rsid w:val="006B1527"/>
    <w:rsid w:val="006B17ED"/>
    <w:rsid w:val="006B2110"/>
    <w:rsid w:val="006B339F"/>
    <w:rsid w:val="006B3CC4"/>
    <w:rsid w:val="006B40B1"/>
    <w:rsid w:val="006B417C"/>
    <w:rsid w:val="006B42FC"/>
    <w:rsid w:val="006B5B89"/>
    <w:rsid w:val="006B6293"/>
    <w:rsid w:val="006B711A"/>
    <w:rsid w:val="006B7CA5"/>
    <w:rsid w:val="006C0131"/>
    <w:rsid w:val="006C0165"/>
    <w:rsid w:val="006C0A0F"/>
    <w:rsid w:val="006C0B94"/>
    <w:rsid w:val="006C1BAE"/>
    <w:rsid w:val="006C1D22"/>
    <w:rsid w:val="006C1D4D"/>
    <w:rsid w:val="006C2468"/>
    <w:rsid w:val="006C2C67"/>
    <w:rsid w:val="006C3512"/>
    <w:rsid w:val="006C39C5"/>
    <w:rsid w:val="006C3C19"/>
    <w:rsid w:val="006C3C39"/>
    <w:rsid w:val="006C41EF"/>
    <w:rsid w:val="006C4577"/>
    <w:rsid w:val="006C4EEE"/>
    <w:rsid w:val="006C5F31"/>
    <w:rsid w:val="006C63D4"/>
    <w:rsid w:val="006C65FB"/>
    <w:rsid w:val="006C67D3"/>
    <w:rsid w:val="006C6CB2"/>
    <w:rsid w:val="006C70EE"/>
    <w:rsid w:val="006C72B6"/>
    <w:rsid w:val="006C7620"/>
    <w:rsid w:val="006C7648"/>
    <w:rsid w:val="006C7A24"/>
    <w:rsid w:val="006C7F9C"/>
    <w:rsid w:val="006C7FA0"/>
    <w:rsid w:val="006D0059"/>
    <w:rsid w:val="006D06E9"/>
    <w:rsid w:val="006D0F2A"/>
    <w:rsid w:val="006D0FFF"/>
    <w:rsid w:val="006D193D"/>
    <w:rsid w:val="006D19A6"/>
    <w:rsid w:val="006D1D6B"/>
    <w:rsid w:val="006D2818"/>
    <w:rsid w:val="006D2A78"/>
    <w:rsid w:val="006D2FBF"/>
    <w:rsid w:val="006D301D"/>
    <w:rsid w:val="006D434E"/>
    <w:rsid w:val="006D4569"/>
    <w:rsid w:val="006D47F1"/>
    <w:rsid w:val="006D4843"/>
    <w:rsid w:val="006D4AA7"/>
    <w:rsid w:val="006D5F04"/>
    <w:rsid w:val="006D60B6"/>
    <w:rsid w:val="006D64D2"/>
    <w:rsid w:val="006D6800"/>
    <w:rsid w:val="006D6B05"/>
    <w:rsid w:val="006D6B20"/>
    <w:rsid w:val="006D6F1F"/>
    <w:rsid w:val="006D7217"/>
    <w:rsid w:val="006D7604"/>
    <w:rsid w:val="006D7A26"/>
    <w:rsid w:val="006E045F"/>
    <w:rsid w:val="006E0904"/>
    <w:rsid w:val="006E177A"/>
    <w:rsid w:val="006E1958"/>
    <w:rsid w:val="006E1AED"/>
    <w:rsid w:val="006E2514"/>
    <w:rsid w:val="006E2A5C"/>
    <w:rsid w:val="006E2ABB"/>
    <w:rsid w:val="006E3B7A"/>
    <w:rsid w:val="006E3CE0"/>
    <w:rsid w:val="006E4004"/>
    <w:rsid w:val="006E4E62"/>
    <w:rsid w:val="006E5030"/>
    <w:rsid w:val="006E5172"/>
    <w:rsid w:val="006E5A14"/>
    <w:rsid w:val="006E5DAB"/>
    <w:rsid w:val="006E693E"/>
    <w:rsid w:val="006E6E6C"/>
    <w:rsid w:val="006E75CF"/>
    <w:rsid w:val="006E7D5E"/>
    <w:rsid w:val="006E7F45"/>
    <w:rsid w:val="006F05C2"/>
    <w:rsid w:val="006F123C"/>
    <w:rsid w:val="006F15A5"/>
    <w:rsid w:val="006F1DA1"/>
    <w:rsid w:val="006F1F09"/>
    <w:rsid w:val="006F3774"/>
    <w:rsid w:val="006F429A"/>
    <w:rsid w:val="006F42FE"/>
    <w:rsid w:val="006F4A5A"/>
    <w:rsid w:val="006F4C62"/>
    <w:rsid w:val="006F4C8F"/>
    <w:rsid w:val="006F4D3E"/>
    <w:rsid w:val="006F5364"/>
    <w:rsid w:val="006F5997"/>
    <w:rsid w:val="006F59BF"/>
    <w:rsid w:val="006F5F6E"/>
    <w:rsid w:val="006F69EB"/>
    <w:rsid w:val="006F6D47"/>
    <w:rsid w:val="006F7006"/>
    <w:rsid w:val="006F7045"/>
    <w:rsid w:val="006F704B"/>
    <w:rsid w:val="00700363"/>
    <w:rsid w:val="00700849"/>
    <w:rsid w:val="00700A93"/>
    <w:rsid w:val="00700B5F"/>
    <w:rsid w:val="00701E77"/>
    <w:rsid w:val="00701E87"/>
    <w:rsid w:val="007022D6"/>
    <w:rsid w:val="007027CC"/>
    <w:rsid w:val="0070283B"/>
    <w:rsid w:val="00703F21"/>
    <w:rsid w:val="00703FD4"/>
    <w:rsid w:val="00704052"/>
    <w:rsid w:val="00704381"/>
    <w:rsid w:val="007056A6"/>
    <w:rsid w:val="00705B03"/>
    <w:rsid w:val="00705F8F"/>
    <w:rsid w:val="0070611C"/>
    <w:rsid w:val="0070636D"/>
    <w:rsid w:val="0070677B"/>
    <w:rsid w:val="007067A4"/>
    <w:rsid w:val="00706EAC"/>
    <w:rsid w:val="00707874"/>
    <w:rsid w:val="00707E18"/>
    <w:rsid w:val="00707EA8"/>
    <w:rsid w:val="00707F85"/>
    <w:rsid w:val="00707FA2"/>
    <w:rsid w:val="00710860"/>
    <w:rsid w:val="00710A00"/>
    <w:rsid w:val="00710B70"/>
    <w:rsid w:val="00710E5A"/>
    <w:rsid w:val="00711662"/>
    <w:rsid w:val="00711C66"/>
    <w:rsid w:val="007126D3"/>
    <w:rsid w:val="007131CA"/>
    <w:rsid w:val="00713A62"/>
    <w:rsid w:val="007140DB"/>
    <w:rsid w:val="00714E62"/>
    <w:rsid w:val="00714F63"/>
    <w:rsid w:val="007151A2"/>
    <w:rsid w:val="007152D1"/>
    <w:rsid w:val="00715369"/>
    <w:rsid w:val="00715E37"/>
    <w:rsid w:val="00716BDD"/>
    <w:rsid w:val="00716D9D"/>
    <w:rsid w:val="00716F3B"/>
    <w:rsid w:val="00716F6B"/>
    <w:rsid w:val="0071724D"/>
    <w:rsid w:val="00717797"/>
    <w:rsid w:val="00717A2F"/>
    <w:rsid w:val="0072090A"/>
    <w:rsid w:val="00720D31"/>
    <w:rsid w:val="00720DF5"/>
    <w:rsid w:val="007212B5"/>
    <w:rsid w:val="007214B5"/>
    <w:rsid w:val="0072173D"/>
    <w:rsid w:val="00721925"/>
    <w:rsid w:val="00721FFF"/>
    <w:rsid w:val="007220B0"/>
    <w:rsid w:val="0072223B"/>
    <w:rsid w:val="0072245E"/>
    <w:rsid w:val="00722CC7"/>
    <w:rsid w:val="00722FF5"/>
    <w:rsid w:val="0072309D"/>
    <w:rsid w:val="007234ED"/>
    <w:rsid w:val="00723FC8"/>
    <w:rsid w:val="00725368"/>
    <w:rsid w:val="00725AD6"/>
    <w:rsid w:val="00725B14"/>
    <w:rsid w:val="00725BE1"/>
    <w:rsid w:val="00727092"/>
    <w:rsid w:val="00727176"/>
    <w:rsid w:val="00727246"/>
    <w:rsid w:val="007273F1"/>
    <w:rsid w:val="0072769D"/>
    <w:rsid w:val="00730ADD"/>
    <w:rsid w:val="007317FD"/>
    <w:rsid w:val="00731FD8"/>
    <w:rsid w:val="0073226F"/>
    <w:rsid w:val="00732881"/>
    <w:rsid w:val="00733223"/>
    <w:rsid w:val="007332F8"/>
    <w:rsid w:val="00733E95"/>
    <w:rsid w:val="0073506F"/>
    <w:rsid w:val="00735898"/>
    <w:rsid w:val="007358AF"/>
    <w:rsid w:val="00735C6D"/>
    <w:rsid w:val="00735FCF"/>
    <w:rsid w:val="00736389"/>
    <w:rsid w:val="00736587"/>
    <w:rsid w:val="007368E2"/>
    <w:rsid w:val="00736A59"/>
    <w:rsid w:val="00737307"/>
    <w:rsid w:val="00737544"/>
    <w:rsid w:val="007378AB"/>
    <w:rsid w:val="00737A0E"/>
    <w:rsid w:val="00737B8C"/>
    <w:rsid w:val="00740778"/>
    <w:rsid w:val="00742157"/>
    <w:rsid w:val="007422CE"/>
    <w:rsid w:val="00743E10"/>
    <w:rsid w:val="00744430"/>
    <w:rsid w:val="00744CCB"/>
    <w:rsid w:val="007451FE"/>
    <w:rsid w:val="007457EE"/>
    <w:rsid w:val="007458FF"/>
    <w:rsid w:val="00745C64"/>
    <w:rsid w:val="00745C9E"/>
    <w:rsid w:val="007464C4"/>
    <w:rsid w:val="007465F7"/>
    <w:rsid w:val="00746A14"/>
    <w:rsid w:val="00746B6D"/>
    <w:rsid w:val="00750422"/>
    <w:rsid w:val="0075051F"/>
    <w:rsid w:val="00750748"/>
    <w:rsid w:val="00750FAC"/>
    <w:rsid w:val="00751A3C"/>
    <w:rsid w:val="00752721"/>
    <w:rsid w:val="00752B02"/>
    <w:rsid w:val="00753E03"/>
    <w:rsid w:val="00754163"/>
    <w:rsid w:val="00754164"/>
    <w:rsid w:val="007546B6"/>
    <w:rsid w:val="007555C3"/>
    <w:rsid w:val="00755DEA"/>
    <w:rsid w:val="007562A0"/>
    <w:rsid w:val="007564F9"/>
    <w:rsid w:val="007568E4"/>
    <w:rsid w:val="00757104"/>
    <w:rsid w:val="007572A0"/>
    <w:rsid w:val="00760378"/>
    <w:rsid w:val="00760599"/>
    <w:rsid w:val="007607C9"/>
    <w:rsid w:val="00760D0E"/>
    <w:rsid w:val="00761296"/>
    <w:rsid w:val="00761453"/>
    <w:rsid w:val="00761F46"/>
    <w:rsid w:val="007621F1"/>
    <w:rsid w:val="00762352"/>
    <w:rsid w:val="00762370"/>
    <w:rsid w:val="007624D7"/>
    <w:rsid w:val="007636BC"/>
    <w:rsid w:val="007637BA"/>
    <w:rsid w:val="00763FD2"/>
    <w:rsid w:val="007642EC"/>
    <w:rsid w:val="00764301"/>
    <w:rsid w:val="00764C05"/>
    <w:rsid w:val="00764D68"/>
    <w:rsid w:val="0076514B"/>
    <w:rsid w:val="00765C8A"/>
    <w:rsid w:val="00765D34"/>
    <w:rsid w:val="00766158"/>
    <w:rsid w:val="007664DF"/>
    <w:rsid w:val="00767685"/>
    <w:rsid w:val="007677F9"/>
    <w:rsid w:val="00767B3E"/>
    <w:rsid w:val="00767D01"/>
    <w:rsid w:val="0077067D"/>
    <w:rsid w:val="00771349"/>
    <w:rsid w:val="007713D4"/>
    <w:rsid w:val="00771ADF"/>
    <w:rsid w:val="00771FB4"/>
    <w:rsid w:val="00772D3A"/>
    <w:rsid w:val="00772FB9"/>
    <w:rsid w:val="00773ABE"/>
    <w:rsid w:val="0077519E"/>
    <w:rsid w:val="00775873"/>
    <w:rsid w:val="0077673E"/>
    <w:rsid w:val="00776747"/>
    <w:rsid w:val="00776A46"/>
    <w:rsid w:val="00776B41"/>
    <w:rsid w:val="00776B80"/>
    <w:rsid w:val="00776BEF"/>
    <w:rsid w:val="00776DFE"/>
    <w:rsid w:val="0077708D"/>
    <w:rsid w:val="0077750F"/>
    <w:rsid w:val="00777E6E"/>
    <w:rsid w:val="00780089"/>
    <w:rsid w:val="0078084A"/>
    <w:rsid w:val="007808B6"/>
    <w:rsid w:val="00780C0C"/>
    <w:rsid w:val="00780E3B"/>
    <w:rsid w:val="007812F9"/>
    <w:rsid w:val="00781310"/>
    <w:rsid w:val="00782AAC"/>
    <w:rsid w:val="007832CC"/>
    <w:rsid w:val="0078368E"/>
    <w:rsid w:val="00783882"/>
    <w:rsid w:val="007839BB"/>
    <w:rsid w:val="00783C72"/>
    <w:rsid w:val="0078429C"/>
    <w:rsid w:val="0078435C"/>
    <w:rsid w:val="007848C5"/>
    <w:rsid w:val="00784E78"/>
    <w:rsid w:val="0078530F"/>
    <w:rsid w:val="0078583E"/>
    <w:rsid w:val="00785B27"/>
    <w:rsid w:val="00785E5D"/>
    <w:rsid w:val="00785EDF"/>
    <w:rsid w:val="00786002"/>
    <w:rsid w:val="0078664A"/>
    <w:rsid w:val="007866C2"/>
    <w:rsid w:val="0078684A"/>
    <w:rsid w:val="00786FD4"/>
    <w:rsid w:val="00787A38"/>
    <w:rsid w:val="00787A49"/>
    <w:rsid w:val="00787F4D"/>
    <w:rsid w:val="00790721"/>
    <w:rsid w:val="00790B76"/>
    <w:rsid w:val="00790CA6"/>
    <w:rsid w:val="00790D0E"/>
    <w:rsid w:val="00790D90"/>
    <w:rsid w:val="00791227"/>
    <w:rsid w:val="007913A1"/>
    <w:rsid w:val="00791F6D"/>
    <w:rsid w:val="00793508"/>
    <w:rsid w:val="00793766"/>
    <w:rsid w:val="007938B2"/>
    <w:rsid w:val="00793FC3"/>
    <w:rsid w:val="0079407C"/>
    <w:rsid w:val="007945B5"/>
    <w:rsid w:val="00795A7E"/>
    <w:rsid w:val="00797223"/>
    <w:rsid w:val="007A00F6"/>
    <w:rsid w:val="007A02AD"/>
    <w:rsid w:val="007A062C"/>
    <w:rsid w:val="007A0684"/>
    <w:rsid w:val="007A0D9F"/>
    <w:rsid w:val="007A10D1"/>
    <w:rsid w:val="007A1DEF"/>
    <w:rsid w:val="007A1F29"/>
    <w:rsid w:val="007A2C4C"/>
    <w:rsid w:val="007A2C6F"/>
    <w:rsid w:val="007A2CA8"/>
    <w:rsid w:val="007A345F"/>
    <w:rsid w:val="007A373F"/>
    <w:rsid w:val="007A4659"/>
    <w:rsid w:val="007A48E7"/>
    <w:rsid w:val="007A4C77"/>
    <w:rsid w:val="007A4FA2"/>
    <w:rsid w:val="007A6066"/>
    <w:rsid w:val="007A633A"/>
    <w:rsid w:val="007A6819"/>
    <w:rsid w:val="007A6834"/>
    <w:rsid w:val="007A6B7E"/>
    <w:rsid w:val="007A7938"/>
    <w:rsid w:val="007A7AB4"/>
    <w:rsid w:val="007A7B4D"/>
    <w:rsid w:val="007B0B08"/>
    <w:rsid w:val="007B0CE5"/>
    <w:rsid w:val="007B0D6D"/>
    <w:rsid w:val="007B17E2"/>
    <w:rsid w:val="007B22B7"/>
    <w:rsid w:val="007B2A6E"/>
    <w:rsid w:val="007B2E26"/>
    <w:rsid w:val="007B3418"/>
    <w:rsid w:val="007B3ED9"/>
    <w:rsid w:val="007B455F"/>
    <w:rsid w:val="007B4890"/>
    <w:rsid w:val="007B4AA6"/>
    <w:rsid w:val="007B4E8D"/>
    <w:rsid w:val="007B589F"/>
    <w:rsid w:val="007B599F"/>
    <w:rsid w:val="007B59EC"/>
    <w:rsid w:val="007B5B9B"/>
    <w:rsid w:val="007B6507"/>
    <w:rsid w:val="007B6695"/>
    <w:rsid w:val="007B6C4C"/>
    <w:rsid w:val="007B73DA"/>
    <w:rsid w:val="007B75F8"/>
    <w:rsid w:val="007C1AFB"/>
    <w:rsid w:val="007C1C59"/>
    <w:rsid w:val="007C1CDD"/>
    <w:rsid w:val="007C2501"/>
    <w:rsid w:val="007C2CC3"/>
    <w:rsid w:val="007C33F2"/>
    <w:rsid w:val="007C361A"/>
    <w:rsid w:val="007C3723"/>
    <w:rsid w:val="007C4188"/>
    <w:rsid w:val="007C442F"/>
    <w:rsid w:val="007C48AD"/>
    <w:rsid w:val="007C48E1"/>
    <w:rsid w:val="007C4DBC"/>
    <w:rsid w:val="007C4DC0"/>
    <w:rsid w:val="007C50EA"/>
    <w:rsid w:val="007C5444"/>
    <w:rsid w:val="007C61F0"/>
    <w:rsid w:val="007C6C23"/>
    <w:rsid w:val="007C7718"/>
    <w:rsid w:val="007C7A1F"/>
    <w:rsid w:val="007C7D57"/>
    <w:rsid w:val="007CBBFD"/>
    <w:rsid w:val="007D1567"/>
    <w:rsid w:val="007D255E"/>
    <w:rsid w:val="007D2F36"/>
    <w:rsid w:val="007D302E"/>
    <w:rsid w:val="007D37DE"/>
    <w:rsid w:val="007D4CB9"/>
    <w:rsid w:val="007D4E1E"/>
    <w:rsid w:val="007D53D5"/>
    <w:rsid w:val="007D54AF"/>
    <w:rsid w:val="007D573D"/>
    <w:rsid w:val="007D668A"/>
    <w:rsid w:val="007D68A8"/>
    <w:rsid w:val="007D7756"/>
    <w:rsid w:val="007D7C3C"/>
    <w:rsid w:val="007E01D9"/>
    <w:rsid w:val="007E0B97"/>
    <w:rsid w:val="007E0C2E"/>
    <w:rsid w:val="007E0EAB"/>
    <w:rsid w:val="007E1331"/>
    <w:rsid w:val="007E1652"/>
    <w:rsid w:val="007E1F3C"/>
    <w:rsid w:val="007E223C"/>
    <w:rsid w:val="007E2565"/>
    <w:rsid w:val="007E2783"/>
    <w:rsid w:val="007E27EA"/>
    <w:rsid w:val="007E29F9"/>
    <w:rsid w:val="007E2F7D"/>
    <w:rsid w:val="007E3187"/>
    <w:rsid w:val="007E329D"/>
    <w:rsid w:val="007E3347"/>
    <w:rsid w:val="007E3798"/>
    <w:rsid w:val="007E3CD3"/>
    <w:rsid w:val="007E400F"/>
    <w:rsid w:val="007E417F"/>
    <w:rsid w:val="007E41D1"/>
    <w:rsid w:val="007E4E9F"/>
    <w:rsid w:val="007E5E78"/>
    <w:rsid w:val="007E67C6"/>
    <w:rsid w:val="007E6FBB"/>
    <w:rsid w:val="007E7113"/>
    <w:rsid w:val="007E7278"/>
    <w:rsid w:val="007E7FB7"/>
    <w:rsid w:val="007F05E4"/>
    <w:rsid w:val="007F06D0"/>
    <w:rsid w:val="007F0CF6"/>
    <w:rsid w:val="007F1180"/>
    <w:rsid w:val="007F1282"/>
    <w:rsid w:val="007F15CF"/>
    <w:rsid w:val="007F1E05"/>
    <w:rsid w:val="007F21AF"/>
    <w:rsid w:val="007F27F1"/>
    <w:rsid w:val="007F291B"/>
    <w:rsid w:val="007F353A"/>
    <w:rsid w:val="007F3644"/>
    <w:rsid w:val="007F4C9C"/>
    <w:rsid w:val="007F4D8B"/>
    <w:rsid w:val="007F516A"/>
    <w:rsid w:val="007F566E"/>
    <w:rsid w:val="007F5862"/>
    <w:rsid w:val="007F5C25"/>
    <w:rsid w:val="007F5E71"/>
    <w:rsid w:val="007F6521"/>
    <w:rsid w:val="007F6543"/>
    <w:rsid w:val="007F66E1"/>
    <w:rsid w:val="007F6BCD"/>
    <w:rsid w:val="007F6FCC"/>
    <w:rsid w:val="007F75FA"/>
    <w:rsid w:val="007F7916"/>
    <w:rsid w:val="007F7FBF"/>
    <w:rsid w:val="00800374"/>
    <w:rsid w:val="00800773"/>
    <w:rsid w:val="00800A2E"/>
    <w:rsid w:val="00802F8C"/>
    <w:rsid w:val="008034FD"/>
    <w:rsid w:val="0080374A"/>
    <w:rsid w:val="00803A94"/>
    <w:rsid w:val="008048DA"/>
    <w:rsid w:val="00804952"/>
    <w:rsid w:val="00804DDA"/>
    <w:rsid w:val="008053B9"/>
    <w:rsid w:val="008058FD"/>
    <w:rsid w:val="00805D48"/>
    <w:rsid w:val="00805D80"/>
    <w:rsid w:val="00805F05"/>
    <w:rsid w:val="00805F96"/>
    <w:rsid w:val="00806630"/>
    <w:rsid w:val="008068D4"/>
    <w:rsid w:val="008069D2"/>
    <w:rsid w:val="00806EFC"/>
    <w:rsid w:val="008075B4"/>
    <w:rsid w:val="008076D9"/>
    <w:rsid w:val="0080776A"/>
    <w:rsid w:val="0080E0A3"/>
    <w:rsid w:val="00810376"/>
    <w:rsid w:val="008105F8"/>
    <w:rsid w:val="0081084A"/>
    <w:rsid w:val="00810F2C"/>
    <w:rsid w:val="00811BC7"/>
    <w:rsid w:val="00812152"/>
    <w:rsid w:val="0081267E"/>
    <w:rsid w:val="00812BA9"/>
    <w:rsid w:val="008133D5"/>
    <w:rsid w:val="00813BC1"/>
    <w:rsid w:val="00813DE3"/>
    <w:rsid w:val="00814145"/>
    <w:rsid w:val="008145F7"/>
    <w:rsid w:val="00814CDF"/>
    <w:rsid w:val="00815037"/>
    <w:rsid w:val="0081503E"/>
    <w:rsid w:val="00815A46"/>
    <w:rsid w:val="00815DF8"/>
    <w:rsid w:val="0081620F"/>
    <w:rsid w:val="008166F6"/>
    <w:rsid w:val="0081741D"/>
    <w:rsid w:val="00820983"/>
    <w:rsid w:val="00820C57"/>
    <w:rsid w:val="00820F8F"/>
    <w:rsid w:val="00821135"/>
    <w:rsid w:val="00821912"/>
    <w:rsid w:val="00821A14"/>
    <w:rsid w:val="0082242C"/>
    <w:rsid w:val="00822599"/>
    <w:rsid w:val="00824932"/>
    <w:rsid w:val="00824BD9"/>
    <w:rsid w:val="008263A1"/>
    <w:rsid w:val="00826C68"/>
    <w:rsid w:val="008278CE"/>
    <w:rsid w:val="0083004E"/>
    <w:rsid w:val="00831998"/>
    <w:rsid w:val="00831EAF"/>
    <w:rsid w:val="008322F0"/>
    <w:rsid w:val="008328F3"/>
    <w:rsid w:val="00833376"/>
    <w:rsid w:val="008336D1"/>
    <w:rsid w:val="00834A3F"/>
    <w:rsid w:val="008352A8"/>
    <w:rsid w:val="00836576"/>
    <w:rsid w:val="0083693E"/>
    <w:rsid w:val="0083741A"/>
    <w:rsid w:val="0083747C"/>
    <w:rsid w:val="008374E2"/>
    <w:rsid w:val="00837767"/>
    <w:rsid w:val="008404CE"/>
    <w:rsid w:val="00840586"/>
    <w:rsid w:val="00840795"/>
    <w:rsid w:val="00841164"/>
    <w:rsid w:val="008414B9"/>
    <w:rsid w:val="00842280"/>
    <w:rsid w:val="00842769"/>
    <w:rsid w:val="008427A4"/>
    <w:rsid w:val="00842CBD"/>
    <w:rsid w:val="0084325F"/>
    <w:rsid w:val="008434F9"/>
    <w:rsid w:val="0084366A"/>
    <w:rsid w:val="00843EB2"/>
    <w:rsid w:val="00844409"/>
    <w:rsid w:val="008453DD"/>
    <w:rsid w:val="008457FE"/>
    <w:rsid w:val="00845D17"/>
    <w:rsid w:val="008462F8"/>
    <w:rsid w:val="008466A7"/>
    <w:rsid w:val="0084670C"/>
    <w:rsid w:val="00847241"/>
    <w:rsid w:val="0084737B"/>
    <w:rsid w:val="008474B4"/>
    <w:rsid w:val="008479AC"/>
    <w:rsid w:val="00847B64"/>
    <w:rsid w:val="00847E2A"/>
    <w:rsid w:val="00847FE7"/>
    <w:rsid w:val="00850593"/>
    <w:rsid w:val="0085068A"/>
    <w:rsid w:val="00850773"/>
    <w:rsid w:val="00850A43"/>
    <w:rsid w:val="0085123D"/>
    <w:rsid w:val="008512EA"/>
    <w:rsid w:val="00851BDF"/>
    <w:rsid w:val="00852E08"/>
    <w:rsid w:val="00852F46"/>
    <w:rsid w:val="008536E9"/>
    <w:rsid w:val="008537D2"/>
    <w:rsid w:val="008537EF"/>
    <w:rsid w:val="008538F0"/>
    <w:rsid w:val="00853A65"/>
    <w:rsid w:val="00853B90"/>
    <w:rsid w:val="008548F8"/>
    <w:rsid w:val="00854D90"/>
    <w:rsid w:val="008550CC"/>
    <w:rsid w:val="008550E8"/>
    <w:rsid w:val="008554BE"/>
    <w:rsid w:val="00855661"/>
    <w:rsid w:val="008561AC"/>
    <w:rsid w:val="0085634F"/>
    <w:rsid w:val="00856546"/>
    <w:rsid w:val="0085674F"/>
    <w:rsid w:val="00856A80"/>
    <w:rsid w:val="00856D13"/>
    <w:rsid w:val="00856E10"/>
    <w:rsid w:val="008576B9"/>
    <w:rsid w:val="00857B41"/>
    <w:rsid w:val="00857C0B"/>
    <w:rsid w:val="00857EE1"/>
    <w:rsid w:val="008601F9"/>
    <w:rsid w:val="0086047A"/>
    <w:rsid w:val="00860557"/>
    <w:rsid w:val="00860916"/>
    <w:rsid w:val="00860EB6"/>
    <w:rsid w:val="00861465"/>
    <w:rsid w:val="00861F3E"/>
    <w:rsid w:val="00862483"/>
    <w:rsid w:val="0086270C"/>
    <w:rsid w:val="008627D4"/>
    <w:rsid w:val="008628E9"/>
    <w:rsid w:val="00863C5C"/>
    <w:rsid w:val="008640CB"/>
    <w:rsid w:val="008641BC"/>
    <w:rsid w:val="00864656"/>
    <w:rsid w:val="00864DE3"/>
    <w:rsid w:val="00864FCC"/>
    <w:rsid w:val="008650F2"/>
    <w:rsid w:val="00866291"/>
    <w:rsid w:val="0086779A"/>
    <w:rsid w:val="00867F3D"/>
    <w:rsid w:val="00870CD2"/>
    <w:rsid w:val="00871283"/>
    <w:rsid w:val="008714FB"/>
    <w:rsid w:val="00871A1C"/>
    <w:rsid w:val="00871CB1"/>
    <w:rsid w:val="00871EEA"/>
    <w:rsid w:val="00871F4C"/>
    <w:rsid w:val="0087205D"/>
    <w:rsid w:val="0087206A"/>
    <w:rsid w:val="008723C5"/>
    <w:rsid w:val="008724C0"/>
    <w:rsid w:val="008728ED"/>
    <w:rsid w:val="00872CF3"/>
    <w:rsid w:val="0087439B"/>
    <w:rsid w:val="00874942"/>
    <w:rsid w:val="00874FC5"/>
    <w:rsid w:val="008754A5"/>
    <w:rsid w:val="0087588B"/>
    <w:rsid w:val="00875CF4"/>
    <w:rsid w:val="008763E6"/>
    <w:rsid w:val="0087679B"/>
    <w:rsid w:val="008773BA"/>
    <w:rsid w:val="008774BA"/>
    <w:rsid w:val="00880E52"/>
    <w:rsid w:val="00881214"/>
    <w:rsid w:val="00881C26"/>
    <w:rsid w:val="0088200F"/>
    <w:rsid w:val="00882189"/>
    <w:rsid w:val="00882C68"/>
    <w:rsid w:val="0088329B"/>
    <w:rsid w:val="0088335E"/>
    <w:rsid w:val="008833D3"/>
    <w:rsid w:val="00883A25"/>
    <w:rsid w:val="00883CA8"/>
    <w:rsid w:val="00884AB4"/>
    <w:rsid w:val="00884EBB"/>
    <w:rsid w:val="008859BD"/>
    <w:rsid w:val="00885A03"/>
    <w:rsid w:val="00885C56"/>
    <w:rsid w:val="00885CAA"/>
    <w:rsid w:val="00885FE4"/>
    <w:rsid w:val="00886792"/>
    <w:rsid w:val="008874EA"/>
    <w:rsid w:val="008908F4"/>
    <w:rsid w:val="00890AD2"/>
    <w:rsid w:val="0089174B"/>
    <w:rsid w:val="00891CE3"/>
    <w:rsid w:val="00892289"/>
    <w:rsid w:val="008922BA"/>
    <w:rsid w:val="0089248F"/>
    <w:rsid w:val="008931C1"/>
    <w:rsid w:val="00893226"/>
    <w:rsid w:val="00893389"/>
    <w:rsid w:val="008933C6"/>
    <w:rsid w:val="008939F8"/>
    <w:rsid w:val="00894157"/>
    <w:rsid w:val="00894E08"/>
    <w:rsid w:val="00895531"/>
    <w:rsid w:val="0089634B"/>
    <w:rsid w:val="008969AC"/>
    <w:rsid w:val="00896C72"/>
    <w:rsid w:val="00897480"/>
    <w:rsid w:val="00897739"/>
    <w:rsid w:val="00897E1A"/>
    <w:rsid w:val="008A07FA"/>
    <w:rsid w:val="008A088F"/>
    <w:rsid w:val="008A0B01"/>
    <w:rsid w:val="008A10E1"/>
    <w:rsid w:val="008A1458"/>
    <w:rsid w:val="008A1804"/>
    <w:rsid w:val="008A19FB"/>
    <w:rsid w:val="008A1BED"/>
    <w:rsid w:val="008A201E"/>
    <w:rsid w:val="008A225E"/>
    <w:rsid w:val="008A24F6"/>
    <w:rsid w:val="008A2A25"/>
    <w:rsid w:val="008A3128"/>
    <w:rsid w:val="008A3184"/>
    <w:rsid w:val="008A372F"/>
    <w:rsid w:val="008A4798"/>
    <w:rsid w:val="008A4D0D"/>
    <w:rsid w:val="008A4F4C"/>
    <w:rsid w:val="008A5759"/>
    <w:rsid w:val="008A59E5"/>
    <w:rsid w:val="008A5B68"/>
    <w:rsid w:val="008A6377"/>
    <w:rsid w:val="008A66A4"/>
    <w:rsid w:val="008A6B52"/>
    <w:rsid w:val="008A6E44"/>
    <w:rsid w:val="008A7301"/>
    <w:rsid w:val="008B00E1"/>
    <w:rsid w:val="008B07BA"/>
    <w:rsid w:val="008B08C2"/>
    <w:rsid w:val="008B09A1"/>
    <w:rsid w:val="008B0AF2"/>
    <w:rsid w:val="008B0BAF"/>
    <w:rsid w:val="008B156D"/>
    <w:rsid w:val="008B2602"/>
    <w:rsid w:val="008B2E7A"/>
    <w:rsid w:val="008B3622"/>
    <w:rsid w:val="008B37FE"/>
    <w:rsid w:val="008B3CB5"/>
    <w:rsid w:val="008B3E61"/>
    <w:rsid w:val="008B40A8"/>
    <w:rsid w:val="008B453F"/>
    <w:rsid w:val="008B467B"/>
    <w:rsid w:val="008B46A2"/>
    <w:rsid w:val="008B4CAB"/>
    <w:rsid w:val="008B54EA"/>
    <w:rsid w:val="008B5806"/>
    <w:rsid w:val="008B6127"/>
    <w:rsid w:val="008B6178"/>
    <w:rsid w:val="008B683C"/>
    <w:rsid w:val="008B68C0"/>
    <w:rsid w:val="008B6E6D"/>
    <w:rsid w:val="008B70E9"/>
    <w:rsid w:val="008B7837"/>
    <w:rsid w:val="008C04DD"/>
    <w:rsid w:val="008C04FB"/>
    <w:rsid w:val="008C0A06"/>
    <w:rsid w:val="008C0CDF"/>
    <w:rsid w:val="008C102A"/>
    <w:rsid w:val="008C20F8"/>
    <w:rsid w:val="008C231C"/>
    <w:rsid w:val="008C2591"/>
    <w:rsid w:val="008C26C6"/>
    <w:rsid w:val="008C2A5B"/>
    <w:rsid w:val="008C2C2D"/>
    <w:rsid w:val="008C3753"/>
    <w:rsid w:val="008C3E7F"/>
    <w:rsid w:val="008C3FC4"/>
    <w:rsid w:val="008C4E62"/>
    <w:rsid w:val="008C5410"/>
    <w:rsid w:val="008C6398"/>
    <w:rsid w:val="008C6484"/>
    <w:rsid w:val="008C667E"/>
    <w:rsid w:val="008C69E0"/>
    <w:rsid w:val="008C6FAB"/>
    <w:rsid w:val="008C764A"/>
    <w:rsid w:val="008C7ADA"/>
    <w:rsid w:val="008C7BAA"/>
    <w:rsid w:val="008C7D1B"/>
    <w:rsid w:val="008D005B"/>
    <w:rsid w:val="008D03B8"/>
    <w:rsid w:val="008D0436"/>
    <w:rsid w:val="008D0910"/>
    <w:rsid w:val="008D1AA5"/>
    <w:rsid w:val="008D1D55"/>
    <w:rsid w:val="008D209E"/>
    <w:rsid w:val="008D28F3"/>
    <w:rsid w:val="008D2EE6"/>
    <w:rsid w:val="008D397F"/>
    <w:rsid w:val="008D3FD5"/>
    <w:rsid w:val="008D40B3"/>
    <w:rsid w:val="008D48ED"/>
    <w:rsid w:val="008D4929"/>
    <w:rsid w:val="008D4B68"/>
    <w:rsid w:val="008D4B88"/>
    <w:rsid w:val="008D4BDD"/>
    <w:rsid w:val="008D5471"/>
    <w:rsid w:val="008D59F9"/>
    <w:rsid w:val="008D5E27"/>
    <w:rsid w:val="008D67A5"/>
    <w:rsid w:val="008D719D"/>
    <w:rsid w:val="008D779E"/>
    <w:rsid w:val="008D77C5"/>
    <w:rsid w:val="008D7D00"/>
    <w:rsid w:val="008E063B"/>
    <w:rsid w:val="008E07F8"/>
    <w:rsid w:val="008E0C01"/>
    <w:rsid w:val="008E12B9"/>
    <w:rsid w:val="008E132A"/>
    <w:rsid w:val="008E19C8"/>
    <w:rsid w:val="008E1F32"/>
    <w:rsid w:val="008E2054"/>
    <w:rsid w:val="008E2607"/>
    <w:rsid w:val="008E28C2"/>
    <w:rsid w:val="008E2A45"/>
    <w:rsid w:val="008E2B4D"/>
    <w:rsid w:val="008E2EA9"/>
    <w:rsid w:val="008E4356"/>
    <w:rsid w:val="008E48E8"/>
    <w:rsid w:val="008E4A5B"/>
    <w:rsid w:val="008E4BB6"/>
    <w:rsid w:val="008E5254"/>
    <w:rsid w:val="008E55E1"/>
    <w:rsid w:val="008E5637"/>
    <w:rsid w:val="008E5817"/>
    <w:rsid w:val="008E6474"/>
    <w:rsid w:val="008E6717"/>
    <w:rsid w:val="008E6B66"/>
    <w:rsid w:val="008F0781"/>
    <w:rsid w:val="008F1920"/>
    <w:rsid w:val="008F2468"/>
    <w:rsid w:val="008F281E"/>
    <w:rsid w:val="008F31F2"/>
    <w:rsid w:val="008F3861"/>
    <w:rsid w:val="008F3AE5"/>
    <w:rsid w:val="008F4D7E"/>
    <w:rsid w:val="008F4DCD"/>
    <w:rsid w:val="008F4DD9"/>
    <w:rsid w:val="008F659B"/>
    <w:rsid w:val="008F7429"/>
    <w:rsid w:val="00900031"/>
    <w:rsid w:val="00900526"/>
    <w:rsid w:val="00900983"/>
    <w:rsid w:val="00900AEF"/>
    <w:rsid w:val="00900EEF"/>
    <w:rsid w:val="0090105C"/>
    <w:rsid w:val="00901D43"/>
    <w:rsid w:val="00901F2B"/>
    <w:rsid w:val="009020AB"/>
    <w:rsid w:val="009027FD"/>
    <w:rsid w:val="00902DA0"/>
    <w:rsid w:val="00903785"/>
    <w:rsid w:val="00903A71"/>
    <w:rsid w:val="00903CDC"/>
    <w:rsid w:val="00904662"/>
    <w:rsid w:val="00904901"/>
    <w:rsid w:val="0090491F"/>
    <w:rsid w:val="00905567"/>
    <w:rsid w:val="009057CF"/>
    <w:rsid w:val="00905D68"/>
    <w:rsid w:val="009064C5"/>
    <w:rsid w:val="00906722"/>
    <w:rsid w:val="00906961"/>
    <w:rsid w:val="00906AB4"/>
    <w:rsid w:val="00906F65"/>
    <w:rsid w:val="00907819"/>
    <w:rsid w:val="00907A4E"/>
    <w:rsid w:val="00910465"/>
    <w:rsid w:val="0091112D"/>
    <w:rsid w:val="009111CD"/>
    <w:rsid w:val="0091166A"/>
    <w:rsid w:val="009117B0"/>
    <w:rsid w:val="00912489"/>
    <w:rsid w:val="00912587"/>
    <w:rsid w:val="00912E39"/>
    <w:rsid w:val="00912FCD"/>
    <w:rsid w:val="00913D05"/>
    <w:rsid w:val="009140CF"/>
    <w:rsid w:val="009147EB"/>
    <w:rsid w:val="00914870"/>
    <w:rsid w:val="00915125"/>
    <w:rsid w:val="00915669"/>
    <w:rsid w:val="009160E1"/>
    <w:rsid w:val="009161E2"/>
    <w:rsid w:val="0091782B"/>
    <w:rsid w:val="00917B5A"/>
    <w:rsid w:val="00917D29"/>
    <w:rsid w:val="00920063"/>
    <w:rsid w:val="0092047A"/>
    <w:rsid w:val="009204B0"/>
    <w:rsid w:val="00920693"/>
    <w:rsid w:val="00920E1F"/>
    <w:rsid w:val="00921826"/>
    <w:rsid w:val="00921F5B"/>
    <w:rsid w:val="0092204B"/>
    <w:rsid w:val="0092301D"/>
    <w:rsid w:val="0092515C"/>
    <w:rsid w:val="00925407"/>
    <w:rsid w:val="0092540B"/>
    <w:rsid w:val="00925BC2"/>
    <w:rsid w:val="00926132"/>
    <w:rsid w:val="00926C32"/>
    <w:rsid w:val="00926DDB"/>
    <w:rsid w:val="009274EB"/>
    <w:rsid w:val="009274FC"/>
    <w:rsid w:val="00927523"/>
    <w:rsid w:val="00927573"/>
    <w:rsid w:val="00927D62"/>
    <w:rsid w:val="009302D0"/>
    <w:rsid w:val="00930506"/>
    <w:rsid w:val="0093067B"/>
    <w:rsid w:val="0093073A"/>
    <w:rsid w:val="00930AA6"/>
    <w:rsid w:val="00930D14"/>
    <w:rsid w:val="0093209D"/>
    <w:rsid w:val="009321DA"/>
    <w:rsid w:val="00932275"/>
    <w:rsid w:val="009328FD"/>
    <w:rsid w:val="00933809"/>
    <w:rsid w:val="00933B0F"/>
    <w:rsid w:val="00934113"/>
    <w:rsid w:val="009345C3"/>
    <w:rsid w:val="00934A72"/>
    <w:rsid w:val="00935899"/>
    <w:rsid w:val="009369D9"/>
    <w:rsid w:val="00937CCA"/>
    <w:rsid w:val="00937E47"/>
    <w:rsid w:val="00940993"/>
    <w:rsid w:val="00940ABF"/>
    <w:rsid w:val="00940BBC"/>
    <w:rsid w:val="00940C20"/>
    <w:rsid w:val="00941125"/>
    <w:rsid w:val="0094167A"/>
    <w:rsid w:val="00941873"/>
    <w:rsid w:val="00941A86"/>
    <w:rsid w:val="00942740"/>
    <w:rsid w:val="00943220"/>
    <w:rsid w:val="00943418"/>
    <w:rsid w:val="00943696"/>
    <w:rsid w:val="00944EF3"/>
    <w:rsid w:val="00945646"/>
    <w:rsid w:val="00945A60"/>
    <w:rsid w:val="009464FF"/>
    <w:rsid w:val="009467BC"/>
    <w:rsid w:val="00946998"/>
    <w:rsid w:val="00946D81"/>
    <w:rsid w:val="0094756F"/>
    <w:rsid w:val="00950154"/>
    <w:rsid w:val="00950340"/>
    <w:rsid w:val="00950528"/>
    <w:rsid w:val="009511D5"/>
    <w:rsid w:val="00951891"/>
    <w:rsid w:val="00951F46"/>
    <w:rsid w:val="00952514"/>
    <w:rsid w:val="00952869"/>
    <w:rsid w:val="00952EF5"/>
    <w:rsid w:val="00953272"/>
    <w:rsid w:val="00953FC0"/>
    <w:rsid w:val="0095433F"/>
    <w:rsid w:val="0095439C"/>
    <w:rsid w:val="009544AA"/>
    <w:rsid w:val="00954953"/>
    <w:rsid w:val="0095495D"/>
    <w:rsid w:val="00954A75"/>
    <w:rsid w:val="009556B5"/>
    <w:rsid w:val="009559E9"/>
    <w:rsid w:val="00955F8E"/>
    <w:rsid w:val="00956638"/>
    <w:rsid w:val="009567A2"/>
    <w:rsid w:val="00956F9E"/>
    <w:rsid w:val="0095710F"/>
    <w:rsid w:val="00957201"/>
    <w:rsid w:val="00957332"/>
    <w:rsid w:val="00957BC9"/>
    <w:rsid w:val="00957D4B"/>
    <w:rsid w:val="00957E41"/>
    <w:rsid w:val="009607D9"/>
    <w:rsid w:val="009607DD"/>
    <w:rsid w:val="00960DAB"/>
    <w:rsid w:val="00960F30"/>
    <w:rsid w:val="0096136E"/>
    <w:rsid w:val="0096141C"/>
    <w:rsid w:val="00961F8A"/>
    <w:rsid w:val="00962502"/>
    <w:rsid w:val="00962E9E"/>
    <w:rsid w:val="00963C46"/>
    <w:rsid w:val="00963D58"/>
    <w:rsid w:val="00963DC2"/>
    <w:rsid w:val="0096445F"/>
    <w:rsid w:val="00965624"/>
    <w:rsid w:val="009660F9"/>
    <w:rsid w:val="00966164"/>
    <w:rsid w:val="009661D5"/>
    <w:rsid w:val="009662D3"/>
    <w:rsid w:val="009667F7"/>
    <w:rsid w:val="009668C3"/>
    <w:rsid w:val="00967366"/>
    <w:rsid w:val="00967EC2"/>
    <w:rsid w:val="009703D3"/>
    <w:rsid w:val="00970BF8"/>
    <w:rsid w:val="009711FD"/>
    <w:rsid w:val="0097191E"/>
    <w:rsid w:val="009719CB"/>
    <w:rsid w:val="00971CB0"/>
    <w:rsid w:val="00971D22"/>
    <w:rsid w:val="0097244B"/>
    <w:rsid w:val="009724E7"/>
    <w:rsid w:val="009726D8"/>
    <w:rsid w:val="009727A8"/>
    <w:rsid w:val="009730F5"/>
    <w:rsid w:val="009734C0"/>
    <w:rsid w:val="0097363A"/>
    <w:rsid w:val="00973997"/>
    <w:rsid w:val="00973B98"/>
    <w:rsid w:val="009746C2"/>
    <w:rsid w:val="00974C29"/>
    <w:rsid w:val="00975530"/>
    <w:rsid w:val="00975F66"/>
    <w:rsid w:val="00976011"/>
    <w:rsid w:val="00976E67"/>
    <w:rsid w:val="0097711F"/>
    <w:rsid w:val="00977620"/>
    <w:rsid w:val="00977690"/>
    <w:rsid w:val="00980F47"/>
    <w:rsid w:val="009812BA"/>
    <w:rsid w:val="00981BF6"/>
    <w:rsid w:val="00982CC8"/>
    <w:rsid w:val="00983247"/>
    <w:rsid w:val="00983662"/>
    <w:rsid w:val="00983B78"/>
    <w:rsid w:val="00984A26"/>
    <w:rsid w:val="00985213"/>
    <w:rsid w:val="0098531A"/>
    <w:rsid w:val="00985C67"/>
    <w:rsid w:val="00985D14"/>
    <w:rsid w:val="00986356"/>
    <w:rsid w:val="00986653"/>
    <w:rsid w:val="0098690E"/>
    <w:rsid w:val="00986C2D"/>
    <w:rsid w:val="00987836"/>
    <w:rsid w:val="00987D1A"/>
    <w:rsid w:val="00990669"/>
    <w:rsid w:val="009911AE"/>
    <w:rsid w:val="00991222"/>
    <w:rsid w:val="00991280"/>
    <w:rsid w:val="00991AB4"/>
    <w:rsid w:val="00991BAE"/>
    <w:rsid w:val="00991F6F"/>
    <w:rsid w:val="009922DE"/>
    <w:rsid w:val="009926C3"/>
    <w:rsid w:val="00992710"/>
    <w:rsid w:val="00992D3B"/>
    <w:rsid w:val="00992D7E"/>
    <w:rsid w:val="00992D7F"/>
    <w:rsid w:val="0099370C"/>
    <w:rsid w:val="00993935"/>
    <w:rsid w:val="0099483C"/>
    <w:rsid w:val="009952CB"/>
    <w:rsid w:val="00995527"/>
    <w:rsid w:val="0099554B"/>
    <w:rsid w:val="009955D8"/>
    <w:rsid w:val="00995638"/>
    <w:rsid w:val="00995919"/>
    <w:rsid w:val="00995CB0"/>
    <w:rsid w:val="00995F03"/>
    <w:rsid w:val="009966F3"/>
    <w:rsid w:val="00996F03"/>
    <w:rsid w:val="009970D7"/>
    <w:rsid w:val="009973DA"/>
    <w:rsid w:val="009974F4"/>
    <w:rsid w:val="00999344"/>
    <w:rsid w:val="009A0A16"/>
    <w:rsid w:val="009A1249"/>
    <w:rsid w:val="009A1559"/>
    <w:rsid w:val="009A19C7"/>
    <w:rsid w:val="009A1AC1"/>
    <w:rsid w:val="009A2004"/>
    <w:rsid w:val="009A265F"/>
    <w:rsid w:val="009A2A21"/>
    <w:rsid w:val="009A2B20"/>
    <w:rsid w:val="009A2B39"/>
    <w:rsid w:val="009A2E4A"/>
    <w:rsid w:val="009A30F7"/>
    <w:rsid w:val="009A32A2"/>
    <w:rsid w:val="009A3B8E"/>
    <w:rsid w:val="009A4641"/>
    <w:rsid w:val="009A4FC5"/>
    <w:rsid w:val="009A5464"/>
    <w:rsid w:val="009A57B3"/>
    <w:rsid w:val="009A5D86"/>
    <w:rsid w:val="009A5EE8"/>
    <w:rsid w:val="009A5F27"/>
    <w:rsid w:val="009A63B2"/>
    <w:rsid w:val="009A6BF6"/>
    <w:rsid w:val="009A750A"/>
    <w:rsid w:val="009A7A44"/>
    <w:rsid w:val="009B0552"/>
    <w:rsid w:val="009B08ED"/>
    <w:rsid w:val="009B0FB7"/>
    <w:rsid w:val="009B1010"/>
    <w:rsid w:val="009B1891"/>
    <w:rsid w:val="009B1AB2"/>
    <w:rsid w:val="009B220C"/>
    <w:rsid w:val="009B2781"/>
    <w:rsid w:val="009B30B7"/>
    <w:rsid w:val="009B3113"/>
    <w:rsid w:val="009B3C7E"/>
    <w:rsid w:val="009B3DE1"/>
    <w:rsid w:val="009B3F6A"/>
    <w:rsid w:val="009B43DD"/>
    <w:rsid w:val="009B4B0F"/>
    <w:rsid w:val="009B4C59"/>
    <w:rsid w:val="009B6193"/>
    <w:rsid w:val="009B6A27"/>
    <w:rsid w:val="009B6CAD"/>
    <w:rsid w:val="009B6F71"/>
    <w:rsid w:val="009B7F22"/>
    <w:rsid w:val="009C002D"/>
    <w:rsid w:val="009C0733"/>
    <w:rsid w:val="009C0B17"/>
    <w:rsid w:val="009C16FB"/>
    <w:rsid w:val="009C24AF"/>
    <w:rsid w:val="009C3F41"/>
    <w:rsid w:val="009C454F"/>
    <w:rsid w:val="009C4560"/>
    <w:rsid w:val="009C47E6"/>
    <w:rsid w:val="009C4FC9"/>
    <w:rsid w:val="009C5118"/>
    <w:rsid w:val="009C5497"/>
    <w:rsid w:val="009C56DF"/>
    <w:rsid w:val="009C5701"/>
    <w:rsid w:val="009C5887"/>
    <w:rsid w:val="009C5DFD"/>
    <w:rsid w:val="009C5F72"/>
    <w:rsid w:val="009C6614"/>
    <w:rsid w:val="009C66A3"/>
    <w:rsid w:val="009C7064"/>
    <w:rsid w:val="009C724B"/>
    <w:rsid w:val="009C7D41"/>
    <w:rsid w:val="009C7D61"/>
    <w:rsid w:val="009D0D4F"/>
    <w:rsid w:val="009D18F6"/>
    <w:rsid w:val="009D1EA8"/>
    <w:rsid w:val="009D20B4"/>
    <w:rsid w:val="009D220A"/>
    <w:rsid w:val="009D246C"/>
    <w:rsid w:val="009D2D37"/>
    <w:rsid w:val="009D3575"/>
    <w:rsid w:val="009D3FCD"/>
    <w:rsid w:val="009D4140"/>
    <w:rsid w:val="009D4595"/>
    <w:rsid w:val="009D5530"/>
    <w:rsid w:val="009D55CC"/>
    <w:rsid w:val="009D5D3E"/>
    <w:rsid w:val="009D5EAD"/>
    <w:rsid w:val="009D77AE"/>
    <w:rsid w:val="009D7A20"/>
    <w:rsid w:val="009D7D7D"/>
    <w:rsid w:val="009D7F47"/>
    <w:rsid w:val="009E03F1"/>
    <w:rsid w:val="009E1311"/>
    <w:rsid w:val="009E370E"/>
    <w:rsid w:val="009E3B56"/>
    <w:rsid w:val="009E3C83"/>
    <w:rsid w:val="009E42AB"/>
    <w:rsid w:val="009E50A6"/>
    <w:rsid w:val="009E524D"/>
    <w:rsid w:val="009E576A"/>
    <w:rsid w:val="009E5851"/>
    <w:rsid w:val="009E5D55"/>
    <w:rsid w:val="009E5E45"/>
    <w:rsid w:val="009E617C"/>
    <w:rsid w:val="009E660B"/>
    <w:rsid w:val="009E68E4"/>
    <w:rsid w:val="009E6C39"/>
    <w:rsid w:val="009E6D5B"/>
    <w:rsid w:val="009E7962"/>
    <w:rsid w:val="009E7E66"/>
    <w:rsid w:val="009EEFD4"/>
    <w:rsid w:val="009F040D"/>
    <w:rsid w:val="009F0E5C"/>
    <w:rsid w:val="009F13C2"/>
    <w:rsid w:val="009F158F"/>
    <w:rsid w:val="009F1FB0"/>
    <w:rsid w:val="009F26A0"/>
    <w:rsid w:val="009F3792"/>
    <w:rsid w:val="009F3C73"/>
    <w:rsid w:val="009F44A8"/>
    <w:rsid w:val="009F4ACC"/>
    <w:rsid w:val="009F4C86"/>
    <w:rsid w:val="009F4CC9"/>
    <w:rsid w:val="009F4E48"/>
    <w:rsid w:val="009F57DF"/>
    <w:rsid w:val="009F6464"/>
    <w:rsid w:val="009F6524"/>
    <w:rsid w:val="009F6DB7"/>
    <w:rsid w:val="009F729A"/>
    <w:rsid w:val="009F7427"/>
    <w:rsid w:val="009F7FA7"/>
    <w:rsid w:val="00A007BD"/>
    <w:rsid w:val="00A00C09"/>
    <w:rsid w:val="00A00E8D"/>
    <w:rsid w:val="00A01867"/>
    <w:rsid w:val="00A0209B"/>
    <w:rsid w:val="00A02251"/>
    <w:rsid w:val="00A028E8"/>
    <w:rsid w:val="00A035B4"/>
    <w:rsid w:val="00A035C7"/>
    <w:rsid w:val="00A039C0"/>
    <w:rsid w:val="00A03FBB"/>
    <w:rsid w:val="00A043DE"/>
    <w:rsid w:val="00A048E8"/>
    <w:rsid w:val="00A04CCF"/>
    <w:rsid w:val="00A04EA8"/>
    <w:rsid w:val="00A05337"/>
    <w:rsid w:val="00A05D5F"/>
    <w:rsid w:val="00A05F14"/>
    <w:rsid w:val="00A05FD7"/>
    <w:rsid w:val="00A06F4F"/>
    <w:rsid w:val="00A07798"/>
    <w:rsid w:val="00A10421"/>
    <w:rsid w:val="00A10C9E"/>
    <w:rsid w:val="00A11F2F"/>
    <w:rsid w:val="00A1359C"/>
    <w:rsid w:val="00A1399A"/>
    <w:rsid w:val="00A13DF5"/>
    <w:rsid w:val="00A1501E"/>
    <w:rsid w:val="00A1601E"/>
    <w:rsid w:val="00A16DAB"/>
    <w:rsid w:val="00A17680"/>
    <w:rsid w:val="00A1768E"/>
    <w:rsid w:val="00A17D43"/>
    <w:rsid w:val="00A2006A"/>
    <w:rsid w:val="00A2042A"/>
    <w:rsid w:val="00A20723"/>
    <w:rsid w:val="00A20810"/>
    <w:rsid w:val="00A20CEA"/>
    <w:rsid w:val="00A20D9C"/>
    <w:rsid w:val="00A21992"/>
    <w:rsid w:val="00A21C01"/>
    <w:rsid w:val="00A21C83"/>
    <w:rsid w:val="00A21E6D"/>
    <w:rsid w:val="00A22991"/>
    <w:rsid w:val="00A22A3A"/>
    <w:rsid w:val="00A22F30"/>
    <w:rsid w:val="00A23021"/>
    <w:rsid w:val="00A236A0"/>
    <w:rsid w:val="00A23A1B"/>
    <w:rsid w:val="00A242BA"/>
    <w:rsid w:val="00A244A6"/>
    <w:rsid w:val="00A247BF"/>
    <w:rsid w:val="00A249B4"/>
    <w:rsid w:val="00A25497"/>
    <w:rsid w:val="00A25D21"/>
    <w:rsid w:val="00A26121"/>
    <w:rsid w:val="00A26197"/>
    <w:rsid w:val="00A26335"/>
    <w:rsid w:val="00A26EE3"/>
    <w:rsid w:val="00A2757C"/>
    <w:rsid w:val="00A277E1"/>
    <w:rsid w:val="00A27C3A"/>
    <w:rsid w:val="00A301FD"/>
    <w:rsid w:val="00A308B7"/>
    <w:rsid w:val="00A30922"/>
    <w:rsid w:val="00A30FED"/>
    <w:rsid w:val="00A31198"/>
    <w:rsid w:val="00A322A2"/>
    <w:rsid w:val="00A32BDE"/>
    <w:rsid w:val="00A33214"/>
    <w:rsid w:val="00A337B1"/>
    <w:rsid w:val="00A33834"/>
    <w:rsid w:val="00A34500"/>
    <w:rsid w:val="00A34E57"/>
    <w:rsid w:val="00A3614C"/>
    <w:rsid w:val="00A364D8"/>
    <w:rsid w:val="00A369C6"/>
    <w:rsid w:val="00A37F17"/>
    <w:rsid w:val="00A37FF6"/>
    <w:rsid w:val="00A4071C"/>
    <w:rsid w:val="00A408CB"/>
    <w:rsid w:val="00A41279"/>
    <w:rsid w:val="00A412DF"/>
    <w:rsid w:val="00A41AD2"/>
    <w:rsid w:val="00A42815"/>
    <w:rsid w:val="00A42A74"/>
    <w:rsid w:val="00A42AA3"/>
    <w:rsid w:val="00A43730"/>
    <w:rsid w:val="00A4376D"/>
    <w:rsid w:val="00A445FE"/>
    <w:rsid w:val="00A453C8"/>
    <w:rsid w:val="00A45731"/>
    <w:rsid w:val="00A4669D"/>
    <w:rsid w:val="00A5019C"/>
    <w:rsid w:val="00A506A2"/>
    <w:rsid w:val="00A50B28"/>
    <w:rsid w:val="00A50F7A"/>
    <w:rsid w:val="00A511AA"/>
    <w:rsid w:val="00A51664"/>
    <w:rsid w:val="00A524DB"/>
    <w:rsid w:val="00A5258A"/>
    <w:rsid w:val="00A53037"/>
    <w:rsid w:val="00A53380"/>
    <w:rsid w:val="00A552C4"/>
    <w:rsid w:val="00A553CC"/>
    <w:rsid w:val="00A55D41"/>
    <w:rsid w:val="00A56CAD"/>
    <w:rsid w:val="00A56E88"/>
    <w:rsid w:val="00A570C6"/>
    <w:rsid w:val="00A574D8"/>
    <w:rsid w:val="00A57C4A"/>
    <w:rsid w:val="00A600F2"/>
    <w:rsid w:val="00A60474"/>
    <w:rsid w:val="00A60501"/>
    <w:rsid w:val="00A60A0E"/>
    <w:rsid w:val="00A60C37"/>
    <w:rsid w:val="00A60C62"/>
    <w:rsid w:val="00A60FF9"/>
    <w:rsid w:val="00A61565"/>
    <w:rsid w:val="00A615D0"/>
    <w:rsid w:val="00A61623"/>
    <w:rsid w:val="00A63514"/>
    <w:rsid w:val="00A63B02"/>
    <w:rsid w:val="00A63C03"/>
    <w:rsid w:val="00A64692"/>
    <w:rsid w:val="00A649FE"/>
    <w:rsid w:val="00A64B51"/>
    <w:rsid w:val="00A64CD9"/>
    <w:rsid w:val="00A65148"/>
    <w:rsid w:val="00A655A4"/>
    <w:rsid w:val="00A65A3C"/>
    <w:rsid w:val="00A65AF5"/>
    <w:rsid w:val="00A65E8A"/>
    <w:rsid w:val="00A663AC"/>
    <w:rsid w:val="00A665A6"/>
    <w:rsid w:val="00A665C7"/>
    <w:rsid w:val="00A66D52"/>
    <w:rsid w:val="00A7073F"/>
    <w:rsid w:val="00A709B3"/>
    <w:rsid w:val="00A70BAC"/>
    <w:rsid w:val="00A70EF1"/>
    <w:rsid w:val="00A71252"/>
    <w:rsid w:val="00A714AD"/>
    <w:rsid w:val="00A715EF"/>
    <w:rsid w:val="00A7180A"/>
    <w:rsid w:val="00A71B5E"/>
    <w:rsid w:val="00A71C52"/>
    <w:rsid w:val="00A72BBD"/>
    <w:rsid w:val="00A72C3E"/>
    <w:rsid w:val="00A73410"/>
    <w:rsid w:val="00A7456A"/>
    <w:rsid w:val="00A74AB1"/>
    <w:rsid w:val="00A74AB4"/>
    <w:rsid w:val="00A74E3E"/>
    <w:rsid w:val="00A752B5"/>
    <w:rsid w:val="00A75660"/>
    <w:rsid w:val="00A75887"/>
    <w:rsid w:val="00A765E7"/>
    <w:rsid w:val="00A7662B"/>
    <w:rsid w:val="00A77216"/>
    <w:rsid w:val="00A772C7"/>
    <w:rsid w:val="00A77D20"/>
    <w:rsid w:val="00A80065"/>
    <w:rsid w:val="00A800CA"/>
    <w:rsid w:val="00A8035E"/>
    <w:rsid w:val="00A807DE"/>
    <w:rsid w:val="00A81506"/>
    <w:rsid w:val="00A817FF"/>
    <w:rsid w:val="00A8238D"/>
    <w:rsid w:val="00A8295D"/>
    <w:rsid w:val="00A829A1"/>
    <w:rsid w:val="00A82F5C"/>
    <w:rsid w:val="00A836E2"/>
    <w:rsid w:val="00A83E33"/>
    <w:rsid w:val="00A84779"/>
    <w:rsid w:val="00A84A59"/>
    <w:rsid w:val="00A8501F"/>
    <w:rsid w:val="00A850FC"/>
    <w:rsid w:val="00A85B38"/>
    <w:rsid w:val="00A85D21"/>
    <w:rsid w:val="00A862AB"/>
    <w:rsid w:val="00A86633"/>
    <w:rsid w:val="00A8703B"/>
    <w:rsid w:val="00A87667"/>
    <w:rsid w:val="00A879A7"/>
    <w:rsid w:val="00A87D49"/>
    <w:rsid w:val="00A87DC1"/>
    <w:rsid w:val="00A87FFB"/>
    <w:rsid w:val="00A90A8D"/>
    <w:rsid w:val="00A91437"/>
    <w:rsid w:val="00A91B0B"/>
    <w:rsid w:val="00A9209C"/>
    <w:rsid w:val="00A921C8"/>
    <w:rsid w:val="00A92421"/>
    <w:rsid w:val="00A926F4"/>
    <w:rsid w:val="00A9278D"/>
    <w:rsid w:val="00A92D61"/>
    <w:rsid w:val="00A92FE1"/>
    <w:rsid w:val="00A93192"/>
    <w:rsid w:val="00A93703"/>
    <w:rsid w:val="00A93933"/>
    <w:rsid w:val="00A93B0D"/>
    <w:rsid w:val="00A94756"/>
    <w:rsid w:val="00A94A36"/>
    <w:rsid w:val="00A94DEC"/>
    <w:rsid w:val="00A94DEF"/>
    <w:rsid w:val="00A95BA3"/>
    <w:rsid w:val="00A95C45"/>
    <w:rsid w:val="00A9604E"/>
    <w:rsid w:val="00A960A3"/>
    <w:rsid w:val="00A963DA"/>
    <w:rsid w:val="00A9640A"/>
    <w:rsid w:val="00A97052"/>
    <w:rsid w:val="00A97177"/>
    <w:rsid w:val="00A97667"/>
    <w:rsid w:val="00AA005F"/>
    <w:rsid w:val="00AA0322"/>
    <w:rsid w:val="00AA0424"/>
    <w:rsid w:val="00AA0860"/>
    <w:rsid w:val="00AA08BB"/>
    <w:rsid w:val="00AA0B19"/>
    <w:rsid w:val="00AA26F7"/>
    <w:rsid w:val="00AA26FC"/>
    <w:rsid w:val="00AA27E1"/>
    <w:rsid w:val="00AA3174"/>
    <w:rsid w:val="00AA3D95"/>
    <w:rsid w:val="00AA4206"/>
    <w:rsid w:val="00AA428B"/>
    <w:rsid w:val="00AA45DC"/>
    <w:rsid w:val="00AA4D9D"/>
    <w:rsid w:val="00AA519B"/>
    <w:rsid w:val="00AA526C"/>
    <w:rsid w:val="00AA5729"/>
    <w:rsid w:val="00AA5AF9"/>
    <w:rsid w:val="00AA5C81"/>
    <w:rsid w:val="00AA645C"/>
    <w:rsid w:val="00AA6AAC"/>
    <w:rsid w:val="00AA710E"/>
    <w:rsid w:val="00AA72FB"/>
    <w:rsid w:val="00AA7745"/>
    <w:rsid w:val="00AA7A32"/>
    <w:rsid w:val="00AA7C57"/>
    <w:rsid w:val="00AA7EA9"/>
    <w:rsid w:val="00AA7F8E"/>
    <w:rsid w:val="00AA7FBB"/>
    <w:rsid w:val="00AB0050"/>
    <w:rsid w:val="00AB0EE1"/>
    <w:rsid w:val="00AB0F0B"/>
    <w:rsid w:val="00AB102D"/>
    <w:rsid w:val="00AB1481"/>
    <w:rsid w:val="00AB182E"/>
    <w:rsid w:val="00AB1B11"/>
    <w:rsid w:val="00AB1FD1"/>
    <w:rsid w:val="00AB2545"/>
    <w:rsid w:val="00AB2801"/>
    <w:rsid w:val="00AB2BA4"/>
    <w:rsid w:val="00AB30D0"/>
    <w:rsid w:val="00AB34FC"/>
    <w:rsid w:val="00AB3D3B"/>
    <w:rsid w:val="00AB3FC9"/>
    <w:rsid w:val="00AB4958"/>
    <w:rsid w:val="00AB4AFF"/>
    <w:rsid w:val="00AB5548"/>
    <w:rsid w:val="00AB56D3"/>
    <w:rsid w:val="00AB5A1A"/>
    <w:rsid w:val="00AB5E4A"/>
    <w:rsid w:val="00AB5EB0"/>
    <w:rsid w:val="00AB6753"/>
    <w:rsid w:val="00AB6972"/>
    <w:rsid w:val="00AB6CA3"/>
    <w:rsid w:val="00AB75B5"/>
    <w:rsid w:val="00AC0250"/>
    <w:rsid w:val="00AC1EB5"/>
    <w:rsid w:val="00AC2017"/>
    <w:rsid w:val="00AC203A"/>
    <w:rsid w:val="00AC27DD"/>
    <w:rsid w:val="00AC2D6F"/>
    <w:rsid w:val="00AC30C3"/>
    <w:rsid w:val="00AC3243"/>
    <w:rsid w:val="00AC37F9"/>
    <w:rsid w:val="00AC4346"/>
    <w:rsid w:val="00AC4571"/>
    <w:rsid w:val="00AC4D8C"/>
    <w:rsid w:val="00AC58EB"/>
    <w:rsid w:val="00AC5B49"/>
    <w:rsid w:val="00AC5EBE"/>
    <w:rsid w:val="00AC683D"/>
    <w:rsid w:val="00AC6A18"/>
    <w:rsid w:val="00AC72D3"/>
    <w:rsid w:val="00AC7C29"/>
    <w:rsid w:val="00AD0184"/>
    <w:rsid w:val="00AD02DB"/>
    <w:rsid w:val="00AD0CB9"/>
    <w:rsid w:val="00AD11C5"/>
    <w:rsid w:val="00AD1B78"/>
    <w:rsid w:val="00AD2065"/>
    <w:rsid w:val="00AD23B1"/>
    <w:rsid w:val="00AD2509"/>
    <w:rsid w:val="00AD25DC"/>
    <w:rsid w:val="00AD2644"/>
    <w:rsid w:val="00AD2817"/>
    <w:rsid w:val="00AD3093"/>
    <w:rsid w:val="00AD3727"/>
    <w:rsid w:val="00AD3847"/>
    <w:rsid w:val="00AD41B5"/>
    <w:rsid w:val="00AD42A6"/>
    <w:rsid w:val="00AD4557"/>
    <w:rsid w:val="00AD477F"/>
    <w:rsid w:val="00AD4AE1"/>
    <w:rsid w:val="00AD4F59"/>
    <w:rsid w:val="00AD6508"/>
    <w:rsid w:val="00AD657A"/>
    <w:rsid w:val="00AD6A45"/>
    <w:rsid w:val="00AD6A61"/>
    <w:rsid w:val="00AD6C25"/>
    <w:rsid w:val="00AD6D8C"/>
    <w:rsid w:val="00AD7505"/>
    <w:rsid w:val="00AD7C46"/>
    <w:rsid w:val="00AE09B0"/>
    <w:rsid w:val="00AE2BA2"/>
    <w:rsid w:val="00AE382D"/>
    <w:rsid w:val="00AE3BEF"/>
    <w:rsid w:val="00AE4474"/>
    <w:rsid w:val="00AE4755"/>
    <w:rsid w:val="00AE483C"/>
    <w:rsid w:val="00AE4E9C"/>
    <w:rsid w:val="00AE4EB1"/>
    <w:rsid w:val="00AE54DE"/>
    <w:rsid w:val="00AE5CBC"/>
    <w:rsid w:val="00AE5D2F"/>
    <w:rsid w:val="00AE61AF"/>
    <w:rsid w:val="00AE64F5"/>
    <w:rsid w:val="00AE6692"/>
    <w:rsid w:val="00AE68D0"/>
    <w:rsid w:val="00AE6DD3"/>
    <w:rsid w:val="00AF0C0F"/>
    <w:rsid w:val="00AF0C4B"/>
    <w:rsid w:val="00AF26F2"/>
    <w:rsid w:val="00AF285A"/>
    <w:rsid w:val="00AF2D92"/>
    <w:rsid w:val="00AF37BB"/>
    <w:rsid w:val="00AF3C9C"/>
    <w:rsid w:val="00AF4101"/>
    <w:rsid w:val="00AF434E"/>
    <w:rsid w:val="00AF4981"/>
    <w:rsid w:val="00AF4D2A"/>
    <w:rsid w:val="00AF5053"/>
    <w:rsid w:val="00AF5E5B"/>
    <w:rsid w:val="00AF66DD"/>
    <w:rsid w:val="00AF676B"/>
    <w:rsid w:val="00AF75EE"/>
    <w:rsid w:val="00AF7874"/>
    <w:rsid w:val="00AF79B2"/>
    <w:rsid w:val="00AF7B9A"/>
    <w:rsid w:val="00AF7BB7"/>
    <w:rsid w:val="00AF7ED6"/>
    <w:rsid w:val="00B00106"/>
    <w:rsid w:val="00B00411"/>
    <w:rsid w:val="00B00D62"/>
    <w:rsid w:val="00B0189F"/>
    <w:rsid w:val="00B0263A"/>
    <w:rsid w:val="00B026C4"/>
    <w:rsid w:val="00B02CDC"/>
    <w:rsid w:val="00B04902"/>
    <w:rsid w:val="00B04A05"/>
    <w:rsid w:val="00B0544F"/>
    <w:rsid w:val="00B05939"/>
    <w:rsid w:val="00B066A7"/>
    <w:rsid w:val="00B069A7"/>
    <w:rsid w:val="00B07426"/>
    <w:rsid w:val="00B077D6"/>
    <w:rsid w:val="00B07F4E"/>
    <w:rsid w:val="00B10B0A"/>
    <w:rsid w:val="00B10C39"/>
    <w:rsid w:val="00B1106E"/>
    <w:rsid w:val="00B111FA"/>
    <w:rsid w:val="00B11D55"/>
    <w:rsid w:val="00B11E92"/>
    <w:rsid w:val="00B12A22"/>
    <w:rsid w:val="00B12EAC"/>
    <w:rsid w:val="00B1327F"/>
    <w:rsid w:val="00B1328F"/>
    <w:rsid w:val="00B13295"/>
    <w:rsid w:val="00B13804"/>
    <w:rsid w:val="00B138C8"/>
    <w:rsid w:val="00B13BAB"/>
    <w:rsid w:val="00B13D55"/>
    <w:rsid w:val="00B14112"/>
    <w:rsid w:val="00B145CA"/>
    <w:rsid w:val="00B14606"/>
    <w:rsid w:val="00B14F78"/>
    <w:rsid w:val="00B15BEE"/>
    <w:rsid w:val="00B164F5"/>
    <w:rsid w:val="00B16540"/>
    <w:rsid w:val="00B16A81"/>
    <w:rsid w:val="00B16FDA"/>
    <w:rsid w:val="00B17B6C"/>
    <w:rsid w:val="00B20D1F"/>
    <w:rsid w:val="00B21336"/>
    <w:rsid w:val="00B21599"/>
    <w:rsid w:val="00B215F3"/>
    <w:rsid w:val="00B22FD7"/>
    <w:rsid w:val="00B2357F"/>
    <w:rsid w:val="00B23E37"/>
    <w:rsid w:val="00B23EE2"/>
    <w:rsid w:val="00B2483B"/>
    <w:rsid w:val="00B25423"/>
    <w:rsid w:val="00B26520"/>
    <w:rsid w:val="00B26BD6"/>
    <w:rsid w:val="00B26CA5"/>
    <w:rsid w:val="00B26CC8"/>
    <w:rsid w:val="00B27102"/>
    <w:rsid w:val="00B2722F"/>
    <w:rsid w:val="00B27555"/>
    <w:rsid w:val="00B278BF"/>
    <w:rsid w:val="00B300D6"/>
    <w:rsid w:val="00B31205"/>
    <w:rsid w:val="00B313CE"/>
    <w:rsid w:val="00B31763"/>
    <w:rsid w:val="00B31779"/>
    <w:rsid w:val="00B319F7"/>
    <w:rsid w:val="00B328D4"/>
    <w:rsid w:val="00B3353C"/>
    <w:rsid w:val="00B3379C"/>
    <w:rsid w:val="00B3396C"/>
    <w:rsid w:val="00B34424"/>
    <w:rsid w:val="00B344E6"/>
    <w:rsid w:val="00B34BB0"/>
    <w:rsid w:val="00B34D5D"/>
    <w:rsid w:val="00B34DD0"/>
    <w:rsid w:val="00B34F98"/>
    <w:rsid w:val="00B3588B"/>
    <w:rsid w:val="00B359F3"/>
    <w:rsid w:val="00B35E7E"/>
    <w:rsid w:val="00B365E2"/>
    <w:rsid w:val="00B36BBF"/>
    <w:rsid w:val="00B36E7C"/>
    <w:rsid w:val="00B37641"/>
    <w:rsid w:val="00B377A0"/>
    <w:rsid w:val="00B37CD8"/>
    <w:rsid w:val="00B40395"/>
    <w:rsid w:val="00B41207"/>
    <w:rsid w:val="00B417AA"/>
    <w:rsid w:val="00B417CB"/>
    <w:rsid w:val="00B41901"/>
    <w:rsid w:val="00B4191A"/>
    <w:rsid w:val="00B4235C"/>
    <w:rsid w:val="00B42459"/>
    <w:rsid w:val="00B42CEB"/>
    <w:rsid w:val="00B440D0"/>
    <w:rsid w:val="00B44C04"/>
    <w:rsid w:val="00B4571C"/>
    <w:rsid w:val="00B45A00"/>
    <w:rsid w:val="00B45BF0"/>
    <w:rsid w:val="00B45CDA"/>
    <w:rsid w:val="00B4676E"/>
    <w:rsid w:val="00B467D6"/>
    <w:rsid w:val="00B467D8"/>
    <w:rsid w:val="00B46CDB"/>
    <w:rsid w:val="00B47767"/>
    <w:rsid w:val="00B4778C"/>
    <w:rsid w:val="00B5073F"/>
    <w:rsid w:val="00B50780"/>
    <w:rsid w:val="00B50BB3"/>
    <w:rsid w:val="00B51FFA"/>
    <w:rsid w:val="00B520E0"/>
    <w:rsid w:val="00B52A11"/>
    <w:rsid w:val="00B52D94"/>
    <w:rsid w:val="00B5309B"/>
    <w:rsid w:val="00B5329A"/>
    <w:rsid w:val="00B53318"/>
    <w:rsid w:val="00B543A1"/>
    <w:rsid w:val="00B54592"/>
    <w:rsid w:val="00B54DB3"/>
    <w:rsid w:val="00B54E0C"/>
    <w:rsid w:val="00B54F03"/>
    <w:rsid w:val="00B556AE"/>
    <w:rsid w:val="00B55DEE"/>
    <w:rsid w:val="00B55FCC"/>
    <w:rsid w:val="00B560FF"/>
    <w:rsid w:val="00B56E23"/>
    <w:rsid w:val="00B57524"/>
    <w:rsid w:val="00B60708"/>
    <w:rsid w:val="00B61C7A"/>
    <w:rsid w:val="00B61D01"/>
    <w:rsid w:val="00B61E07"/>
    <w:rsid w:val="00B6200C"/>
    <w:rsid w:val="00B62E35"/>
    <w:rsid w:val="00B6388C"/>
    <w:rsid w:val="00B63D60"/>
    <w:rsid w:val="00B65843"/>
    <w:rsid w:val="00B6586F"/>
    <w:rsid w:val="00B665F5"/>
    <w:rsid w:val="00B6672D"/>
    <w:rsid w:val="00B667E2"/>
    <w:rsid w:val="00B66D52"/>
    <w:rsid w:val="00B66D72"/>
    <w:rsid w:val="00B6782D"/>
    <w:rsid w:val="00B67F1D"/>
    <w:rsid w:val="00B70372"/>
    <w:rsid w:val="00B7078B"/>
    <w:rsid w:val="00B70836"/>
    <w:rsid w:val="00B71BC7"/>
    <w:rsid w:val="00B71C63"/>
    <w:rsid w:val="00B71F76"/>
    <w:rsid w:val="00B724D7"/>
    <w:rsid w:val="00B72C2F"/>
    <w:rsid w:val="00B74188"/>
    <w:rsid w:val="00B75034"/>
    <w:rsid w:val="00B750EA"/>
    <w:rsid w:val="00B75677"/>
    <w:rsid w:val="00B75AAD"/>
    <w:rsid w:val="00B76232"/>
    <w:rsid w:val="00B765B4"/>
    <w:rsid w:val="00B765FF"/>
    <w:rsid w:val="00B76BCD"/>
    <w:rsid w:val="00B76D45"/>
    <w:rsid w:val="00B77342"/>
    <w:rsid w:val="00B77486"/>
    <w:rsid w:val="00B811C9"/>
    <w:rsid w:val="00B814B5"/>
    <w:rsid w:val="00B81FDF"/>
    <w:rsid w:val="00B82776"/>
    <w:rsid w:val="00B82FD5"/>
    <w:rsid w:val="00B833D6"/>
    <w:rsid w:val="00B8377B"/>
    <w:rsid w:val="00B84624"/>
    <w:rsid w:val="00B8496C"/>
    <w:rsid w:val="00B84C99"/>
    <w:rsid w:val="00B86058"/>
    <w:rsid w:val="00B868F3"/>
    <w:rsid w:val="00B869E8"/>
    <w:rsid w:val="00B86D71"/>
    <w:rsid w:val="00B87289"/>
    <w:rsid w:val="00B8797A"/>
    <w:rsid w:val="00B87BF6"/>
    <w:rsid w:val="00B90127"/>
    <w:rsid w:val="00B90228"/>
    <w:rsid w:val="00B90FFA"/>
    <w:rsid w:val="00B912CA"/>
    <w:rsid w:val="00B9163B"/>
    <w:rsid w:val="00B91816"/>
    <w:rsid w:val="00B91DEF"/>
    <w:rsid w:val="00B92BD5"/>
    <w:rsid w:val="00B92DBD"/>
    <w:rsid w:val="00B93389"/>
    <w:rsid w:val="00B9441A"/>
    <w:rsid w:val="00B945BA"/>
    <w:rsid w:val="00B945CB"/>
    <w:rsid w:val="00B94B8F"/>
    <w:rsid w:val="00B95729"/>
    <w:rsid w:val="00B9574B"/>
    <w:rsid w:val="00B95EAD"/>
    <w:rsid w:val="00B96574"/>
    <w:rsid w:val="00B968C5"/>
    <w:rsid w:val="00B968DD"/>
    <w:rsid w:val="00B97B77"/>
    <w:rsid w:val="00BA01F3"/>
    <w:rsid w:val="00BA0A08"/>
    <w:rsid w:val="00BA1300"/>
    <w:rsid w:val="00BA138A"/>
    <w:rsid w:val="00BA14CE"/>
    <w:rsid w:val="00BA2016"/>
    <w:rsid w:val="00BA2023"/>
    <w:rsid w:val="00BA2162"/>
    <w:rsid w:val="00BA21B3"/>
    <w:rsid w:val="00BA21EE"/>
    <w:rsid w:val="00BA2596"/>
    <w:rsid w:val="00BA26EB"/>
    <w:rsid w:val="00BA42EE"/>
    <w:rsid w:val="00BA44EB"/>
    <w:rsid w:val="00BA4C93"/>
    <w:rsid w:val="00BA5264"/>
    <w:rsid w:val="00BA59F2"/>
    <w:rsid w:val="00BA62E6"/>
    <w:rsid w:val="00BA6304"/>
    <w:rsid w:val="00BA6325"/>
    <w:rsid w:val="00BA634A"/>
    <w:rsid w:val="00BA6591"/>
    <w:rsid w:val="00BA7358"/>
    <w:rsid w:val="00BA7664"/>
    <w:rsid w:val="00BA7DC4"/>
    <w:rsid w:val="00BB0393"/>
    <w:rsid w:val="00BB0A1C"/>
    <w:rsid w:val="00BB0F84"/>
    <w:rsid w:val="00BB1303"/>
    <w:rsid w:val="00BB16AD"/>
    <w:rsid w:val="00BB257C"/>
    <w:rsid w:val="00BB3032"/>
    <w:rsid w:val="00BB3252"/>
    <w:rsid w:val="00BB3475"/>
    <w:rsid w:val="00BB3870"/>
    <w:rsid w:val="00BB3EBE"/>
    <w:rsid w:val="00BB4682"/>
    <w:rsid w:val="00BB49AD"/>
    <w:rsid w:val="00BB504A"/>
    <w:rsid w:val="00BB540D"/>
    <w:rsid w:val="00BB6179"/>
    <w:rsid w:val="00BB617A"/>
    <w:rsid w:val="00BB6482"/>
    <w:rsid w:val="00BB6C16"/>
    <w:rsid w:val="00BB6CD9"/>
    <w:rsid w:val="00BB6E0C"/>
    <w:rsid w:val="00BB7842"/>
    <w:rsid w:val="00BC11BE"/>
    <w:rsid w:val="00BC2323"/>
    <w:rsid w:val="00BC24A1"/>
    <w:rsid w:val="00BC29B3"/>
    <w:rsid w:val="00BC3D3E"/>
    <w:rsid w:val="00BC448F"/>
    <w:rsid w:val="00BC475E"/>
    <w:rsid w:val="00BC4A26"/>
    <w:rsid w:val="00BC4A4C"/>
    <w:rsid w:val="00BC51C5"/>
    <w:rsid w:val="00BC6465"/>
    <w:rsid w:val="00BC67AB"/>
    <w:rsid w:val="00BC692C"/>
    <w:rsid w:val="00BC6A01"/>
    <w:rsid w:val="00BC7E73"/>
    <w:rsid w:val="00BD06D9"/>
    <w:rsid w:val="00BD0B85"/>
    <w:rsid w:val="00BD13C3"/>
    <w:rsid w:val="00BD1485"/>
    <w:rsid w:val="00BD1AAF"/>
    <w:rsid w:val="00BD1BF7"/>
    <w:rsid w:val="00BD1F14"/>
    <w:rsid w:val="00BD20EE"/>
    <w:rsid w:val="00BD248E"/>
    <w:rsid w:val="00BD29ED"/>
    <w:rsid w:val="00BD2E3C"/>
    <w:rsid w:val="00BD2EF3"/>
    <w:rsid w:val="00BD2F7A"/>
    <w:rsid w:val="00BD36DA"/>
    <w:rsid w:val="00BD457C"/>
    <w:rsid w:val="00BD47BC"/>
    <w:rsid w:val="00BD5A95"/>
    <w:rsid w:val="00BD6009"/>
    <w:rsid w:val="00BD621B"/>
    <w:rsid w:val="00BD665D"/>
    <w:rsid w:val="00BD6775"/>
    <w:rsid w:val="00BD6934"/>
    <w:rsid w:val="00BD6F8A"/>
    <w:rsid w:val="00BD6FFC"/>
    <w:rsid w:val="00BD7B13"/>
    <w:rsid w:val="00BE07A3"/>
    <w:rsid w:val="00BE1011"/>
    <w:rsid w:val="00BE1060"/>
    <w:rsid w:val="00BE10FB"/>
    <w:rsid w:val="00BE1890"/>
    <w:rsid w:val="00BE1C03"/>
    <w:rsid w:val="00BE21E4"/>
    <w:rsid w:val="00BE238F"/>
    <w:rsid w:val="00BE2689"/>
    <w:rsid w:val="00BE2B87"/>
    <w:rsid w:val="00BE2BBF"/>
    <w:rsid w:val="00BE2C13"/>
    <w:rsid w:val="00BE3288"/>
    <w:rsid w:val="00BE3715"/>
    <w:rsid w:val="00BE3A5C"/>
    <w:rsid w:val="00BE3EEA"/>
    <w:rsid w:val="00BE4000"/>
    <w:rsid w:val="00BE421F"/>
    <w:rsid w:val="00BE48C8"/>
    <w:rsid w:val="00BE4CCC"/>
    <w:rsid w:val="00BE4D24"/>
    <w:rsid w:val="00BE534F"/>
    <w:rsid w:val="00BE5F8E"/>
    <w:rsid w:val="00BE6644"/>
    <w:rsid w:val="00BE6773"/>
    <w:rsid w:val="00BE699B"/>
    <w:rsid w:val="00BE69FF"/>
    <w:rsid w:val="00BE6C0C"/>
    <w:rsid w:val="00BE776E"/>
    <w:rsid w:val="00BE77E0"/>
    <w:rsid w:val="00BE7A0A"/>
    <w:rsid w:val="00BF1087"/>
    <w:rsid w:val="00BF11DC"/>
    <w:rsid w:val="00BF21C4"/>
    <w:rsid w:val="00BF2812"/>
    <w:rsid w:val="00BF36B0"/>
    <w:rsid w:val="00BF3CD6"/>
    <w:rsid w:val="00BF3FBD"/>
    <w:rsid w:val="00BF69C5"/>
    <w:rsid w:val="00BF6F63"/>
    <w:rsid w:val="00BF6FFC"/>
    <w:rsid w:val="00BF73DA"/>
    <w:rsid w:val="00BF74BA"/>
    <w:rsid w:val="00BF7672"/>
    <w:rsid w:val="00C003AD"/>
    <w:rsid w:val="00C00A72"/>
    <w:rsid w:val="00C00E6C"/>
    <w:rsid w:val="00C0179B"/>
    <w:rsid w:val="00C017A8"/>
    <w:rsid w:val="00C017CD"/>
    <w:rsid w:val="00C01CE5"/>
    <w:rsid w:val="00C021F1"/>
    <w:rsid w:val="00C0261A"/>
    <w:rsid w:val="00C0270E"/>
    <w:rsid w:val="00C03B1D"/>
    <w:rsid w:val="00C03E64"/>
    <w:rsid w:val="00C04027"/>
    <w:rsid w:val="00C042B9"/>
    <w:rsid w:val="00C045E3"/>
    <w:rsid w:val="00C04648"/>
    <w:rsid w:val="00C04BD5"/>
    <w:rsid w:val="00C04C3E"/>
    <w:rsid w:val="00C0584F"/>
    <w:rsid w:val="00C06739"/>
    <w:rsid w:val="00C069DB"/>
    <w:rsid w:val="00C06EBF"/>
    <w:rsid w:val="00C06F26"/>
    <w:rsid w:val="00C07073"/>
    <w:rsid w:val="00C07404"/>
    <w:rsid w:val="00C07717"/>
    <w:rsid w:val="00C07E79"/>
    <w:rsid w:val="00C100E9"/>
    <w:rsid w:val="00C104B1"/>
    <w:rsid w:val="00C10E1E"/>
    <w:rsid w:val="00C11164"/>
    <w:rsid w:val="00C111A2"/>
    <w:rsid w:val="00C112E7"/>
    <w:rsid w:val="00C113D8"/>
    <w:rsid w:val="00C113FA"/>
    <w:rsid w:val="00C11D0F"/>
    <w:rsid w:val="00C12153"/>
    <w:rsid w:val="00C12176"/>
    <w:rsid w:val="00C12C9B"/>
    <w:rsid w:val="00C138EC"/>
    <w:rsid w:val="00C13D2A"/>
    <w:rsid w:val="00C14CB1"/>
    <w:rsid w:val="00C15471"/>
    <w:rsid w:val="00C15742"/>
    <w:rsid w:val="00C15922"/>
    <w:rsid w:val="00C15A20"/>
    <w:rsid w:val="00C15A65"/>
    <w:rsid w:val="00C15FB5"/>
    <w:rsid w:val="00C16749"/>
    <w:rsid w:val="00C17062"/>
    <w:rsid w:val="00C17635"/>
    <w:rsid w:val="00C179C7"/>
    <w:rsid w:val="00C2031F"/>
    <w:rsid w:val="00C204E5"/>
    <w:rsid w:val="00C20644"/>
    <w:rsid w:val="00C2165E"/>
    <w:rsid w:val="00C218E4"/>
    <w:rsid w:val="00C21DF6"/>
    <w:rsid w:val="00C21FBD"/>
    <w:rsid w:val="00C222C6"/>
    <w:rsid w:val="00C22596"/>
    <w:rsid w:val="00C229CB"/>
    <w:rsid w:val="00C22A84"/>
    <w:rsid w:val="00C2349F"/>
    <w:rsid w:val="00C237E1"/>
    <w:rsid w:val="00C23E5A"/>
    <w:rsid w:val="00C24250"/>
    <w:rsid w:val="00C247D4"/>
    <w:rsid w:val="00C25243"/>
    <w:rsid w:val="00C2604D"/>
    <w:rsid w:val="00C265F0"/>
    <w:rsid w:val="00C268C5"/>
    <w:rsid w:val="00C26A1E"/>
    <w:rsid w:val="00C26DD0"/>
    <w:rsid w:val="00C277C3"/>
    <w:rsid w:val="00C301D9"/>
    <w:rsid w:val="00C30CA5"/>
    <w:rsid w:val="00C30E7F"/>
    <w:rsid w:val="00C31982"/>
    <w:rsid w:val="00C3255E"/>
    <w:rsid w:val="00C325D5"/>
    <w:rsid w:val="00C32D9E"/>
    <w:rsid w:val="00C32E1F"/>
    <w:rsid w:val="00C33764"/>
    <w:rsid w:val="00C33847"/>
    <w:rsid w:val="00C3395C"/>
    <w:rsid w:val="00C34282"/>
    <w:rsid w:val="00C3447D"/>
    <w:rsid w:val="00C35618"/>
    <w:rsid w:val="00C36445"/>
    <w:rsid w:val="00C36545"/>
    <w:rsid w:val="00C3683A"/>
    <w:rsid w:val="00C36961"/>
    <w:rsid w:val="00C36A8E"/>
    <w:rsid w:val="00C37140"/>
    <w:rsid w:val="00C371E0"/>
    <w:rsid w:val="00C377A9"/>
    <w:rsid w:val="00C37BB9"/>
    <w:rsid w:val="00C40219"/>
    <w:rsid w:val="00C404EF"/>
    <w:rsid w:val="00C404FB"/>
    <w:rsid w:val="00C40590"/>
    <w:rsid w:val="00C406AD"/>
    <w:rsid w:val="00C40977"/>
    <w:rsid w:val="00C40DFB"/>
    <w:rsid w:val="00C413DA"/>
    <w:rsid w:val="00C42D5F"/>
    <w:rsid w:val="00C42E95"/>
    <w:rsid w:val="00C4319C"/>
    <w:rsid w:val="00C4360F"/>
    <w:rsid w:val="00C43A79"/>
    <w:rsid w:val="00C43BDD"/>
    <w:rsid w:val="00C43EEC"/>
    <w:rsid w:val="00C44783"/>
    <w:rsid w:val="00C449CC"/>
    <w:rsid w:val="00C44C40"/>
    <w:rsid w:val="00C45071"/>
    <w:rsid w:val="00C4520F"/>
    <w:rsid w:val="00C45BE7"/>
    <w:rsid w:val="00C45EF2"/>
    <w:rsid w:val="00C467D6"/>
    <w:rsid w:val="00C4703D"/>
    <w:rsid w:val="00C470CB"/>
    <w:rsid w:val="00C47259"/>
    <w:rsid w:val="00C474C6"/>
    <w:rsid w:val="00C47635"/>
    <w:rsid w:val="00C47908"/>
    <w:rsid w:val="00C4795F"/>
    <w:rsid w:val="00C47C7F"/>
    <w:rsid w:val="00C50D07"/>
    <w:rsid w:val="00C50FB7"/>
    <w:rsid w:val="00C5112C"/>
    <w:rsid w:val="00C511F2"/>
    <w:rsid w:val="00C513B9"/>
    <w:rsid w:val="00C51942"/>
    <w:rsid w:val="00C51FD4"/>
    <w:rsid w:val="00C52788"/>
    <w:rsid w:val="00C52923"/>
    <w:rsid w:val="00C52D97"/>
    <w:rsid w:val="00C53077"/>
    <w:rsid w:val="00C530F7"/>
    <w:rsid w:val="00C55698"/>
    <w:rsid w:val="00C55903"/>
    <w:rsid w:val="00C55A55"/>
    <w:rsid w:val="00C55FFD"/>
    <w:rsid w:val="00C564C8"/>
    <w:rsid w:val="00C57236"/>
    <w:rsid w:val="00C57868"/>
    <w:rsid w:val="00C578E3"/>
    <w:rsid w:val="00C57EDE"/>
    <w:rsid w:val="00C6091E"/>
    <w:rsid w:val="00C60ADC"/>
    <w:rsid w:val="00C60B0F"/>
    <w:rsid w:val="00C60E55"/>
    <w:rsid w:val="00C61542"/>
    <w:rsid w:val="00C61E64"/>
    <w:rsid w:val="00C62076"/>
    <w:rsid w:val="00C62E5D"/>
    <w:rsid w:val="00C63325"/>
    <w:rsid w:val="00C6439E"/>
    <w:rsid w:val="00C64BE4"/>
    <w:rsid w:val="00C66D05"/>
    <w:rsid w:val="00C70169"/>
    <w:rsid w:val="00C701D5"/>
    <w:rsid w:val="00C7031B"/>
    <w:rsid w:val="00C707E0"/>
    <w:rsid w:val="00C70909"/>
    <w:rsid w:val="00C70E4F"/>
    <w:rsid w:val="00C71161"/>
    <w:rsid w:val="00C71229"/>
    <w:rsid w:val="00C71595"/>
    <w:rsid w:val="00C72C7D"/>
    <w:rsid w:val="00C73A11"/>
    <w:rsid w:val="00C73F25"/>
    <w:rsid w:val="00C74387"/>
    <w:rsid w:val="00C75062"/>
    <w:rsid w:val="00C75399"/>
    <w:rsid w:val="00C75513"/>
    <w:rsid w:val="00C75D3D"/>
    <w:rsid w:val="00C76D8D"/>
    <w:rsid w:val="00C76F6F"/>
    <w:rsid w:val="00C77040"/>
    <w:rsid w:val="00C77233"/>
    <w:rsid w:val="00C77711"/>
    <w:rsid w:val="00C807DE"/>
    <w:rsid w:val="00C808CC"/>
    <w:rsid w:val="00C80A0F"/>
    <w:rsid w:val="00C81773"/>
    <w:rsid w:val="00C82A1B"/>
    <w:rsid w:val="00C82C91"/>
    <w:rsid w:val="00C833C4"/>
    <w:rsid w:val="00C8350D"/>
    <w:rsid w:val="00C835F5"/>
    <w:rsid w:val="00C83AEE"/>
    <w:rsid w:val="00C83EA4"/>
    <w:rsid w:val="00C83FAD"/>
    <w:rsid w:val="00C83FC8"/>
    <w:rsid w:val="00C841F1"/>
    <w:rsid w:val="00C84E2D"/>
    <w:rsid w:val="00C85063"/>
    <w:rsid w:val="00C850AD"/>
    <w:rsid w:val="00C85CCC"/>
    <w:rsid w:val="00C86338"/>
    <w:rsid w:val="00C86384"/>
    <w:rsid w:val="00C8638A"/>
    <w:rsid w:val="00C8651B"/>
    <w:rsid w:val="00C86672"/>
    <w:rsid w:val="00C86790"/>
    <w:rsid w:val="00C86EAB"/>
    <w:rsid w:val="00C8729D"/>
    <w:rsid w:val="00C87748"/>
    <w:rsid w:val="00C87C70"/>
    <w:rsid w:val="00C91524"/>
    <w:rsid w:val="00C918DD"/>
    <w:rsid w:val="00C92B5F"/>
    <w:rsid w:val="00C93267"/>
    <w:rsid w:val="00C934A8"/>
    <w:rsid w:val="00C934FF"/>
    <w:rsid w:val="00C93E7B"/>
    <w:rsid w:val="00C94279"/>
    <w:rsid w:val="00C952D9"/>
    <w:rsid w:val="00C95696"/>
    <w:rsid w:val="00C96141"/>
    <w:rsid w:val="00C96CC9"/>
    <w:rsid w:val="00C97193"/>
    <w:rsid w:val="00C9761A"/>
    <w:rsid w:val="00C97629"/>
    <w:rsid w:val="00C97BC6"/>
    <w:rsid w:val="00CA00B8"/>
    <w:rsid w:val="00CA0D51"/>
    <w:rsid w:val="00CA0FCC"/>
    <w:rsid w:val="00CA1320"/>
    <w:rsid w:val="00CA1E35"/>
    <w:rsid w:val="00CA26E6"/>
    <w:rsid w:val="00CA2BF0"/>
    <w:rsid w:val="00CA2C99"/>
    <w:rsid w:val="00CA2CFE"/>
    <w:rsid w:val="00CA30EA"/>
    <w:rsid w:val="00CA348A"/>
    <w:rsid w:val="00CA3728"/>
    <w:rsid w:val="00CA383B"/>
    <w:rsid w:val="00CA3E71"/>
    <w:rsid w:val="00CA3FC0"/>
    <w:rsid w:val="00CA6D73"/>
    <w:rsid w:val="00CA730B"/>
    <w:rsid w:val="00CA79C0"/>
    <w:rsid w:val="00CA7DFA"/>
    <w:rsid w:val="00CA7EFF"/>
    <w:rsid w:val="00CB080A"/>
    <w:rsid w:val="00CB1AEC"/>
    <w:rsid w:val="00CB1C54"/>
    <w:rsid w:val="00CB2087"/>
    <w:rsid w:val="00CB29D9"/>
    <w:rsid w:val="00CB2CEE"/>
    <w:rsid w:val="00CB30B6"/>
    <w:rsid w:val="00CB35B8"/>
    <w:rsid w:val="00CB3663"/>
    <w:rsid w:val="00CB3BD7"/>
    <w:rsid w:val="00CB41A0"/>
    <w:rsid w:val="00CB41DD"/>
    <w:rsid w:val="00CB4D24"/>
    <w:rsid w:val="00CB67C1"/>
    <w:rsid w:val="00CB6FDB"/>
    <w:rsid w:val="00CC0099"/>
    <w:rsid w:val="00CC009F"/>
    <w:rsid w:val="00CC04A1"/>
    <w:rsid w:val="00CC07F1"/>
    <w:rsid w:val="00CC0C14"/>
    <w:rsid w:val="00CC1CCE"/>
    <w:rsid w:val="00CC1E81"/>
    <w:rsid w:val="00CC2ABC"/>
    <w:rsid w:val="00CC2B62"/>
    <w:rsid w:val="00CC306A"/>
    <w:rsid w:val="00CC3B45"/>
    <w:rsid w:val="00CC3C2E"/>
    <w:rsid w:val="00CC3EEA"/>
    <w:rsid w:val="00CC45A2"/>
    <w:rsid w:val="00CC4BB3"/>
    <w:rsid w:val="00CC4D32"/>
    <w:rsid w:val="00CC4FB7"/>
    <w:rsid w:val="00CC4FDB"/>
    <w:rsid w:val="00CC5424"/>
    <w:rsid w:val="00CC5951"/>
    <w:rsid w:val="00CC5C81"/>
    <w:rsid w:val="00CC5E55"/>
    <w:rsid w:val="00CC6396"/>
    <w:rsid w:val="00CC6AA1"/>
    <w:rsid w:val="00CC70F2"/>
    <w:rsid w:val="00CC714C"/>
    <w:rsid w:val="00CC7D8E"/>
    <w:rsid w:val="00CD0BF8"/>
    <w:rsid w:val="00CD1077"/>
    <w:rsid w:val="00CD1D22"/>
    <w:rsid w:val="00CD1FC5"/>
    <w:rsid w:val="00CD3689"/>
    <w:rsid w:val="00CD41C0"/>
    <w:rsid w:val="00CD4385"/>
    <w:rsid w:val="00CD46D8"/>
    <w:rsid w:val="00CD4830"/>
    <w:rsid w:val="00CD4859"/>
    <w:rsid w:val="00CD4C1B"/>
    <w:rsid w:val="00CD4C55"/>
    <w:rsid w:val="00CD4DB7"/>
    <w:rsid w:val="00CD5214"/>
    <w:rsid w:val="00CD56B1"/>
    <w:rsid w:val="00CD5D22"/>
    <w:rsid w:val="00CD5FDC"/>
    <w:rsid w:val="00CD6639"/>
    <w:rsid w:val="00CD6A75"/>
    <w:rsid w:val="00CD6B0B"/>
    <w:rsid w:val="00CD6EC6"/>
    <w:rsid w:val="00CD72C8"/>
    <w:rsid w:val="00CD7A18"/>
    <w:rsid w:val="00CE0136"/>
    <w:rsid w:val="00CE0AF9"/>
    <w:rsid w:val="00CE1938"/>
    <w:rsid w:val="00CE1F2E"/>
    <w:rsid w:val="00CE1F53"/>
    <w:rsid w:val="00CE227D"/>
    <w:rsid w:val="00CE2A7B"/>
    <w:rsid w:val="00CE2C2E"/>
    <w:rsid w:val="00CE3B19"/>
    <w:rsid w:val="00CE41C3"/>
    <w:rsid w:val="00CE42C5"/>
    <w:rsid w:val="00CE463C"/>
    <w:rsid w:val="00CE4823"/>
    <w:rsid w:val="00CE4CC0"/>
    <w:rsid w:val="00CE4F58"/>
    <w:rsid w:val="00CE4FF5"/>
    <w:rsid w:val="00CE5137"/>
    <w:rsid w:val="00CE5158"/>
    <w:rsid w:val="00CE5379"/>
    <w:rsid w:val="00CE60CA"/>
    <w:rsid w:val="00CE723E"/>
    <w:rsid w:val="00CE72F9"/>
    <w:rsid w:val="00CE74E2"/>
    <w:rsid w:val="00CE77A8"/>
    <w:rsid w:val="00CE7E7A"/>
    <w:rsid w:val="00CE7F11"/>
    <w:rsid w:val="00CF0FD3"/>
    <w:rsid w:val="00CF10F8"/>
    <w:rsid w:val="00CF1D98"/>
    <w:rsid w:val="00CF279F"/>
    <w:rsid w:val="00CF2D2D"/>
    <w:rsid w:val="00CF4056"/>
    <w:rsid w:val="00CF4297"/>
    <w:rsid w:val="00CF4E36"/>
    <w:rsid w:val="00CF585D"/>
    <w:rsid w:val="00CF58B5"/>
    <w:rsid w:val="00CF75F3"/>
    <w:rsid w:val="00CF7CC4"/>
    <w:rsid w:val="00D018EE"/>
    <w:rsid w:val="00D01A6F"/>
    <w:rsid w:val="00D01D7A"/>
    <w:rsid w:val="00D01F5A"/>
    <w:rsid w:val="00D02781"/>
    <w:rsid w:val="00D02DE6"/>
    <w:rsid w:val="00D03475"/>
    <w:rsid w:val="00D036A4"/>
    <w:rsid w:val="00D03C87"/>
    <w:rsid w:val="00D040AF"/>
    <w:rsid w:val="00D041AA"/>
    <w:rsid w:val="00D04325"/>
    <w:rsid w:val="00D045EB"/>
    <w:rsid w:val="00D04900"/>
    <w:rsid w:val="00D0692E"/>
    <w:rsid w:val="00D06CA2"/>
    <w:rsid w:val="00D06D09"/>
    <w:rsid w:val="00D07EDE"/>
    <w:rsid w:val="00D105B8"/>
    <w:rsid w:val="00D10ADB"/>
    <w:rsid w:val="00D10C57"/>
    <w:rsid w:val="00D10DE3"/>
    <w:rsid w:val="00D10F27"/>
    <w:rsid w:val="00D11908"/>
    <w:rsid w:val="00D12301"/>
    <w:rsid w:val="00D12607"/>
    <w:rsid w:val="00D1385B"/>
    <w:rsid w:val="00D14433"/>
    <w:rsid w:val="00D14483"/>
    <w:rsid w:val="00D145FA"/>
    <w:rsid w:val="00D14F5D"/>
    <w:rsid w:val="00D14FD8"/>
    <w:rsid w:val="00D15881"/>
    <w:rsid w:val="00D16C1F"/>
    <w:rsid w:val="00D16D19"/>
    <w:rsid w:val="00D17BC3"/>
    <w:rsid w:val="00D17C93"/>
    <w:rsid w:val="00D2040C"/>
    <w:rsid w:val="00D2084E"/>
    <w:rsid w:val="00D21020"/>
    <w:rsid w:val="00D2172F"/>
    <w:rsid w:val="00D217B3"/>
    <w:rsid w:val="00D21833"/>
    <w:rsid w:val="00D21BAC"/>
    <w:rsid w:val="00D22663"/>
    <w:rsid w:val="00D22802"/>
    <w:rsid w:val="00D2327E"/>
    <w:rsid w:val="00D23592"/>
    <w:rsid w:val="00D2393C"/>
    <w:rsid w:val="00D247FC"/>
    <w:rsid w:val="00D24894"/>
    <w:rsid w:val="00D2540E"/>
    <w:rsid w:val="00D25571"/>
    <w:rsid w:val="00D255A0"/>
    <w:rsid w:val="00D25AF4"/>
    <w:rsid w:val="00D2618D"/>
    <w:rsid w:val="00D263C5"/>
    <w:rsid w:val="00D264A5"/>
    <w:rsid w:val="00D26BE3"/>
    <w:rsid w:val="00D26CE1"/>
    <w:rsid w:val="00D26F66"/>
    <w:rsid w:val="00D3001B"/>
    <w:rsid w:val="00D301E9"/>
    <w:rsid w:val="00D30974"/>
    <w:rsid w:val="00D309EC"/>
    <w:rsid w:val="00D30B27"/>
    <w:rsid w:val="00D30CA5"/>
    <w:rsid w:val="00D30F28"/>
    <w:rsid w:val="00D31A35"/>
    <w:rsid w:val="00D323E7"/>
    <w:rsid w:val="00D3253D"/>
    <w:rsid w:val="00D32A7C"/>
    <w:rsid w:val="00D33223"/>
    <w:rsid w:val="00D33373"/>
    <w:rsid w:val="00D347CE"/>
    <w:rsid w:val="00D34C18"/>
    <w:rsid w:val="00D34E25"/>
    <w:rsid w:val="00D35101"/>
    <w:rsid w:val="00D352BF"/>
    <w:rsid w:val="00D3535F"/>
    <w:rsid w:val="00D35399"/>
    <w:rsid w:val="00D353F7"/>
    <w:rsid w:val="00D35D2B"/>
    <w:rsid w:val="00D36D53"/>
    <w:rsid w:val="00D372C8"/>
    <w:rsid w:val="00D37886"/>
    <w:rsid w:val="00D37A30"/>
    <w:rsid w:val="00D37D02"/>
    <w:rsid w:val="00D37DBB"/>
    <w:rsid w:val="00D4015F"/>
    <w:rsid w:val="00D40F3C"/>
    <w:rsid w:val="00D412FA"/>
    <w:rsid w:val="00D414D7"/>
    <w:rsid w:val="00D41B62"/>
    <w:rsid w:val="00D42179"/>
    <w:rsid w:val="00D42C88"/>
    <w:rsid w:val="00D42D33"/>
    <w:rsid w:val="00D42D50"/>
    <w:rsid w:val="00D43DB3"/>
    <w:rsid w:val="00D45502"/>
    <w:rsid w:val="00D45732"/>
    <w:rsid w:val="00D45BF7"/>
    <w:rsid w:val="00D45F73"/>
    <w:rsid w:val="00D46153"/>
    <w:rsid w:val="00D46219"/>
    <w:rsid w:val="00D470A2"/>
    <w:rsid w:val="00D47A8F"/>
    <w:rsid w:val="00D47E4D"/>
    <w:rsid w:val="00D50AAC"/>
    <w:rsid w:val="00D50C33"/>
    <w:rsid w:val="00D50D51"/>
    <w:rsid w:val="00D5144E"/>
    <w:rsid w:val="00D5191F"/>
    <w:rsid w:val="00D519EE"/>
    <w:rsid w:val="00D52921"/>
    <w:rsid w:val="00D52AC8"/>
    <w:rsid w:val="00D5335C"/>
    <w:rsid w:val="00D53DE6"/>
    <w:rsid w:val="00D54585"/>
    <w:rsid w:val="00D54B76"/>
    <w:rsid w:val="00D55241"/>
    <w:rsid w:val="00D554F3"/>
    <w:rsid w:val="00D55AED"/>
    <w:rsid w:val="00D56147"/>
    <w:rsid w:val="00D56303"/>
    <w:rsid w:val="00D56354"/>
    <w:rsid w:val="00D56831"/>
    <w:rsid w:val="00D56D5A"/>
    <w:rsid w:val="00D5757C"/>
    <w:rsid w:val="00D576F0"/>
    <w:rsid w:val="00D60E08"/>
    <w:rsid w:val="00D60ED5"/>
    <w:rsid w:val="00D61BB4"/>
    <w:rsid w:val="00D62514"/>
    <w:rsid w:val="00D62A42"/>
    <w:rsid w:val="00D63D9D"/>
    <w:rsid w:val="00D643A6"/>
    <w:rsid w:val="00D65BBA"/>
    <w:rsid w:val="00D66F73"/>
    <w:rsid w:val="00D671E6"/>
    <w:rsid w:val="00D675FC"/>
    <w:rsid w:val="00D6772C"/>
    <w:rsid w:val="00D67C3B"/>
    <w:rsid w:val="00D708C6"/>
    <w:rsid w:val="00D709C5"/>
    <w:rsid w:val="00D70BEE"/>
    <w:rsid w:val="00D70C4B"/>
    <w:rsid w:val="00D71010"/>
    <w:rsid w:val="00D715F3"/>
    <w:rsid w:val="00D71874"/>
    <w:rsid w:val="00D72444"/>
    <w:rsid w:val="00D72B86"/>
    <w:rsid w:val="00D7319D"/>
    <w:rsid w:val="00D73736"/>
    <w:rsid w:val="00D73923"/>
    <w:rsid w:val="00D73A5D"/>
    <w:rsid w:val="00D73F24"/>
    <w:rsid w:val="00D73FA7"/>
    <w:rsid w:val="00D74F57"/>
    <w:rsid w:val="00D75881"/>
    <w:rsid w:val="00D75993"/>
    <w:rsid w:val="00D759DC"/>
    <w:rsid w:val="00D75CA3"/>
    <w:rsid w:val="00D75E46"/>
    <w:rsid w:val="00D76003"/>
    <w:rsid w:val="00D760CE"/>
    <w:rsid w:val="00D76E44"/>
    <w:rsid w:val="00D76F09"/>
    <w:rsid w:val="00D77701"/>
    <w:rsid w:val="00D77C61"/>
    <w:rsid w:val="00D77DCE"/>
    <w:rsid w:val="00D801FC"/>
    <w:rsid w:val="00D80589"/>
    <w:rsid w:val="00D80647"/>
    <w:rsid w:val="00D8093E"/>
    <w:rsid w:val="00D80BF9"/>
    <w:rsid w:val="00D81DBD"/>
    <w:rsid w:val="00D81F1F"/>
    <w:rsid w:val="00D81F6B"/>
    <w:rsid w:val="00D821A2"/>
    <w:rsid w:val="00D827CF"/>
    <w:rsid w:val="00D82C00"/>
    <w:rsid w:val="00D833F4"/>
    <w:rsid w:val="00D83B8D"/>
    <w:rsid w:val="00D83CAF"/>
    <w:rsid w:val="00D83DC1"/>
    <w:rsid w:val="00D841B7"/>
    <w:rsid w:val="00D8422E"/>
    <w:rsid w:val="00D848EE"/>
    <w:rsid w:val="00D84D2E"/>
    <w:rsid w:val="00D8590A"/>
    <w:rsid w:val="00D85E54"/>
    <w:rsid w:val="00D85FBF"/>
    <w:rsid w:val="00D86B09"/>
    <w:rsid w:val="00D871A2"/>
    <w:rsid w:val="00D9070A"/>
    <w:rsid w:val="00D912CA"/>
    <w:rsid w:val="00D91413"/>
    <w:rsid w:val="00D9179F"/>
    <w:rsid w:val="00D918B8"/>
    <w:rsid w:val="00D91C9A"/>
    <w:rsid w:val="00D924CA"/>
    <w:rsid w:val="00D92770"/>
    <w:rsid w:val="00D92D07"/>
    <w:rsid w:val="00D937E9"/>
    <w:rsid w:val="00D938EE"/>
    <w:rsid w:val="00D9431B"/>
    <w:rsid w:val="00D94363"/>
    <w:rsid w:val="00D951B1"/>
    <w:rsid w:val="00D95302"/>
    <w:rsid w:val="00D95388"/>
    <w:rsid w:val="00D95E66"/>
    <w:rsid w:val="00D96090"/>
    <w:rsid w:val="00D960DB"/>
    <w:rsid w:val="00D96342"/>
    <w:rsid w:val="00D9787B"/>
    <w:rsid w:val="00DA018D"/>
    <w:rsid w:val="00DA05DA"/>
    <w:rsid w:val="00DA05EC"/>
    <w:rsid w:val="00DA073A"/>
    <w:rsid w:val="00DA0CE0"/>
    <w:rsid w:val="00DA13CF"/>
    <w:rsid w:val="00DA1868"/>
    <w:rsid w:val="00DA1882"/>
    <w:rsid w:val="00DA19E5"/>
    <w:rsid w:val="00DA208F"/>
    <w:rsid w:val="00DA2614"/>
    <w:rsid w:val="00DA29BD"/>
    <w:rsid w:val="00DA2B16"/>
    <w:rsid w:val="00DA3A00"/>
    <w:rsid w:val="00DA3A4D"/>
    <w:rsid w:val="00DA4836"/>
    <w:rsid w:val="00DA4BB0"/>
    <w:rsid w:val="00DA5490"/>
    <w:rsid w:val="00DA62A2"/>
    <w:rsid w:val="00DA6974"/>
    <w:rsid w:val="00DA6A01"/>
    <w:rsid w:val="00DA780F"/>
    <w:rsid w:val="00DA7830"/>
    <w:rsid w:val="00DA7841"/>
    <w:rsid w:val="00DA7965"/>
    <w:rsid w:val="00DA7A9F"/>
    <w:rsid w:val="00DB0295"/>
    <w:rsid w:val="00DB02A4"/>
    <w:rsid w:val="00DB0B16"/>
    <w:rsid w:val="00DB0D47"/>
    <w:rsid w:val="00DB1414"/>
    <w:rsid w:val="00DB157F"/>
    <w:rsid w:val="00DB1671"/>
    <w:rsid w:val="00DB217B"/>
    <w:rsid w:val="00DB2285"/>
    <w:rsid w:val="00DB2564"/>
    <w:rsid w:val="00DB2A0D"/>
    <w:rsid w:val="00DB2E07"/>
    <w:rsid w:val="00DB305F"/>
    <w:rsid w:val="00DB321B"/>
    <w:rsid w:val="00DB3C0C"/>
    <w:rsid w:val="00DB4854"/>
    <w:rsid w:val="00DB628E"/>
    <w:rsid w:val="00DB6B47"/>
    <w:rsid w:val="00DB7104"/>
    <w:rsid w:val="00DB719A"/>
    <w:rsid w:val="00DB77E5"/>
    <w:rsid w:val="00DC0269"/>
    <w:rsid w:val="00DC0B53"/>
    <w:rsid w:val="00DC0C31"/>
    <w:rsid w:val="00DC0D22"/>
    <w:rsid w:val="00DC0DD4"/>
    <w:rsid w:val="00DC1413"/>
    <w:rsid w:val="00DC1563"/>
    <w:rsid w:val="00DC16CA"/>
    <w:rsid w:val="00DC1EE5"/>
    <w:rsid w:val="00DC1EEB"/>
    <w:rsid w:val="00DC1FFD"/>
    <w:rsid w:val="00DC2D9C"/>
    <w:rsid w:val="00DC2DBD"/>
    <w:rsid w:val="00DC3760"/>
    <w:rsid w:val="00DC3B06"/>
    <w:rsid w:val="00DC3E6B"/>
    <w:rsid w:val="00DC3EE1"/>
    <w:rsid w:val="00DC411F"/>
    <w:rsid w:val="00DC454A"/>
    <w:rsid w:val="00DC4F6F"/>
    <w:rsid w:val="00DC5499"/>
    <w:rsid w:val="00DC5A10"/>
    <w:rsid w:val="00DC5EC8"/>
    <w:rsid w:val="00DC70CD"/>
    <w:rsid w:val="00DC7121"/>
    <w:rsid w:val="00DC7781"/>
    <w:rsid w:val="00DC7921"/>
    <w:rsid w:val="00DC7B5D"/>
    <w:rsid w:val="00DC7E1C"/>
    <w:rsid w:val="00DC7F93"/>
    <w:rsid w:val="00DD0557"/>
    <w:rsid w:val="00DD0BCA"/>
    <w:rsid w:val="00DD0D5F"/>
    <w:rsid w:val="00DD0FF0"/>
    <w:rsid w:val="00DD1154"/>
    <w:rsid w:val="00DD24C1"/>
    <w:rsid w:val="00DD3A24"/>
    <w:rsid w:val="00DD4675"/>
    <w:rsid w:val="00DD52C1"/>
    <w:rsid w:val="00DD543B"/>
    <w:rsid w:val="00DD6EBD"/>
    <w:rsid w:val="00DD7483"/>
    <w:rsid w:val="00DD7501"/>
    <w:rsid w:val="00DD7994"/>
    <w:rsid w:val="00DD7A2D"/>
    <w:rsid w:val="00DE07AD"/>
    <w:rsid w:val="00DE08E0"/>
    <w:rsid w:val="00DE0D80"/>
    <w:rsid w:val="00DE10A5"/>
    <w:rsid w:val="00DE10E7"/>
    <w:rsid w:val="00DE1B65"/>
    <w:rsid w:val="00DE1C4C"/>
    <w:rsid w:val="00DE30D2"/>
    <w:rsid w:val="00DE345E"/>
    <w:rsid w:val="00DE375D"/>
    <w:rsid w:val="00DE4544"/>
    <w:rsid w:val="00DE4DBC"/>
    <w:rsid w:val="00DE55E9"/>
    <w:rsid w:val="00DE5890"/>
    <w:rsid w:val="00DE5BDC"/>
    <w:rsid w:val="00DE7067"/>
    <w:rsid w:val="00DE70BD"/>
    <w:rsid w:val="00DE729F"/>
    <w:rsid w:val="00DE7377"/>
    <w:rsid w:val="00DE73D1"/>
    <w:rsid w:val="00DE7B80"/>
    <w:rsid w:val="00DE7E0D"/>
    <w:rsid w:val="00DF04F5"/>
    <w:rsid w:val="00DF083B"/>
    <w:rsid w:val="00DF13E5"/>
    <w:rsid w:val="00DF13F7"/>
    <w:rsid w:val="00DF17D7"/>
    <w:rsid w:val="00DF26BD"/>
    <w:rsid w:val="00DF347D"/>
    <w:rsid w:val="00DF3994"/>
    <w:rsid w:val="00DF3F79"/>
    <w:rsid w:val="00DF4281"/>
    <w:rsid w:val="00DF4931"/>
    <w:rsid w:val="00DF4C5C"/>
    <w:rsid w:val="00DF565F"/>
    <w:rsid w:val="00DF59C1"/>
    <w:rsid w:val="00DF5C94"/>
    <w:rsid w:val="00DF6013"/>
    <w:rsid w:val="00DF66C4"/>
    <w:rsid w:val="00DF7197"/>
    <w:rsid w:val="00DF79DA"/>
    <w:rsid w:val="00DF7BCF"/>
    <w:rsid w:val="00E004E1"/>
    <w:rsid w:val="00E007C2"/>
    <w:rsid w:val="00E00E1A"/>
    <w:rsid w:val="00E01247"/>
    <w:rsid w:val="00E01629"/>
    <w:rsid w:val="00E01794"/>
    <w:rsid w:val="00E018FD"/>
    <w:rsid w:val="00E01D0A"/>
    <w:rsid w:val="00E021E0"/>
    <w:rsid w:val="00E02661"/>
    <w:rsid w:val="00E02EF7"/>
    <w:rsid w:val="00E034B4"/>
    <w:rsid w:val="00E03B8F"/>
    <w:rsid w:val="00E03C1A"/>
    <w:rsid w:val="00E04165"/>
    <w:rsid w:val="00E04714"/>
    <w:rsid w:val="00E048CA"/>
    <w:rsid w:val="00E04D9D"/>
    <w:rsid w:val="00E056C0"/>
    <w:rsid w:val="00E05744"/>
    <w:rsid w:val="00E05AD7"/>
    <w:rsid w:val="00E060A3"/>
    <w:rsid w:val="00E0679A"/>
    <w:rsid w:val="00E067D6"/>
    <w:rsid w:val="00E0737F"/>
    <w:rsid w:val="00E07468"/>
    <w:rsid w:val="00E07972"/>
    <w:rsid w:val="00E07DD2"/>
    <w:rsid w:val="00E07DF3"/>
    <w:rsid w:val="00E100C9"/>
    <w:rsid w:val="00E1014C"/>
    <w:rsid w:val="00E10299"/>
    <w:rsid w:val="00E10609"/>
    <w:rsid w:val="00E10C9C"/>
    <w:rsid w:val="00E10CC6"/>
    <w:rsid w:val="00E10FA5"/>
    <w:rsid w:val="00E11559"/>
    <w:rsid w:val="00E11784"/>
    <w:rsid w:val="00E12070"/>
    <w:rsid w:val="00E120BA"/>
    <w:rsid w:val="00E12441"/>
    <w:rsid w:val="00E12C64"/>
    <w:rsid w:val="00E12CCD"/>
    <w:rsid w:val="00E137B6"/>
    <w:rsid w:val="00E13FD8"/>
    <w:rsid w:val="00E1469C"/>
    <w:rsid w:val="00E14B9F"/>
    <w:rsid w:val="00E152AD"/>
    <w:rsid w:val="00E155E8"/>
    <w:rsid w:val="00E15B0E"/>
    <w:rsid w:val="00E15C2C"/>
    <w:rsid w:val="00E16477"/>
    <w:rsid w:val="00E16B7F"/>
    <w:rsid w:val="00E16CD4"/>
    <w:rsid w:val="00E17397"/>
    <w:rsid w:val="00E17852"/>
    <w:rsid w:val="00E17C3C"/>
    <w:rsid w:val="00E2045E"/>
    <w:rsid w:val="00E2052B"/>
    <w:rsid w:val="00E205FA"/>
    <w:rsid w:val="00E20601"/>
    <w:rsid w:val="00E2093D"/>
    <w:rsid w:val="00E20AF2"/>
    <w:rsid w:val="00E20EA3"/>
    <w:rsid w:val="00E218E9"/>
    <w:rsid w:val="00E21DA3"/>
    <w:rsid w:val="00E21DFE"/>
    <w:rsid w:val="00E2279D"/>
    <w:rsid w:val="00E22815"/>
    <w:rsid w:val="00E2484D"/>
    <w:rsid w:val="00E249C6"/>
    <w:rsid w:val="00E24ABD"/>
    <w:rsid w:val="00E25260"/>
    <w:rsid w:val="00E25C63"/>
    <w:rsid w:val="00E25CC1"/>
    <w:rsid w:val="00E25D83"/>
    <w:rsid w:val="00E25FAC"/>
    <w:rsid w:val="00E26C55"/>
    <w:rsid w:val="00E27BBD"/>
    <w:rsid w:val="00E30B50"/>
    <w:rsid w:val="00E310AA"/>
    <w:rsid w:val="00E315A3"/>
    <w:rsid w:val="00E315E5"/>
    <w:rsid w:val="00E31697"/>
    <w:rsid w:val="00E3177F"/>
    <w:rsid w:val="00E3186E"/>
    <w:rsid w:val="00E31C9C"/>
    <w:rsid w:val="00E31FE8"/>
    <w:rsid w:val="00E3216E"/>
    <w:rsid w:val="00E3280C"/>
    <w:rsid w:val="00E32931"/>
    <w:rsid w:val="00E32AE8"/>
    <w:rsid w:val="00E32D1E"/>
    <w:rsid w:val="00E32D22"/>
    <w:rsid w:val="00E33029"/>
    <w:rsid w:val="00E332DB"/>
    <w:rsid w:val="00E336C1"/>
    <w:rsid w:val="00E341AB"/>
    <w:rsid w:val="00E35074"/>
    <w:rsid w:val="00E3533E"/>
    <w:rsid w:val="00E36C81"/>
    <w:rsid w:val="00E36CCB"/>
    <w:rsid w:val="00E371C4"/>
    <w:rsid w:val="00E379D7"/>
    <w:rsid w:val="00E37DD5"/>
    <w:rsid w:val="00E37E4E"/>
    <w:rsid w:val="00E40167"/>
    <w:rsid w:val="00E40577"/>
    <w:rsid w:val="00E4066E"/>
    <w:rsid w:val="00E40780"/>
    <w:rsid w:val="00E40957"/>
    <w:rsid w:val="00E40BA4"/>
    <w:rsid w:val="00E41F2E"/>
    <w:rsid w:val="00E427FF"/>
    <w:rsid w:val="00E42E1D"/>
    <w:rsid w:val="00E42EB3"/>
    <w:rsid w:val="00E430D3"/>
    <w:rsid w:val="00E44418"/>
    <w:rsid w:val="00E44708"/>
    <w:rsid w:val="00E44B04"/>
    <w:rsid w:val="00E45330"/>
    <w:rsid w:val="00E45693"/>
    <w:rsid w:val="00E459DA"/>
    <w:rsid w:val="00E45CCF"/>
    <w:rsid w:val="00E45E31"/>
    <w:rsid w:val="00E45EA1"/>
    <w:rsid w:val="00E46201"/>
    <w:rsid w:val="00E4666C"/>
    <w:rsid w:val="00E466AD"/>
    <w:rsid w:val="00E46763"/>
    <w:rsid w:val="00E46B13"/>
    <w:rsid w:val="00E46DC3"/>
    <w:rsid w:val="00E46DCD"/>
    <w:rsid w:val="00E47341"/>
    <w:rsid w:val="00E474CA"/>
    <w:rsid w:val="00E47612"/>
    <w:rsid w:val="00E4767E"/>
    <w:rsid w:val="00E47F4C"/>
    <w:rsid w:val="00E5047E"/>
    <w:rsid w:val="00E50962"/>
    <w:rsid w:val="00E50A6E"/>
    <w:rsid w:val="00E50B52"/>
    <w:rsid w:val="00E51029"/>
    <w:rsid w:val="00E511D7"/>
    <w:rsid w:val="00E520A5"/>
    <w:rsid w:val="00E5253B"/>
    <w:rsid w:val="00E55785"/>
    <w:rsid w:val="00E55791"/>
    <w:rsid w:val="00E55C7A"/>
    <w:rsid w:val="00E561E2"/>
    <w:rsid w:val="00E5624B"/>
    <w:rsid w:val="00E56B21"/>
    <w:rsid w:val="00E56D84"/>
    <w:rsid w:val="00E57513"/>
    <w:rsid w:val="00E57834"/>
    <w:rsid w:val="00E57D97"/>
    <w:rsid w:val="00E600A3"/>
    <w:rsid w:val="00E60602"/>
    <w:rsid w:val="00E606AB"/>
    <w:rsid w:val="00E61659"/>
    <w:rsid w:val="00E617D9"/>
    <w:rsid w:val="00E618B3"/>
    <w:rsid w:val="00E6230F"/>
    <w:rsid w:val="00E63889"/>
    <w:rsid w:val="00E63E76"/>
    <w:rsid w:val="00E64257"/>
    <w:rsid w:val="00E643A3"/>
    <w:rsid w:val="00E64AD8"/>
    <w:rsid w:val="00E64D70"/>
    <w:rsid w:val="00E650F6"/>
    <w:rsid w:val="00E65159"/>
    <w:rsid w:val="00E65539"/>
    <w:rsid w:val="00E65599"/>
    <w:rsid w:val="00E65771"/>
    <w:rsid w:val="00E65828"/>
    <w:rsid w:val="00E65C14"/>
    <w:rsid w:val="00E65DB7"/>
    <w:rsid w:val="00E66046"/>
    <w:rsid w:val="00E663A0"/>
    <w:rsid w:val="00E6643B"/>
    <w:rsid w:val="00E6659E"/>
    <w:rsid w:val="00E67276"/>
    <w:rsid w:val="00E675AA"/>
    <w:rsid w:val="00E676D6"/>
    <w:rsid w:val="00E67B8A"/>
    <w:rsid w:val="00E7025C"/>
    <w:rsid w:val="00E705DC"/>
    <w:rsid w:val="00E706A2"/>
    <w:rsid w:val="00E7086B"/>
    <w:rsid w:val="00E70A5C"/>
    <w:rsid w:val="00E70B17"/>
    <w:rsid w:val="00E70D32"/>
    <w:rsid w:val="00E712C7"/>
    <w:rsid w:val="00E715C3"/>
    <w:rsid w:val="00E719B4"/>
    <w:rsid w:val="00E726C5"/>
    <w:rsid w:val="00E733EC"/>
    <w:rsid w:val="00E73AF9"/>
    <w:rsid w:val="00E73E51"/>
    <w:rsid w:val="00E74DFE"/>
    <w:rsid w:val="00E74F22"/>
    <w:rsid w:val="00E75C45"/>
    <w:rsid w:val="00E77C14"/>
    <w:rsid w:val="00E80B81"/>
    <w:rsid w:val="00E80E5B"/>
    <w:rsid w:val="00E8100B"/>
    <w:rsid w:val="00E826BE"/>
    <w:rsid w:val="00E8381B"/>
    <w:rsid w:val="00E83AFF"/>
    <w:rsid w:val="00E83DCD"/>
    <w:rsid w:val="00E844D7"/>
    <w:rsid w:val="00E8476E"/>
    <w:rsid w:val="00E850C4"/>
    <w:rsid w:val="00E85C9F"/>
    <w:rsid w:val="00E860ED"/>
    <w:rsid w:val="00E8616D"/>
    <w:rsid w:val="00E86351"/>
    <w:rsid w:val="00E87108"/>
    <w:rsid w:val="00E8720D"/>
    <w:rsid w:val="00E87469"/>
    <w:rsid w:val="00E87B45"/>
    <w:rsid w:val="00E902D8"/>
    <w:rsid w:val="00E908CA"/>
    <w:rsid w:val="00E9093A"/>
    <w:rsid w:val="00E9103A"/>
    <w:rsid w:val="00E912CC"/>
    <w:rsid w:val="00E934A2"/>
    <w:rsid w:val="00E935A0"/>
    <w:rsid w:val="00E93AC9"/>
    <w:rsid w:val="00E940F4"/>
    <w:rsid w:val="00E94379"/>
    <w:rsid w:val="00E9515A"/>
    <w:rsid w:val="00E95674"/>
    <w:rsid w:val="00E9586B"/>
    <w:rsid w:val="00E95B1C"/>
    <w:rsid w:val="00E96126"/>
    <w:rsid w:val="00E962D6"/>
    <w:rsid w:val="00E96BF2"/>
    <w:rsid w:val="00E9760E"/>
    <w:rsid w:val="00E97751"/>
    <w:rsid w:val="00E97870"/>
    <w:rsid w:val="00E97B95"/>
    <w:rsid w:val="00EA0303"/>
    <w:rsid w:val="00EA09F0"/>
    <w:rsid w:val="00EA195E"/>
    <w:rsid w:val="00EA1E69"/>
    <w:rsid w:val="00EA2CC1"/>
    <w:rsid w:val="00EA2E9B"/>
    <w:rsid w:val="00EA3D4F"/>
    <w:rsid w:val="00EA4112"/>
    <w:rsid w:val="00EA4558"/>
    <w:rsid w:val="00EA4C49"/>
    <w:rsid w:val="00EA5581"/>
    <w:rsid w:val="00EA5DF8"/>
    <w:rsid w:val="00EA611E"/>
    <w:rsid w:val="00EA6611"/>
    <w:rsid w:val="00EA6924"/>
    <w:rsid w:val="00EA6AB4"/>
    <w:rsid w:val="00EA6B15"/>
    <w:rsid w:val="00EA7712"/>
    <w:rsid w:val="00EA7BDA"/>
    <w:rsid w:val="00EA7D5E"/>
    <w:rsid w:val="00EAB9C0"/>
    <w:rsid w:val="00EB02E2"/>
    <w:rsid w:val="00EB0B36"/>
    <w:rsid w:val="00EB1CEA"/>
    <w:rsid w:val="00EB285A"/>
    <w:rsid w:val="00EB2CD9"/>
    <w:rsid w:val="00EB3E24"/>
    <w:rsid w:val="00EB47AA"/>
    <w:rsid w:val="00EB4EBE"/>
    <w:rsid w:val="00EB5216"/>
    <w:rsid w:val="00EB54F7"/>
    <w:rsid w:val="00EB5A68"/>
    <w:rsid w:val="00EB5C72"/>
    <w:rsid w:val="00EB5E66"/>
    <w:rsid w:val="00EB6CAC"/>
    <w:rsid w:val="00EB7524"/>
    <w:rsid w:val="00EB764B"/>
    <w:rsid w:val="00EB79B8"/>
    <w:rsid w:val="00EC025D"/>
    <w:rsid w:val="00EC0C88"/>
    <w:rsid w:val="00EC0DC8"/>
    <w:rsid w:val="00EC1D0E"/>
    <w:rsid w:val="00EC1F6C"/>
    <w:rsid w:val="00EC1FFA"/>
    <w:rsid w:val="00EC3832"/>
    <w:rsid w:val="00EC39EF"/>
    <w:rsid w:val="00EC3A78"/>
    <w:rsid w:val="00EC3D66"/>
    <w:rsid w:val="00EC3DED"/>
    <w:rsid w:val="00EC40D9"/>
    <w:rsid w:val="00EC44F1"/>
    <w:rsid w:val="00EC47A2"/>
    <w:rsid w:val="00EC47DF"/>
    <w:rsid w:val="00EC47F8"/>
    <w:rsid w:val="00EC48C0"/>
    <w:rsid w:val="00EC4C48"/>
    <w:rsid w:val="00EC5811"/>
    <w:rsid w:val="00EC6451"/>
    <w:rsid w:val="00EC691C"/>
    <w:rsid w:val="00EC7774"/>
    <w:rsid w:val="00EC799C"/>
    <w:rsid w:val="00ED068E"/>
    <w:rsid w:val="00ED07A5"/>
    <w:rsid w:val="00ED092A"/>
    <w:rsid w:val="00ED0AC3"/>
    <w:rsid w:val="00ED1B42"/>
    <w:rsid w:val="00ED1CC1"/>
    <w:rsid w:val="00ED21DB"/>
    <w:rsid w:val="00ED2305"/>
    <w:rsid w:val="00ED23F8"/>
    <w:rsid w:val="00ED2A5E"/>
    <w:rsid w:val="00ED2A9D"/>
    <w:rsid w:val="00ED33F5"/>
    <w:rsid w:val="00ED38D9"/>
    <w:rsid w:val="00ED3C11"/>
    <w:rsid w:val="00ED3D94"/>
    <w:rsid w:val="00ED5757"/>
    <w:rsid w:val="00ED64B6"/>
    <w:rsid w:val="00ED79A6"/>
    <w:rsid w:val="00ED7BAE"/>
    <w:rsid w:val="00EE06B3"/>
    <w:rsid w:val="00EE130A"/>
    <w:rsid w:val="00EE13EC"/>
    <w:rsid w:val="00EE16D7"/>
    <w:rsid w:val="00EE17EE"/>
    <w:rsid w:val="00EE1EDC"/>
    <w:rsid w:val="00EE22A7"/>
    <w:rsid w:val="00EE342E"/>
    <w:rsid w:val="00EE3817"/>
    <w:rsid w:val="00EE3BF5"/>
    <w:rsid w:val="00EE3C2F"/>
    <w:rsid w:val="00EE4A1B"/>
    <w:rsid w:val="00EE4B7A"/>
    <w:rsid w:val="00EE5011"/>
    <w:rsid w:val="00EE55D6"/>
    <w:rsid w:val="00EE6279"/>
    <w:rsid w:val="00EE66B9"/>
    <w:rsid w:val="00EE67A0"/>
    <w:rsid w:val="00EE698C"/>
    <w:rsid w:val="00EE6C16"/>
    <w:rsid w:val="00EE7A72"/>
    <w:rsid w:val="00EE7D46"/>
    <w:rsid w:val="00EE7DE7"/>
    <w:rsid w:val="00EF01F9"/>
    <w:rsid w:val="00EF0512"/>
    <w:rsid w:val="00EF12DD"/>
    <w:rsid w:val="00EF1C37"/>
    <w:rsid w:val="00EF2009"/>
    <w:rsid w:val="00EF27FC"/>
    <w:rsid w:val="00EF298D"/>
    <w:rsid w:val="00EF2B35"/>
    <w:rsid w:val="00EF2CA2"/>
    <w:rsid w:val="00EF46F1"/>
    <w:rsid w:val="00EF475F"/>
    <w:rsid w:val="00EF4A83"/>
    <w:rsid w:val="00EF5412"/>
    <w:rsid w:val="00EF5423"/>
    <w:rsid w:val="00EF5B8D"/>
    <w:rsid w:val="00EF604B"/>
    <w:rsid w:val="00EF6244"/>
    <w:rsid w:val="00EF63BE"/>
    <w:rsid w:val="00EF643F"/>
    <w:rsid w:val="00EF688D"/>
    <w:rsid w:val="00EF696A"/>
    <w:rsid w:val="00EF6C95"/>
    <w:rsid w:val="00EF7D53"/>
    <w:rsid w:val="00F00329"/>
    <w:rsid w:val="00F00640"/>
    <w:rsid w:val="00F00E98"/>
    <w:rsid w:val="00F01E6E"/>
    <w:rsid w:val="00F02387"/>
    <w:rsid w:val="00F025DE"/>
    <w:rsid w:val="00F0296B"/>
    <w:rsid w:val="00F029F2"/>
    <w:rsid w:val="00F02E07"/>
    <w:rsid w:val="00F03020"/>
    <w:rsid w:val="00F03055"/>
    <w:rsid w:val="00F03295"/>
    <w:rsid w:val="00F032D3"/>
    <w:rsid w:val="00F0498D"/>
    <w:rsid w:val="00F04D24"/>
    <w:rsid w:val="00F04E8E"/>
    <w:rsid w:val="00F05A60"/>
    <w:rsid w:val="00F061FB"/>
    <w:rsid w:val="00F065FE"/>
    <w:rsid w:val="00F066B9"/>
    <w:rsid w:val="00F066F7"/>
    <w:rsid w:val="00F10169"/>
    <w:rsid w:val="00F10607"/>
    <w:rsid w:val="00F10A46"/>
    <w:rsid w:val="00F113E5"/>
    <w:rsid w:val="00F1144F"/>
    <w:rsid w:val="00F11E99"/>
    <w:rsid w:val="00F1242B"/>
    <w:rsid w:val="00F12500"/>
    <w:rsid w:val="00F12F5E"/>
    <w:rsid w:val="00F132EC"/>
    <w:rsid w:val="00F13421"/>
    <w:rsid w:val="00F13A95"/>
    <w:rsid w:val="00F14323"/>
    <w:rsid w:val="00F14B29"/>
    <w:rsid w:val="00F14CBD"/>
    <w:rsid w:val="00F14D16"/>
    <w:rsid w:val="00F14DFC"/>
    <w:rsid w:val="00F14F46"/>
    <w:rsid w:val="00F15D6F"/>
    <w:rsid w:val="00F15EE7"/>
    <w:rsid w:val="00F161CD"/>
    <w:rsid w:val="00F162D3"/>
    <w:rsid w:val="00F1645B"/>
    <w:rsid w:val="00F165A6"/>
    <w:rsid w:val="00F1773F"/>
    <w:rsid w:val="00F20A25"/>
    <w:rsid w:val="00F20FB4"/>
    <w:rsid w:val="00F21063"/>
    <w:rsid w:val="00F21279"/>
    <w:rsid w:val="00F21DDE"/>
    <w:rsid w:val="00F22960"/>
    <w:rsid w:val="00F23057"/>
    <w:rsid w:val="00F23157"/>
    <w:rsid w:val="00F24024"/>
    <w:rsid w:val="00F243DF"/>
    <w:rsid w:val="00F244A3"/>
    <w:rsid w:val="00F24B67"/>
    <w:rsid w:val="00F2585D"/>
    <w:rsid w:val="00F25C93"/>
    <w:rsid w:val="00F2633E"/>
    <w:rsid w:val="00F26490"/>
    <w:rsid w:val="00F265E8"/>
    <w:rsid w:val="00F273E3"/>
    <w:rsid w:val="00F27BFC"/>
    <w:rsid w:val="00F27C47"/>
    <w:rsid w:val="00F300AE"/>
    <w:rsid w:val="00F30C01"/>
    <w:rsid w:val="00F30E57"/>
    <w:rsid w:val="00F31B62"/>
    <w:rsid w:val="00F31CD4"/>
    <w:rsid w:val="00F31D06"/>
    <w:rsid w:val="00F32FA0"/>
    <w:rsid w:val="00F33486"/>
    <w:rsid w:val="00F336DB"/>
    <w:rsid w:val="00F34ABC"/>
    <w:rsid w:val="00F3524B"/>
    <w:rsid w:val="00F354C9"/>
    <w:rsid w:val="00F35ABB"/>
    <w:rsid w:val="00F35CD0"/>
    <w:rsid w:val="00F36378"/>
    <w:rsid w:val="00F365EB"/>
    <w:rsid w:val="00F36E9E"/>
    <w:rsid w:val="00F37342"/>
    <w:rsid w:val="00F377C8"/>
    <w:rsid w:val="00F40489"/>
    <w:rsid w:val="00F40D58"/>
    <w:rsid w:val="00F41110"/>
    <w:rsid w:val="00F411D2"/>
    <w:rsid w:val="00F413EC"/>
    <w:rsid w:val="00F417A3"/>
    <w:rsid w:val="00F41957"/>
    <w:rsid w:val="00F41DA8"/>
    <w:rsid w:val="00F426F5"/>
    <w:rsid w:val="00F42BA5"/>
    <w:rsid w:val="00F42DC3"/>
    <w:rsid w:val="00F43231"/>
    <w:rsid w:val="00F435DA"/>
    <w:rsid w:val="00F43904"/>
    <w:rsid w:val="00F43B38"/>
    <w:rsid w:val="00F43E4F"/>
    <w:rsid w:val="00F4450C"/>
    <w:rsid w:val="00F448C8"/>
    <w:rsid w:val="00F4598A"/>
    <w:rsid w:val="00F45C51"/>
    <w:rsid w:val="00F45EE6"/>
    <w:rsid w:val="00F46784"/>
    <w:rsid w:val="00F46A36"/>
    <w:rsid w:val="00F476C9"/>
    <w:rsid w:val="00F47E9E"/>
    <w:rsid w:val="00F47F32"/>
    <w:rsid w:val="00F501B3"/>
    <w:rsid w:val="00F5248B"/>
    <w:rsid w:val="00F526DE"/>
    <w:rsid w:val="00F528C9"/>
    <w:rsid w:val="00F52A9C"/>
    <w:rsid w:val="00F52BC6"/>
    <w:rsid w:val="00F530E3"/>
    <w:rsid w:val="00F531CA"/>
    <w:rsid w:val="00F55E05"/>
    <w:rsid w:val="00F565D5"/>
    <w:rsid w:val="00F569C8"/>
    <w:rsid w:val="00F57855"/>
    <w:rsid w:val="00F60572"/>
    <w:rsid w:val="00F6070B"/>
    <w:rsid w:val="00F60845"/>
    <w:rsid w:val="00F61389"/>
    <w:rsid w:val="00F613BD"/>
    <w:rsid w:val="00F61518"/>
    <w:rsid w:val="00F61B79"/>
    <w:rsid w:val="00F61D6A"/>
    <w:rsid w:val="00F61E79"/>
    <w:rsid w:val="00F623A3"/>
    <w:rsid w:val="00F62885"/>
    <w:rsid w:val="00F62927"/>
    <w:rsid w:val="00F62CE0"/>
    <w:rsid w:val="00F62CE7"/>
    <w:rsid w:val="00F633FB"/>
    <w:rsid w:val="00F636E8"/>
    <w:rsid w:val="00F63DAF"/>
    <w:rsid w:val="00F63DF4"/>
    <w:rsid w:val="00F63FBC"/>
    <w:rsid w:val="00F64B8D"/>
    <w:rsid w:val="00F64D0F"/>
    <w:rsid w:val="00F64E06"/>
    <w:rsid w:val="00F651B5"/>
    <w:rsid w:val="00F65715"/>
    <w:rsid w:val="00F6593A"/>
    <w:rsid w:val="00F65B8F"/>
    <w:rsid w:val="00F65D9C"/>
    <w:rsid w:val="00F660A8"/>
    <w:rsid w:val="00F6643C"/>
    <w:rsid w:val="00F667FB"/>
    <w:rsid w:val="00F674D4"/>
    <w:rsid w:val="00F678C2"/>
    <w:rsid w:val="00F70865"/>
    <w:rsid w:val="00F711DF"/>
    <w:rsid w:val="00F718E3"/>
    <w:rsid w:val="00F724F6"/>
    <w:rsid w:val="00F726DD"/>
    <w:rsid w:val="00F73328"/>
    <w:rsid w:val="00F73E1B"/>
    <w:rsid w:val="00F741E7"/>
    <w:rsid w:val="00F75565"/>
    <w:rsid w:val="00F766AB"/>
    <w:rsid w:val="00F76C02"/>
    <w:rsid w:val="00F76EB1"/>
    <w:rsid w:val="00F774CB"/>
    <w:rsid w:val="00F7780B"/>
    <w:rsid w:val="00F7796D"/>
    <w:rsid w:val="00F779C1"/>
    <w:rsid w:val="00F77D0B"/>
    <w:rsid w:val="00F80590"/>
    <w:rsid w:val="00F80912"/>
    <w:rsid w:val="00F81159"/>
    <w:rsid w:val="00F81215"/>
    <w:rsid w:val="00F8190A"/>
    <w:rsid w:val="00F81B91"/>
    <w:rsid w:val="00F81E0B"/>
    <w:rsid w:val="00F82399"/>
    <w:rsid w:val="00F829B4"/>
    <w:rsid w:val="00F82B14"/>
    <w:rsid w:val="00F82F5E"/>
    <w:rsid w:val="00F83074"/>
    <w:rsid w:val="00F8322D"/>
    <w:rsid w:val="00F836F0"/>
    <w:rsid w:val="00F83763"/>
    <w:rsid w:val="00F843E0"/>
    <w:rsid w:val="00F847F0"/>
    <w:rsid w:val="00F8582B"/>
    <w:rsid w:val="00F85978"/>
    <w:rsid w:val="00F85AEC"/>
    <w:rsid w:val="00F862B4"/>
    <w:rsid w:val="00F86A95"/>
    <w:rsid w:val="00F87E2C"/>
    <w:rsid w:val="00F89934"/>
    <w:rsid w:val="00F90123"/>
    <w:rsid w:val="00F90633"/>
    <w:rsid w:val="00F91025"/>
    <w:rsid w:val="00F91651"/>
    <w:rsid w:val="00F91A91"/>
    <w:rsid w:val="00F91D02"/>
    <w:rsid w:val="00F927CD"/>
    <w:rsid w:val="00F934E8"/>
    <w:rsid w:val="00F946C5"/>
    <w:rsid w:val="00F94926"/>
    <w:rsid w:val="00F94C51"/>
    <w:rsid w:val="00F94E32"/>
    <w:rsid w:val="00F96159"/>
    <w:rsid w:val="00F9635A"/>
    <w:rsid w:val="00F9703E"/>
    <w:rsid w:val="00F97ABF"/>
    <w:rsid w:val="00FA0087"/>
    <w:rsid w:val="00FA03B2"/>
    <w:rsid w:val="00FA0AB6"/>
    <w:rsid w:val="00FA0C1F"/>
    <w:rsid w:val="00FA0EC8"/>
    <w:rsid w:val="00FA0F19"/>
    <w:rsid w:val="00FA1590"/>
    <w:rsid w:val="00FA1BA9"/>
    <w:rsid w:val="00FA28DA"/>
    <w:rsid w:val="00FA375E"/>
    <w:rsid w:val="00FA43F5"/>
    <w:rsid w:val="00FA47D1"/>
    <w:rsid w:val="00FA4B57"/>
    <w:rsid w:val="00FA4F74"/>
    <w:rsid w:val="00FA5534"/>
    <w:rsid w:val="00FA599C"/>
    <w:rsid w:val="00FA6386"/>
    <w:rsid w:val="00FA65AE"/>
    <w:rsid w:val="00FA6FEE"/>
    <w:rsid w:val="00FA7933"/>
    <w:rsid w:val="00FA7D22"/>
    <w:rsid w:val="00FB04BE"/>
    <w:rsid w:val="00FB09B4"/>
    <w:rsid w:val="00FB0A84"/>
    <w:rsid w:val="00FB0AAF"/>
    <w:rsid w:val="00FB0E21"/>
    <w:rsid w:val="00FB139E"/>
    <w:rsid w:val="00FB1B8A"/>
    <w:rsid w:val="00FB1C82"/>
    <w:rsid w:val="00FB1D47"/>
    <w:rsid w:val="00FB2421"/>
    <w:rsid w:val="00FB24A6"/>
    <w:rsid w:val="00FB27AD"/>
    <w:rsid w:val="00FB29F0"/>
    <w:rsid w:val="00FB2AF6"/>
    <w:rsid w:val="00FB39FA"/>
    <w:rsid w:val="00FB4449"/>
    <w:rsid w:val="00FB4C7C"/>
    <w:rsid w:val="00FB4C83"/>
    <w:rsid w:val="00FB565D"/>
    <w:rsid w:val="00FB6E92"/>
    <w:rsid w:val="00FB72DE"/>
    <w:rsid w:val="00FC0865"/>
    <w:rsid w:val="00FC0B7A"/>
    <w:rsid w:val="00FC0DF8"/>
    <w:rsid w:val="00FC1257"/>
    <w:rsid w:val="00FC19FF"/>
    <w:rsid w:val="00FC1BF5"/>
    <w:rsid w:val="00FC1F20"/>
    <w:rsid w:val="00FC22A4"/>
    <w:rsid w:val="00FC2D66"/>
    <w:rsid w:val="00FC3164"/>
    <w:rsid w:val="00FC3519"/>
    <w:rsid w:val="00FC3725"/>
    <w:rsid w:val="00FC3C94"/>
    <w:rsid w:val="00FC46C7"/>
    <w:rsid w:val="00FC46E4"/>
    <w:rsid w:val="00FC4762"/>
    <w:rsid w:val="00FC4CD4"/>
    <w:rsid w:val="00FC52B6"/>
    <w:rsid w:val="00FC557E"/>
    <w:rsid w:val="00FC56DA"/>
    <w:rsid w:val="00FC599C"/>
    <w:rsid w:val="00FC693A"/>
    <w:rsid w:val="00FC6BFD"/>
    <w:rsid w:val="00FC7A85"/>
    <w:rsid w:val="00FD007C"/>
    <w:rsid w:val="00FD1B81"/>
    <w:rsid w:val="00FD1BA7"/>
    <w:rsid w:val="00FD2805"/>
    <w:rsid w:val="00FD2A7E"/>
    <w:rsid w:val="00FD369C"/>
    <w:rsid w:val="00FD38A3"/>
    <w:rsid w:val="00FD5757"/>
    <w:rsid w:val="00FD5EB1"/>
    <w:rsid w:val="00FD64EC"/>
    <w:rsid w:val="00FD69F7"/>
    <w:rsid w:val="00FD6C32"/>
    <w:rsid w:val="00FD7047"/>
    <w:rsid w:val="00FD7AF4"/>
    <w:rsid w:val="00FD7BFA"/>
    <w:rsid w:val="00FD7C19"/>
    <w:rsid w:val="00FE045C"/>
    <w:rsid w:val="00FE0C42"/>
    <w:rsid w:val="00FE1A57"/>
    <w:rsid w:val="00FE1D3F"/>
    <w:rsid w:val="00FE1F7D"/>
    <w:rsid w:val="00FE2484"/>
    <w:rsid w:val="00FE2CE4"/>
    <w:rsid w:val="00FE2F3E"/>
    <w:rsid w:val="00FE3570"/>
    <w:rsid w:val="00FE3AC3"/>
    <w:rsid w:val="00FE40A6"/>
    <w:rsid w:val="00FE41BC"/>
    <w:rsid w:val="00FE50E6"/>
    <w:rsid w:val="00FE521E"/>
    <w:rsid w:val="00FE5F99"/>
    <w:rsid w:val="00FE5FD0"/>
    <w:rsid w:val="00FE6DFA"/>
    <w:rsid w:val="00FE70EA"/>
    <w:rsid w:val="00FE715E"/>
    <w:rsid w:val="00FE76D0"/>
    <w:rsid w:val="00FE7E1B"/>
    <w:rsid w:val="00FE7FDE"/>
    <w:rsid w:val="00FF015E"/>
    <w:rsid w:val="00FF0284"/>
    <w:rsid w:val="00FF02E8"/>
    <w:rsid w:val="00FF0334"/>
    <w:rsid w:val="00FF09E4"/>
    <w:rsid w:val="00FF1286"/>
    <w:rsid w:val="00FF1714"/>
    <w:rsid w:val="00FF187D"/>
    <w:rsid w:val="00FF18F5"/>
    <w:rsid w:val="00FF1A44"/>
    <w:rsid w:val="00FF27A3"/>
    <w:rsid w:val="00FF2967"/>
    <w:rsid w:val="00FF2AB0"/>
    <w:rsid w:val="00FF2F19"/>
    <w:rsid w:val="00FF47DE"/>
    <w:rsid w:val="00FF4CD8"/>
    <w:rsid w:val="00FF4EE2"/>
    <w:rsid w:val="00FF5577"/>
    <w:rsid w:val="00FF58DE"/>
    <w:rsid w:val="00FF5FFC"/>
    <w:rsid w:val="00FF6AB4"/>
    <w:rsid w:val="00FF6C8D"/>
    <w:rsid w:val="00FF6C93"/>
    <w:rsid w:val="0102A4E8"/>
    <w:rsid w:val="012164D4"/>
    <w:rsid w:val="0122307D"/>
    <w:rsid w:val="01226D8F"/>
    <w:rsid w:val="0123CEC0"/>
    <w:rsid w:val="012DDF4E"/>
    <w:rsid w:val="0132E0B3"/>
    <w:rsid w:val="01348446"/>
    <w:rsid w:val="013D7AF5"/>
    <w:rsid w:val="013E745C"/>
    <w:rsid w:val="0146EFC7"/>
    <w:rsid w:val="015F2A19"/>
    <w:rsid w:val="016192F5"/>
    <w:rsid w:val="016374F7"/>
    <w:rsid w:val="018296B4"/>
    <w:rsid w:val="01877D5F"/>
    <w:rsid w:val="018BDF9D"/>
    <w:rsid w:val="018DF61C"/>
    <w:rsid w:val="0199657F"/>
    <w:rsid w:val="01A26FC0"/>
    <w:rsid w:val="01AA7967"/>
    <w:rsid w:val="01B7A21E"/>
    <w:rsid w:val="01B9C0EC"/>
    <w:rsid w:val="01BA43E3"/>
    <w:rsid w:val="01BB0C3B"/>
    <w:rsid w:val="01CD7F8F"/>
    <w:rsid w:val="01DEE9C8"/>
    <w:rsid w:val="01E6B999"/>
    <w:rsid w:val="02059C2C"/>
    <w:rsid w:val="020D211B"/>
    <w:rsid w:val="0216816D"/>
    <w:rsid w:val="02330CE4"/>
    <w:rsid w:val="0236C263"/>
    <w:rsid w:val="023EF9D7"/>
    <w:rsid w:val="0240D705"/>
    <w:rsid w:val="0248034F"/>
    <w:rsid w:val="0251E967"/>
    <w:rsid w:val="0253441F"/>
    <w:rsid w:val="025A556D"/>
    <w:rsid w:val="025D80ED"/>
    <w:rsid w:val="026CBCFE"/>
    <w:rsid w:val="026CE043"/>
    <w:rsid w:val="02726B37"/>
    <w:rsid w:val="028A3019"/>
    <w:rsid w:val="028AE55A"/>
    <w:rsid w:val="029722DA"/>
    <w:rsid w:val="0298A1A6"/>
    <w:rsid w:val="02AC6E4C"/>
    <w:rsid w:val="02B6F17B"/>
    <w:rsid w:val="02C5C866"/>
    <w:rsid w:val="02CC0E7B"/>
    <w:rsid w:val="02D21580"/>
    <w:rsid w:val="02D568EB"/>
    <w:rsid w:val="02DD20D0"/>
    <w:rsid w:val="02DD2B04"/>
    <w:rsid w:val="02FD1A73"/>
    <w:rsid w:val="03023AD2"/>
    <w:rsid w:val="03028365"/>
    <w:rsid w:val="03080434"/>
    <w:rsid w:val="0320086C"/>
    <w:rsid w:val="0335823D"/>
    <w:rsid w:val="035B1E75"/>
    <w:rsid w:val="035F8EAD"/>
    <w:rsid w:val="0368863C"/>
    <w:rsid w:val="037FD3E4"/>
    <w:rsid w:val="038785AD"/>
    <w:rsid w:val="038EC784"/>
    <w:rsid w:val="039E2477"/>
    <w:rsid w:val="039F20F2"/>
    <w:rsid w:val="03A9041E"/>
    <w:rsid w:val="03B006F5"/>
    <w:rsid w:val="03B641CC"/>
    <w:rsid w:val="03B8527F"/>
    <w:rsid w:val="03D12666"/>
    <w:rsid w:val="03DA6A4F"/>
    <w:rsid w:val="03DD0E8E"/>
    <w:rsid w:val="03E08DC3"/>
    <w:rsid w:val="03E432F9"/>
    <w:rsid w:val="03ED8C67"/>
    <w:rsid w:val="03EE6ECF"/>
    <w:rsid w:val="04044D58"/>
    <w:rsid w:val="040A7595"/>
    <w:rsid w:val="040B60B2"/>
    <w:rsid w:val="0420DFC0"/>
    <w:rsid w:val="0424017C"/>
    <w:rsid w:val="04452134"/>
    <w:rsid w:val="044FE58B"/>
    <w:rsid w:val="0450C2E4"/>
    <w:rsid w:val="0452CC8B"/>
    <w:rsid w:val="045306CE"/>
    <w:rsid w:val="0456EAB7"/>
    <w:rsid w:val="04617CCC"/>
    <w:rsid w:val="046813DE"/>
    <w:rsid w:val="046A65D2"/>
    <w:rsid w:val="046C494A"/>
    <w:rsid w:val="0478F921"/>
    <w:rsid w:val="0482A499"/>
    <w:rsid w:val="0489C735"/>
    <w:rsid w:val="049109D6"/>
    <w:rsid w:val="049B7FDE"/>
    <w:rsid w:val="04AE66E3"/>
    <w:rsid w:val="04B262D5"/>
    <w:rsid w:val="04B36484"/>
    <w:rsid w:val="04C51D66"/>
    <w:rsid w:val="04DD3CAD"/>
    <w:rsid w:val="04F674C9"/>
    <w:rsid w:val="04FCC802"/>
    <w:rsid w:val="05000A61"/>
    <w:rsid w:val="0504A06D"/>
    <w:rsid w:val="0513A52C"/>
    <w:rsid w:val="05173067"/>
    <w:rsid w:val="05267EBF"/>
    <w:rsid w:val="05291EB4"/>
    <w:rsid w:val="05311AF6"/>
    <w:rsid w:val="05382F2A"/>
    <w:rsid w:val="0542A16B"/>
    <w:rsid w:val="0547F4FE"/>
    <w:rsid w:val="05489AFF"/>
    <w:rsid w:val="055487FB"/>
    <w:rsid w:val="05575DA7"/>
    <w:rsid w:val="0557E600"/>
    <w:rsid w:val="0558294C"/>
    <w:rsid w:val="05588BC6"/>
    <w:rsid w:val="0561B98E"/>
    <w:rsid w:val="05647EFD"/>
    <w:rsid w:val="0565E7F0"/>
    <w:rsid w:val="056D3558"/>
    <w:rsid w:val="05708D12"/>
    <w:rsid w:val="0573B833"/>
    <w:rsid w:val="05777E9D"/>
    <w:rsid w:val="057956A4"/>
    <w:rsid w:val="057A9CFF"/>
    <w:rsid w:val="05837749"/>
    <w:rsid w:val="059A94F3"/>
    <w:rsid w:val="059BB57B"/>
    <w:rsid w:val="05A82529"/>
    <w:rsid w:val="05AE9A1F"/>
    <w:rsid w:val="05BFCA11"/>
    <w:rsid w:val="05C5E0A0"/>
    <w:rsid w:val="05CA3C16"/>
    <w:rsid w:val="05D3F0A3"/>
    <w:rsid w:val="05E5D85E"/>
    <w:rsid w:val="05EF7DD1"/>
    <w:rsid w:val="05EF8403"/>
    <w:rsid w:val="05FC541F"/>
    <w:rsid w:val="06021A22"/>
    <w:rsid w:val="0614F391"/>
    <w:rsid w:val="061EB748"/>
    <w:rsid w:val="062D5B1B"/>
    <w:rsid w:val="063244B5"/>
    <w:rsid w:val="0646362F"/>
    <w:rsid w:val="064E0E54"/>
    <w:rsid w:val="066565CC"/>
    <w:rsid w:val="06657E0F"/>
    <w:rsid w:val="0689E084"/>
    <w:rsid w:val="06A91F10"/>
    <w:rsid w:val="06ABC85D"/>
    <w:rsid w:val="06B0CEB9"/>
    <w:rsid w:val="06B8072D"/>
    <w:rsid w:val="06BAD111"/>
    <w:rsid w:val="06BD6CC9"/>
    <w:rsid w:val="06BEBB88"/>
    <w:rsid w:val="06C1C13D"/>
    <w:rsid w:val="06CEB564"/>
    <w:rsid w:val="06CEBDCB"/>
    <w:rsid w:val="06D3EA1C"/>
    <w:rsid w:val="070389F1"/>
    <w:rsid w:val="07044DBC"/>
    <w:rsid w:val="0704C6DB"/>
    <w:rsid w:val="071FFB24"/>
    <w:rsid w:val="072024C7"/>
    <w:rsid w:val="0720776C"/>
    <w:rsid w:val="07234E89"/>
    <w:rsid w:val="0725B88C"/>
    <w:rsid w:val="072961FB"/>
    <w:rsid w:val="073C2705"/>
    <w:rsid w:val="074309B8"/>
    <w:rsid w:val="074598CB"/>
    <w:rsid w:val="0750812D"/>
    <w:rsid w:val="075AF3A1"/>
    <w:rsid w:val="075C272E"/>
    <w:rsid w:val="075E5CAE"/>
    <w:rsid w:val="0768D2AE"/>
    <w:rsid w:val="076A5991"/>
    <w:rsid w:val="0773528B"/>
    <w:rsid w:val="07760122"/>
    <w:rsid w:val="077E0E80"/>
    <w:rsid w:val="07860A3C"/>
    <w:rsid w:val="078C592A"/>
    <w:rsid w:val="079C876F"/>
    <w:rsid w:val="07A0FBD9"/>
    <w:rsid w:val="07A48547"/>
    <w:rsid w:val="07AA2702"/>
    <w:rsid w:val="07AA510E"/>
    <w:rsid w:val="07D5A022"/>
    <w:rsid w:val="07D7CB02"/>
    <w:rsid w:val="07E11E94"/>
    <w:rsid w:val="07E5520E"/>
    <w:rsid w:val="07EE82C3"/>
    <w:rsid w:val="080FA070"/>
    <w:rsid w:val="0810A602"/>
    <w:rsid w:val="081DA0B1"/>
    <w:rsid w:val="0824E413"/>
    <w:rsid w:val="0829B15B"/>
    <w:rsid w:val="0836F00C"/>
    <w:rsid w:val="083C4B3D"/>
    <w:rsid w:val="0846375C"/>
    <w:rsid w:val="084953A2"/>
    <w:rsid w:val="0850E31C"/>
    <w:rsid w:val="0851FBED"/>
    <w:rsid w:val="0852DA4B"/>
    <w:rsid w:val="085C89F1"/>
    <w:rsid w:val="088597DD"/>
    <w:rsid w:val="088BEC23"/>
    <w:rsid w:val="08983A2A"/>
    <w:rsid w:val="089A0825"/>
    <w:rsid w:val="089D115E"/>
    <w:rsid w:val="08ECB667"/>
    <w:rsid w:val="08F408CC"/>
    <w:rsid w:val="09127AD7"/>
    <w:rsid w:val="091477AF"/>
    <w:rsid w:val="0916DB59"/>
    <w:rsid w:val="0916F1C8"/>
    <w:rsid w:val="0920781E"/>
    <w:rsid w:val="093B9FC1"/>
    <w:rsid w:val="093E9571"/>
    <w:rsid w:val="0942A484"/>
    <w:rsid w:val="095175F7"/>
    <w:rsid w:val="0959ECAD"/>
    <w:rsid w:val="0961DCA0"/>
    <w:rsid w:val="09712A29"/>
    <w:rsid w:val="0989BD15"/>
    <w:rsid w:val="098B6521"/>
    <w:rsid w:val="098BA5ED"/>
    <w:rsid w:val="0993CC8A"/>
    <w:rsid w:val="099BFA50"/>
    <w:rsid w:val="099CD080"/>
    <w:rsid w:val="09A07EF1"/>
    <w:rsid w:val="09B12C54"/>
    <w:rsid w:val="09B332C6"/>
    <w:rsid w:val="09BB2F01"/>
    <w:rsid w:val="09BD359B"/>
    <w:rsid w:val="09BEC062"/>
    <w:rsid w:val="09CAA468"/>
    <w:rsid w:val="09CCE709"/>
    <w:rsid w:val="09D4BD9D"/>
    <w:rsid w:val="09D55C06"/>
    <w:rsid w:val="09DDB948"/>
    <w:rsid w:val="09DE50F2"/>
    <w:rsid w:val="09DE55F7"/>
    <w:rsid w:val="09EBD691"/>
    <w:rsid w:val="09EC2E1A"/>
    <w:rsid w:val="09ECCAF1"/>
    <w:rsid w:val="09EE1555"/>
    <w:rsid w:val="09F0209C"/>
    <w:rsid w:val="09F09B49"/>
    <w:rsid w:val="09F3F84D"/>
    <w:rsid w:val="09F877AE"/>
    <w:rsid w:val="0A11B78C"/>
    <w:rsid w:val="0A1CFBB0"/>
    <w:rsid w:val="0A231D9A"/>
    <w:rsid w:val="0A2647F1"/>
    <w:rsid w:val="0A4D3E75"/>
    <w:rsid w:val="0A4D7F95"/>
    <w:rsid w:val="0A4E6E6A"/>
    <w:rsid w:val="0A5DBCAB"/>
    <w:rsid w:val="0A5EBACB"/>
    <w:rsid w:val="0A689404"/>
    <w:rsid w:val="0A68CE3F"/>
    <w:rsid w:val="0A82B0F7"/>
    <w:rsid w:val="0A98F4AC"/>
    <w:rsid w:val="0AA6D879"/>
    <w:rsid w:val="0AA862AA"/>
    <w:rsid w:val="0AB4560B"/>
    <w:rsid w:val="0AB85086"/>
    <w:rsid w:val="0ABB2580"/>
    <w:rsid w:val="0ABDCB63"/>
    <w:rsid w:val="0ABDF059"/>
    <w:rsid w:val="0ABF2813"/>
    <w:rsid w:val="0AC8B175"/>
    <w:rsid w:val="0AD3ED33"/>
    <w:rsid w:val="0AE25BE4"/>
    <w:rsid w:val="0AE51B8E"/>
    <w:rsid w:val="0AE67479"/>
    <w:rsid w:val="0AF258EB"/>
    <w:rsid w:val="0AF5AA50"/>
    <w:rsid w:val="0B031BEF"/>
    <w:rsid w:val="0B079C33"/>
    <w:rsid w:val="0B2A557D"/>
    <w:rsid w:val="0B303DAB"/>
    <w:rsid w:val="0B3B9FDA"/>
    <w:rsid w:val="0B428F3B"/>
    <w:rsid w:val="0B4832F6"/>
    <w:rsid w:val="0B66E0FD"/>
    <w:rsid w:val="0B93765F"/>
    <w:rsid w:val="0B951128"/>
    <w:rsid w:val="0B95921F"/>
    <w:rsid w:val="0B980045"/>
    <w:rsid w:val="0BA9FF64"/>
    <w:rsid w:val="0BAC74C5"/>
    <w:rsid w:val="0BB1255B"/>
    <w:rsid w:val="0BB1C1FA"/>
    <w:rsid w:val="0BC9BE2E"/>
    <w:rsid w:val="0BD91DB8"/>
    <w:rsid w:val="0BDDF8C5"/>
    <w:rsid w:val="0BEC477A"/>
    <w:rsid w:val="0BED40B7"/>
    <w:rsid w:val="0BF310A1"/>
    <w:rsid w:val="0BF3A022"/>
    <w:rsid w:val="0BF5744C"/>
    <w:rsid w:val="0BF64D7B"/>
    <w:rsid w:val="0BFA3274"/>
    <w:rsid w:val="0BFA963F"/>
    <w:rsid w:val="0C071042"/>
    <w:rsid w:val="0C17B0F5"/>
    <w:rsid w:val="0C18240C"/>
    <w:rsid w:val="0C19848C"/>
    <w:rsid w:val="0C2247F0"/>
    <w:rsid w:val="0C22F0EA"/>
    <w:rsid w:val="0C2B7E48"/>
    <w:rsid w:val="0C5B9AD3"/>
    <w:rsid w:val="0C5D1AE9"/>
    <w:rsid w:val="0C60B3DB"/>
    <w:rsid w:val="0C843D4C"/>
    <w:rsid w:val="0C89F90C"/>
    <w:rsid w:val="0C95C5F3"/>
    <w:rsid w:val="0CC170DC"/>
    <w:rsid w:val="0CCCFBD0"/>
    <w:rsid w:val="0CD1587D"/>
    <w:rsid w:val="0CD54332"/>
    <w:rsid w:val="0CDAC72F"/>
    <w:rsid w:val="0CDDA36B"/>
    <w:rsid w:val="0CE8C394"/>
    <w:rsid w:val="0CF473C9"/>
    <w:rsid w:val="0CF5E857"/>
    <w:rsid w:val="0D0E80E1"/>
    <w:rsid w:val="0D12FBD8"/>
    <w:rsid w:val="0D1B245D"/>
    <w:rsid w:val="0D274492"/>
    <w:rsid w:val="0D2C9A6F"/>
    <w:rsid w:val="0D2F9BAC"/>
    <w:rsid w:val="0D3C823A"/>
    <w:rsid w:val="0D438C19"/>
    <w:rsid w:val="0D49808A"/>
    <w:rsid w:val="0D4BEF6F"/>
    <w:rsid w:val="0D597A2D"/>
    <w:rsid w:val="0D6120B5"/>
    <w:rsid w:val="0D6C957B"/>
    <w:rsid w:val="0D6EAE70"/>
    <w:rsid w:val="0D751217"/>
    <w:rsid w:val="0D796D4B"/>
    <w:rsid w:val="0DA97AF7"/>
    <w:rsid w:val="0DABDD0E"/>
    <w:rsid w:val="0DE404D2"/>
    <w:rsid w:val="0DE542C6"/>
    <w:rsid w:val="0DF3E8CF"/>
    <w:rsid w:val="0DFA9061"/>
    <w:rsid w:val="0E0E680B"/>
    <w:rsid w:val="0E2156AC"/>
    <w:rsid w:val="0E221EAF"/>
    <w:rsid w:val="0E240042"/>
    <w:rsid w:val="0E294A12"/>
    <w:rsid w:val="0E439E5D"/>
    <w:rsid w:val="0E48EED1"/>
    <w:rsid w:val="0E49EA55"/>
    <w:rsid w:val="0E601474"/>
    <w:rsid w:val="0E61521C"/>
    <w:rsid w:val="0E7172AA"/>
    <w:rsid w:val="0E7F86C4"/>
    <w:rsid w:val="0E89350A"/>
    <w:rsid w:val="0EA22812"/>
    <w:rsid w:val="0EA28F59"/>
    <w:rsid w:val="0EA63B27"/>
    <w:rsid w:val="0EAC9229"/>
    <w:rsid w:val="0EC24CD6"/>
    <w:rsid w:val="0EC37C70"/>
    <w:rsid w:val="0EC89331"/>
    <w:rsid w:val="0EC93E5D"/>
    <w:rsid w:val="0ECA1D1F"/>
    <w:rsid w:val="0EDD8124"/>
    <w:rsid w:val="0EDF13F0"/>
    <w:rsid w:val="0EE3EFCC"/>
    <w:rsid w:val="0EFA3115"/>
    <w:rsid w:val="0EFF709E"/>
    <w:rsid w:val="0F004423"/>
    <w:rsid w:val="0F15F713"/>
    <w:rsid w:val="0F24FF29"/>
    <w:rsid w:val="0F41FB9A"/>
    <w:rsid w:val="0F428EBD"/>
    <w:rsid w:val="0F4D26B6"/>
    <w:rsid w:val="0F5B804F"/>
    <w:rsid w:val="0F60494A"/>
    <w:rsid w:val="0F8431BC"/>
    <w:rsid w:val="0F856E84"/>
    <w:rsid w:val="0F923BAF"/>
    <w:rsid w:val="0FA5CE9F"/>
    <w:rsid w:val="0FAB4676"/>
    <w:rsid w:val="0FBD5A30"/>
    <w:rsid w:val="0FD43DC9"/>
    <w:rsid w:val="0FE6897B"/>
    <w:rsid w:val="0FF0FDFA"/>
    <w:rsid w:val="0FF12C61"/>
    <w:rsid w:val="0FF425DC"/>
    <w:rsid w:val="0FF947B9"/>
    <w:rsid w:val="0FFF4612"/>
    <w:rsid w:val="10094764"/>
    <w:rsid w:val="100E5DDA"/>
    <w:rsid w:val="1015BD69"/>
    <w:rsid w:val="10197A76"/>
    <w:rsid w:val="1022016A"/>
    <w:rsid w:val="10228B0C"/>
    <w:rsid w:val="1025F409"/>
    <w:rsid w:val="102CFB60"/>
    <w:rsid w:val="102E5BA5"/>
    <w:rsid w:val="103630D0"/>
    <w:rsid w:val="1036B654"/>
    <w:rsid w:val="103A472F"/>
    <w:rsid w:val="104AED9D"/>
    <w:rsid w:val="104E9BCD"/>
    <w:rsid w:val="1056A652"/>
    <w:rsid w:val="10577880"/>
    <w:rsid w:val="1067DB97"/>
    <w:rsid w:val="1069275F"/>
    <w:rsid w:val="10840A08"/>
    <w:rsid w:val="1098BC72"/>
    <w:rsid w:val="109FDBBB"/>
    <w:rsid w:val="10A6B4AC"/>
    <w:rsid w:val="10B91F4D"/>
    <w:rsid w:val="10BF09E6"/>
    <w:rsid w:val="10C03473"/>
    <w:rsid w:val="10C2C3B4"/>
    <w:rsid w:val="10D63ACD"/>
    <w:rsid w:val="10D91DDB"/>
    <w:rsid w:val="10F804FA"/>
    <w:rsid w:val="10FE2463"/>
    <w:rsid w:val="110EF284"/>
    <w:rsid w:val="1110FCD4"/>
    <w:rsid w:val="112130F4"/>
    <w:rsid w:val="112D6704"/>
    <w:rsid w:val="112F6D9D"/>
    <w:rsid w:val="113A49FE"/>
    <w:rsid w:val="113CC722"/>
    <w:rsid w:val="114189AB"/>
    <w:rsid w:val="1143B179"/>
    <w:rsid w:val="11455649"/>
    <w:rsid w:val="1162A037"/>
    <w:rsid w:val="116315C4"/>
    <w:rsid w:val="1167F822"/>
    <w:rsid w:val="1178DF21"/>
    <w:rsid w:val="117E10E0"/>
    <w:rsid w:val="1183D5BB"/>
    <w:rsid w:val="119384E5"/>
    <w:rsid w:val="11942AEA"/>
    <w:rsid w:val="11965747"/>
    <w:rsid w:val="119D914F"/>
    <w:rsid w:val="11BBEC2C"/>
    <w:rsid w:val="11C4C3F8"/>
    <w:rsid w:val="11D12D0B"/>
    <w:rsid w:val="11D13A46"/>
    <w:rsid w:val="11E0BFE9"/>
    <w:rsid w:val="11F320B3"/>
    <w:rsid w:val="11FC1AD8"/>
    <w:rsid w:val="11FC53F0"/>
    <w:rsid w:val="11FD22FA"/>
    <w:rsid w:val="121DEC6B"/>
    <w:rsid w:val="121FFBB9"/>
    <w:rsid w:val="1228DB13"/>
    <w:rsid w:val="122CAF08"/>
    <w:rsid w:val="122E279F"/>
    <w:rsid w:val="12340501"/>
    <w:rsid w:val="12349517"/>
    <w:rsid w:val="1237B911"/>
    <w:rsid w:val="124EBCBE"/>
    <w:rsid w:val="1258C1F9"/>
    <w:rsid w:val="125E806E"/>
    <w:rsid w:val="1261EEA3"/>
    <w:rsid w:val="12640919"/>
    <w:rsid w:val="1268D0E0"/>
    <w:rsid w:val="128BC1CE"/>
    <w:rsid w:val="1291975E"/>
    <w:rsid w:val="12AAC440"/>
    <w:rsid w:val="12BCF452"/>
    <w:rsid w:val="12C220FF"/>
    <w:rsid w:val="12C30905"/>
    <w:rsid w:val="12E7735C"/>
    <w:rsid w:val="12F32758"/>
    <w:rsid w:val="12FD4355"/>
    <w:rsid w:val="13182421"/>
    <w:rsid w:val="132317C0"/>
    <w:rsid w:val="132E173D"/>
    <w:rsid w:val="13301A8D"/>
    <w:rsid w:val="1332C413"/>
    <w:rsid w:val="13353E49"/>
    <w:rsid w:val="1337B2FD"/>
    <w:rsid w:val="135A06F6"/>
    <w:rsid w:val="136050C9"/>
    <w:rsid w:val="136C3A40"/>
    <w:rsid w:val="137557BD"/>
    <w:rsid w:val="1395E36C"/>
    <w:rsid w:val="13AA09F1"/>
    <w:rsid w:val="13B49D2A"/>
    <w:rsid w:val="13C21485"/>
    <w:rsid w:val="13D9D643"/>
    <w:rsid w:val="13E04189"/>
    <w:rsid w:val="13EADD0D"/>
    <w:rsid w:val="13EDF338"/>
    <w:rsid w:val="13EE9DB6"/>
    <w:rsid w:val="13F1B273"/>
    <w:rsid w:val="13F4EF9C"/>
    <w:rsid w:val="13F73513"/>
    <w:rsid w:val="13FEFB6E"/>
    <w:rsid w:val="1403F89F"/>
    <w:rsid w:val="1428F87C"/>
    <w:rsid w:val="1439F1EB"/>
    <w:rsid w:val="1454D6B5"/>
    <w:rsid w:val="1457E0EB"/>
    <w:rsid w:val="1466D531"/>
    <w:rsid w:val="146A13C9"/>
    <w:rsid w:val="146BEC2E"/>
    <w:rsid w:val="14712209"/>
    <w:rsid w:val="14722CF5"/>
    <w:rsid w:val="14761AF0"/>
    <w:rsid w:val="14766625"/>
    <w:rsid w:val="1482E546"/>
    <w:rsid w:val="14830F68"/>
    <w:rsid w:val="149C31A1"/>
    <w:rsid w:val="14A4EF4C"/>
    <w:rsid w:val="14A6F81C"/>
    <w:rsid w:val="14AA9208"/>
    <w:rsid w:val="14B4090E"/>
    <w:rsid w:val="14BD744C"/>
    <w:rsid w:val="14C5DEED"/>
    <w:rsid w:val="14E3259F"/>
    <w:rsid w:val="14EBE47F"/>
    <w:rsid w:val="14F5D449"/>
    <w:rsid w:val="14F9978E"/>
    <w:rsid w:val="1504D54F"/>
    <w:rsid w:val="150866F4"/>
    <w:rsid w:val="150A582C"/>
    <w:rsid w:val="1538B1F7"/>
    <w:rsid w:val="154C287B"/>
    <w:rsid w:val="154C37F8"/>
    <w:rsid w:val="1557A92B"/>
    <w:rsid w:val="155F39F5"/>
    <w:rsid w:val="156088F5"/>
    <w:rsid w:val="1564878E"/>
    <w:rsid w:val="156997EC"/>
    <w:rsid w:val="1570805C"/>
    <w:rsid w:val="157CF4F2"/>
    <w:rsid w:val="157F486D"/>
    <w:rsid w:val="1589AB29"/>
    <w:rsid w:val="159BB127"/>
    <w:rsid w:val="15A2BA98"/>
    <w:rsid w:val="15A6E518"/>
    <w:rsid w:val="15C763D6"/>
    <w:rsid w:val="15F0DCA8"/>
    <w:rsid w:val="16074810"/>
    <w:rsid w:val="160BB418"/>
    <w:rsid w:val="1618E2D7"/>
    <w:rsid w:val="1631B379"/>
    <w:rsid w:val="16454F58"/>
    <w:rsid w:val="1647E44D"/>
    <w:rsid w:val="1648FEDC"/>
    <w:rsid w:val="164F9D14"/>
    <w:rsid w:val="1658D60D"/>
    <w:rsid w:val="165B3176"/>
    <w:rsid w:val="165F2A97"/>
    <w:rsid w:val="166003D2"/>
    <w:rsid w:val="166595C1"/>
    <w:rsid w:val="166D4337"/>
    <w:rsid w:val="1670B134"/>
    <w:rsid w:val="168048F6"/>
    <w:rsid w:val="1681DD62"/>
    <w:rsid w:val="1696CD20"/>
    <w:rsid w:val="16AB7EEA"/>
    <w:rsid w:val="16B4FC09"/>
    <w:rsid w:val="16B65FF3"/>
    <w:rsid w:val="16B9C3D8"/>
    <w:rsid w:val="16BAFBBC"/>
    <w:rsid w:val="16C08E7C"/>
    <w:rsid w:val="16C4C2E6"/>
    <w:rsid w:val="16C56FB5"/>
    <w:rsid w:val="16CFA8FE"/>
    <w:rsid w:val="16DA6774"/>
    <w:rsid w:val="16E74A21"/>
    <w:rsid w:val="16E7BE3F"/>
    <w:rsid w:val="16FB50E5"/>
    <w:rsid w:val="171173B1"/>
    <w:rsid w:val="171CC555"/>
    <w:rsid w:val="17212D06"/>
    <w:rsid w:val="17214E7A"/>
    <w:rsid w:val="1722B132"/>
    <w:rsid w:val="17243128"/>
    <w:rsid w:val="1729300F"/>
    <w:rsid w:val="172ED6D3"/>
    <w:rsid w:val="17375F05"/>
    <w:rsid w:val="176149E0"/>
    <w:rsid w:val="17772555"/>
    <w:rsid w:val="1799AE04"/>
    <w:rsid w:val="17B05105"/>
    <w:rsid w:val="17B07AB0"/>
    <w:rsid w:val="17BB40FF"/>
    <w:rsid w:val="17C32288"/>
    <w:rsid w:val="17D2366A"/>
    <w:rsid w:val="17D2836E"/>
    <w:rsid w:val="17D3A83F"/>
    <w:rsid w:val="17E5295F"/>
    <w:rsid w:val="17F57F39"/>
    <w:rsid w:val="17F5BC50"/>
    <w:rsid w:val="17FAB24E"/>
    <w:rsid w:val="1800052B"/>
    <w:rsid w:val="18044263"/>
    <w:rsid w:val="18067F0B"/>
    <w:rsid w:val="18082098"/>
    <w:rsid w:val="180A64FE"/>
    <w:rsid w:val="180AE5F7"/>
    <w:rsid w:val="180BB7D0"/>
    <w:rsid w:val="1813B58D"/>
    <w:rsid w:val="18178E65"/>
    <w:rsid w:val="18268EE1"/>
    <w:rsid w:val="18370F17"/>
    <w:rsid w:val="183D26F2"/>
    <w:rsid w:val="1845D31E"/>
    <w:rsid w:val="184D4FED"/>
    <w:rsid w:val="185060B4"/>
    <w:rsid w:val="185E3E12"/>
    <w:rsid w:val="1864FD38"/>
    <w:rsid w:val="186DB5DD"/>
    <w:rsid w:val="187EEABE"/>
    <w:rsid w:val="188467BC"/>
    <w:rsid w:val="1898EB91"/>
    <w:rsid w:val="18AA8360"/>
    <w:rsid w:val="18BC0BBD"/>
    <w:rsid w:val="18D19249"/>
    <w:rsid w:val="18D52BD7"/>
    <w:rsid w:val="18E1FA1D"/>
    <w:rsid w:val="18FFA8B1"/>
    <w:rsid w:val="18FFAA0A"/>
    <w:rsid w:val="1904D34A"/>
    <w:rsid w:val="192528CF"/>
    <w:rsid w:val="1926F875"/>
    <w:rsid w:val="19275B1E"/>
    <w:rsid w:val="194041AE"/>
    <w:rsid w:val="1964DAB0"/>
    <w:rsid w:val="196D1C45"/>
    <w:rsid w:val="1976FA33"/>
    <w:rsid w:val="1992B4B7"/>
    <w:rsid w:val="1998306A"/>
    <w:rsid w:val="199E75B6"/>
    <w:rsid w:val="19A36676"/>
    <w:rsid w:val="19A4E754"/>
    <w:rsid w:val="19A6CB14"/>
    <w:rsid w:val="19BA6EF0"/>
    <w:rsid w:val="19D1268C"/>
    <w:rsid w:val="19EAFE79"/>
    <w:rsid w:val="19F501EC"/>
    <w:rsid w:val="1A049BDF"/>
    <w:rsid w:val="1A062BE5"/>
    <w:rsid w:val="1A064687"/>
    <w:rsid w:val="1A067303"/>
    <w:rsid w:val="1A0B27D3"/>
    <w:rsid w:val="1A0FD05A"/>
    <w:rsid w:val="1A1325B4"/>
    <w:rsid w:val="1A149A3C"/>
    <w:rsid w:val="1A174039"/>
    <w:rsid w:val="1A1C6E5D"/>
    <w:rsid w:val="1A1CB9DF"/>
    <w:rsid w:val="1A23D873"/>
    <w:rsid w:val="1A26CD49"/>
    <w:rsid w:val="1A28E06B"/>
    <w:rsid w:val="1A339635"/>
    <w:rsid w:val="1A34AA98"/>
    <w:rsid w:val="1A39F813"/>
    <w:rsid w:val="1A4DE754"/>
    <w:rsid w:val="1A5177D6"/>
    <w:rsid w:val="1A571AE9"/>
    <w:rsid w:val="1A57BA37"/>
    <w:rsid w:val="1A655894"/>
    <w:rsid w:val="1A68E706"/>
    <w:rsid w:val="1A6C4BBA"/>
    <w:rsid w:val="1A75B7F5"/>
    <w:rsid w:val="1A7F63D7"/>
    <w:rsid w:val="1A82E7CE"/>
    <w:rsid w:val="1A8528C9"/>
    <w:rsid w:val="1A9200AB"/>
    <w:rsid w:val="1AA24D28"/>
    <w:rsid w:val="1AAD350B"/>
    <w:rsid w:val="1AAEBFAC"/>
    <w:rsid w:val="1AB3E9ED"/>
    <w:rsid w:val="1AB89959"/>
    <w:rsid w:val="1AC313E5"/>
    <w:rsid w:val="1AC5697E"/>
    <w:rsid w:val="1AC6C3E3"/>
    <w:rsid w:val="1AD2F82D"/>
    <w:rsid w:val="1AD71F32"/>
    <w:rsid w:val="1AE21BA9"/>
    <w:rsid w:val="1AE24492"/>
    <w:rsid w:val="1AF73DD5"/>
    <w:rsid w:val="1AFD32A5"/>
    <w:rsid w:val="1B00E819"/>
    <w:rsid w:val="1B0150FA"/>
    <w:rsid w:val="1B0DCCCB"/>
    <w:rsid w:val="1B0F210C"/>
    <w:rsid w:val="1B2168A8"/>
    <w:rsid w:val="1B419CDF"/>
    <w:rsid w:val="1B4F4A7E"/>
    <w:rsid w:val="1B569878"/>
    <w:rsid w:val="1B80219B"/>
    <w:rsid w:val="1B90C5AB"/>
    <w:rsid w:val="1B91A386"/>
    <w:rsid w:val="1B9BBB50"/>
    <w:rsid w:val="1B9E60EB"/>
    <w:rsid w:val="1B9FDFA9"/>
    <w:rsid w:val="1BB19027"/>
    <w:rsid w:val="1BBBC3BD"/>
    <w:rsid w:val="1BC1773C"/>
    <w:rsid w:val="1BC474D4"/>
    <w:rsid w:val="1BD1F615"/>
    <w:rsid w:val="1BF2B8D4"/>
    <w:rsid w:val="1BFB4800"/>
    <w:rsid w:val="1BFF874E"/>
    <w:rsid w:val="1C04BA20"/>
    <w:rsid w:val="1C09018C"/>
    <w:rsid w:val="1C2CAF10"/>
    <w:rsid w:val="1C3D3344"/>
    <w:rsid w:val="1C4783B6"/>
    <w:rsid w:val="1C4A5340"/>
    <w:rsid w:val="1C4B7AEB"/>
    <w:rsid w:val="1C4BEFB3"/>
    <w:rsid w:val="1C68A6BB"/>
    <w:rsid w:val="1C6A38DD"/>
    <w:rsid w:val="1C747BA5"/>
    <w:rsid w:val="1C79BC6A"/>
    <w:rsid w:val="1C8B222E"/>
    <w:rsid w:val="1C939B57"/>
    <w:rsid w:val="1C955B82"/>
    <w:rsid w:val="1CAF723A"/>
    <w:rsid w:val="1CC8DEF1"/>
    <w:rsid w:val="1CCFD73B"/>
    <w:rsid w:val="1CD23C1A"/>
    <w:rsid w:val="1CF66D34"/>
    <w:rsid w:val="1CF685F6"/>
    <w:rsid w:val="1CFE9F94"/>
    <w:rsid w:val="1D0CBC2C"/>
    <w:rsid w:val="1D0E7C2F"/>
    <w:rsid w:val="1D0EAC26"/>
    <w:rsid w:val="1D2757A5"/>
    <w:rsid w:val="1D28E2DB"/>
    <w:rsid w:val="1D31DC0E"/>
    <w:rsid w:val="1D35F508"/>
    <w:rsid w:val="1D4A322E"/>
    <w:rsid w:val="1D523A58"/>
    <w:rsid w:val="1D574C25"/>
    <w:rsid w:val="1D61B5A9"/>
    <w:rsid w:val="1D64FD32"/>
    <w:rsid w:val="1D652394"/>
    <w:rsid w:val="1D6E9189"/>
    <w:rsid w:val="1D706FDB"/>
    <w:rsid w:val="1D7345EC"/>
    <w:rsid w:val="1D79224B"/>
    <w:rsid w:val="1D8BE283"/>
    <w:rsid w:val="1D8D360F"/>
    <w:rsid w:val="1D982681"/>
    <w:rsid w:val="1DA35953"/>
    <w:rsid w:val="1DA37576"/>
    <w:rsid w:val="1DA7D4F8"/>
    <w:rsid w:val="1DAFF447"/>
    <w:rsid w:val="1DC5CFC2"/>
    <w:rsid w:val="1DC95835"/>
    <w:rsid w:val="1DD174C7"/>
    <w:rsid w:val="1DDF2770"/>
    <w:rsid w:val="1DE475FC"/>
    <w:rsid w:val="1E100828"/>
    <w:rsid w:val="1E13DD15"/>
    <w:rsid w:val="1E28071A"/>
    <w:rsid w:val="1E28C24A"/>
    <w:rsid w:val="1E3BCCEB"/>
    <w:rsid w:val="1E4C1F74"/>
    <w:rsid w:val="1E553A07"/>
    <w:rsid w:val="1E55A547"/>
    <w:rsid w:val="1E56AB31"/>
    <w:rsid w:val="1E64714B"/>
    <w:rsid w:val="1E6D3942"/>
    <w:rsid w:val="1E70D0BD"/>
    <w:rsid w:val="1E7CD044"/>
    <w:rsid w:val="1E8F9E2D"/>
    <w:rsid w:val="1E963CD5"/>
    <w:rsid w:val="1E96F94F"/>
    <w:rsid w:val="1EA3EBFB"/>
    <w:rsid w:val="1EA53F97"/>
    <w:rsid w:val="1EA5CAE6"/>
    <w:rsid w:val="1EA6147A"/>
    <w:rsid w:val="1EA759FA"/>
    <w:rsid w:val="1EAAC015"/>
    <w:rsid w:val="1EE23848"/>
    <w:rsid w:val="1EF606A3"/>
    <w:rsid w:val="1F05AD35"/>
    <w:rsid w:val="1F13BCA3"/>
    <w:rsid w:val="1F18ABFC"/>
    <w:rsid w:val="1F1BFD86"/>
    <w:rsid w:val="1F3E5661"/>
    <w:rsid w:val="1F453D87"/>
    <w:rsid w:val="1F48F5FF"/>
    <w:rsid w:val="1F5AD576"/>
    <w:rsid w:val="1F7680C9"/>
    <w:rsid w:val="1F816ACC"/>
    <w:rsid w:val="1F875AF5"/>
    <w:rsid w:val="1F906991"/>
    <w:rsid w:val="1F93EF40"/>
    <w:rsid w:val="1F9495BF"/>
    <w:rsid w:val="1F959F69"/>
    <w:rsid w:val="1F9730C2"/>
    <w:rsid w:val="1F9BE930"/>
    <w:rsid w:val="1FA153A4"/>
    <w:rsid w:val="1FACDB28"/>
    <w:rsid w:val="1FAE72DD"/>
    <w:rsid w:val="1FAEDB40"/>
    <w:rsid w:val="1FB9FCE4"/>
    <w:rsid w:val="1FCF0752"/>
    <w:rsid w:val="1FD33492"/>
    <w:rsid w:val="1FDC6103"/>
    <w:rsid w:val="1FDCEC39"/>
    <w:rsid w:val="1FE0D122"/>
    <w:rsid w:val="1FEA751C"/>
    <w:rsid w:val="1FF4AD0F"/>
    <w:rsid w:val="1FF5FA2B"/>
    <w:rsid w:val="1FFB1F59"/>
    <w:rsid w:val="200144D9"/>
    <w:rsid w:val="2003502E"/>
    <w:rsid w:val="20093C58"/>
    <w:rsid w:val="200B0248"/>
    <w:rsid w:val="2020B5AD"/>
    <w:rsid w:val="203F304A"/>
    <w:rsid w:val="2043014C"/>
    <w:rsid w:val="204422AE"/>
    <w:rsid w:val="204730AA"/>
    <w:rsid w:val="204FA343"/>
    <w:rsid w:val="2058FFAF"/>
    <w:rsid w:val="206AF0A9"/>
    <w:rsid w:val="20731EDE"/>
    <w:rsid w:val="207606C1"/>
    <w:rsid w:val="2079094C"/>
    <w:rsid w:val="207A3FEE"/>
    <w:rsid w:val="207BA83A"/>
    <w:rsid w:val="208B7901"/>
    <w:rsid w:val="209DD9FB"/>
    <w:rsid w:val="20B13ABF"/>
    <w:rsid w:val="20B2AD1C"/>
    <w:rsid w:val="20B8631A"/>
    <w:rsid w:val="20B869C7"/>
    <w:rsid w:val="20BE4231"/>
    <w:rsid w:val="20C7B119"/>
    <w:rsid w:val="20D0D6B5"/>
    <w:rsid w:val="20DF3ED8"/>
    <w:rsid w:val="20E5E977"/>
    <w:rsid w:val="20E94ECD"/>
    <w:rsid w:val="20EBB440"/>
    <w:rsid w:val="20EF1C93"/>
    <w:rsid w:val="20F1FFF9"/>
    <w:rsid w:val="20FEB808"/>
    <w:rsid w:val="210301B3"/>
    <w:rsid w:val="21059FEB"/>
    <w:rsid w:val="210AF463"/>
    <w:rsid w:val="211267CC"/>
    <w:rsid w:val="2131D6D1"/>
    <w:rsid w:val="213C430D"/>
    <w:rsid w:val="2140406A"/>
    <w:rsid w:val="2145F810"/>
    <w:rsid w:val="21595699"/>
    <w:rsid w:val="215D850A"/>
    <w:rsid w:val="21651692"/>
    <w:rsid w:val="21657E10"/>
    <w:rsid w:val="216B4B94"/>
    <w:rsid w:val="216B6E2E"/>
    <w:rsid w:val="21708D84"/>
    <w:rsid w:val="21777328"/>
    <w:rsid w:val="21800AA9"/>
    <w:rsid w:val="21805FCF"/>
    <w:rsid w:val="21809C18"/>
    <w:rsid w:val="21811A9F"/>
    <w:rsid w:val="218937C8"/>
    <w:rsid w:val="219DA114"/>
    <w:rsid w:val="219EA2A7"/>
    <w:rsid w:val="21A541F5"/>
    <w:rsid w:val="21ABF50B"/>
    <w:rsid w:val="21AC5C33"/>
    <w:rsid w:val="21ADBEA2"/>
    <w:rsid w:val="21DB62D7"/>
    <w:rsid w:val="21DE4A20"/>
    <w:rsid w:val="21E0DA41"/>
    <w:rsid w:val="21E122D9"/>
    <w:rsid w:val="21E36F5D"/>
    <w:rsid w:val="21E6E730"/>
    <w:rsid w:val="21F6E2B5"/>
    <w:rsid w:val="21FDBA87"/>
    <w:rsid w:val="22037512"/>
    <w:rsid w:val="2203D96C"/>
    <w:rsid w:val="220B5F18"/>
    <w:rsid w:val="221C2543"/>
    <w:rsid w:val="22298DFD"/>
    <w:rsid w:val="222C2E00"/>
    <w:rsid w:val="22341F63"/>
    <w:rsid w:val="223B76BA"/>
    <w:rsid w:val="2246FEE3"/>
    <w:rsid w:val="2249C730"/>
    <w:rsid w:val="224A78AE"/>
    <w:rsid w:val="224E20C9"/>
    <w:rsid w:val="22506F7F"/>
    <w:rsid w:val="22686C2D"/>
    <w:rsid w:val="226B4BA7"/>
    <w:rsid w:val="22712A4C"/>
    <w:rsid w:val="22748AD0"/>
    <w:rsid w:val="227B09CF"/>
    <w:rsid w:val="2285512A"/>
    <w:rsid w:val="2289C0B7"/>
    <w:rsid w:val="22A418B7"/>
    <w:rsid w:val="22AC0750"/>
    <w:rsid w:val="22B15DEB"/>
    <w:rsid w:val="22BAE9EB"/>
    <w:rsid w:val="22C25978"/>
    <w:rsid w:val="22D324B2"/>
    <w:rsid w:val="22E0BC40"/>
    <w:rsid w:val="22F73907"/>
    <w:rsid w:val="2301ACBC"/>
    <w:rsid w:val="2301B3E0"/>
    <w:rsid w:val="231EEA3A"/>
    <w:rsid w:val="232290F5"/>
    <w:rsid w:val="2326A809"/>
    <w:rsid w:val="232FDB35"/>
    <w:rsid w:val="2330FC6E"/>
    <w:rsid w:val="23366206"/>
    <w:rsid w:val="2339EFC5"/>
    <w:rsid w:val="23565B53"/>
    <w:rsid w:val="23656AAE"/>
    <w:rsid w:val="236BBD8D"/>
    <w:rsid w:val="236D1981"/>
    <w:rsid w:val="23726E38"/>
    <w:rsid w:val="23785A8B"/>
    <w:rsid w:val="23786C64"/>
    <w:rsid w:val="237F098D"/>
    <w:rsid w:val="238BF8C4"/>
    <w:rsid w:val="23A64A2B"/>
    <w:rsid w:val="23A875C7"/>
    <w:rsid w:val="23ABAFEC"/>
    <w:rsid w:val="23B098B1"/>
    <w:rsid w:val="23B68D76"/>
    <w:rsid w:val="23B72490"/>
    <w:rsid w:val="23CE1420"/>
    <w:rsid w:val="23D1DB0D"/>
    <w:rsid w:val="23E14259"/>
    <w:rsid w:val="23E5A107"/>
    <w:rsid w:val="23E6CCBF"/>
    <w:rsid w:val="23ED3D0C"/>
    <w:rsid w:val="23FCFFF9"/>
    <w:rsid w:val="2404DA73"/>
    <w:rsid w:val="2408255B"/>
    <w:rsid w:val="2413CBE4"/>
    <w:rsid w:val="24248604"/>
    <w:rsid w:val="24361E36"/>
    <w:rsid w:val="2467ABCC"/>
    <w:rsid w:val="24978FC2"/>
    <w:rsid w:val="24A27287"/>
    <w:rsid w:val="24A296B1"/>
    <w:rsid w:val="24A39438"/>
    <w:rsid w:val="24B35C6A"/>
    <w:rsid w:val="24C7F247"/>
    <w:rsid w:val="24CBC0AC"/>
    <w:rsid w:val="24DA6504"/>
    <w:rsid w:val="24E255BD"/>
    <w:rsid w:val="24E4E95D"/>
    <w:rsid w:val="24E89C3E"/>
    <w:rsid w:val="24F759DC"/>
    <w:rsid w:val="24F985DB"/>
    <w:rsid w:val="2503D285"/>
    <w:rsid w:val="25048050"/>
    <w:rsid w:val="25049B48"/>
    <w:rsid w:val="25061CD7"/>
    <w:rsid w:val="2518462B"/>
    <w:rsid w:val="2528804D"/>
    <w:rsid w:val="252B2B91"/>
    <w:rsid w:val="2536F354"/>
    <w:rsid w:val="25387910"/>
    <w:rsid w:val="25426A53"/>
    <w:rsid w:val="2546788C"/>
    <w:rsid w:val="255CE6FF"/>
    <w:rsid w:val="258244E2"/>
    <w:rsid w:val="2587D359"/>
    <w:rsid w:val="258909EE"/>
    <w:rsid w:val="258BA63F"/>
    <w:rsid w:val="258E3C41"/>
    <w:rsid w:val="25A50DE5"/>
    <w:rsid w:val="25A8A9E0"/>
    <w:rsid w:val="25B08D86"/>
    <w:rsid w:val="25B0B408"/>
    <w:rsid w:val="25BA9B21"/>
    <w:rsid w:val="25C3A0DC"/>
    <w:rsid w:val="25CD4651"/>
    <w:rsid w:val="25E84A0E"/>
    <w:rsid w:val="260B3FEA"/>
    <w:rsid w:val="260CCA4D"/>
    <w:rsid w:val="260E0C07"/>
    <w:rsid w:val="26101E41"/>
    <w:rsid w:val="26131FC9"/>
    <w:rsid w:val="261713E5"/>
    <w:rsid w:val="2617703C"/>
    <w:rsid w:val="2618D1FE"/>
    <w:rsid w:val="261F5810"/>
    <w:rsid w:val="263425FD"/>
    <w:rsid w:val="26364B89"/>
    <w:rsid w:val="263BBC6F"/>
    <w:rsid w:val="2656830F"/>
    <w:rsid w:val="26581F58"/>
    <w:rsid w:val="266D770B"/>
    <w:rsid w:val="2682EB03"/>
    <w:rsid w:val="2683DB50"/>
    <w:rsid w:val="268C1D98"/>
    <w:rsid w:val="268C9618"/>
    <w:rsid w:val="268E77DE"/>
    <w:rsid w:val="2691BEA1"/>
    <w:rsid w:val="2692B9DE"/>
    <w:rsid w:val="26998FEB"/>
    <w:rsid w:val="269E64FF"/>
    <w:rsid w:val="26A6A72F"/>
    <w:rsid w:val="26AA502F"/>
    <w:rsid w:val="26BA7933"/>
    <w:rsid w:val="26BBE3A0"/>
    <w:rsid w:val="26C1660E"/>
    <w:rsid w:val="26C87FE7"/>
    <w:rsid w:val="26CB351D"/>
    <w:rsid w:val="26D006A2"/>
    <w:rsid w:val="26DD3516"/>
    <w:rsid w:val="26DD6362"/>
    <w:rsid w:val="26DF3046"/>
    <w:rsid w:val="26E06F97"/>
    <w:rsid w:val="26FC94B8"/>
    <w:rsid w:val="2701F0E2"/>
    <w:rsid w:val="270BAD04"/>
    <w:rsid w:val="2711ECD5"/>
    <w:rsid w:val="27126352"/>
    <w:rsid w:val="2721D521"/>
    <w:rsid w:val="27285354"/>
    <w:rsid w:val="273632EF"/>
    <w:rsid w:val="27507FB5"/>
    <w:rsid w:val="2758DE03"/>
    <w:rsid w:val="276CE5A2"/>
    <w:rsid w:val="2778C41D"/>
    <w:rsid w:val="27791392"/>
    <w:rsid w:val="277E4A55"/>
    <w:rsid w:val="278B6302"/>
    <w:rsid w:val="27977365"/>
    <w:rsid w:val="27A7B8B5"/>
    <w:rsid w:val="27B6334E"/>
    <w:rsid w:val="27BC75E1"/>
    <w:rsid w:val="27BE4C44"/>
    <w:rsid w:val="27C69D32"/>
    <w:rsid w:val="27C9E132"/>
    <w:rsid w:val="27DA53BA"/>
    <w:rsid w:val="27DB513C"/>
    <w:rsid w:val="27EBD71C"/>
    <w:rsid w:val="27F307FA"/>
    <w:rsid w:val="27F363F1"/>
    <w:rsid w:val="27F7CA90"/>
    <w:rsid w:val="27FF4034"/>
    <w:rsid w:val="28067DBA"/>
    <w:rsid w:val="28138FDA"/>
    <w:rsid w:val="281A4455"/>
    <w:rsid w:val="281AADF7"/>
    <w:rsid w:val="2828339C"/>
    <w:rsid w:val="2836959F"/>
    <w:rsid w:val="283975A5"/>
    <w:rsid w:val="2839F5A7"/>
    <w:rsid w:val="284BD711"/>
    <w:rsid w:val="284C4415"/>
    <w:rsid w:val="284E0B27"/>
    <w:rsid w:val="28509346"/>
    <w:rsid w:val="2858A03E"/>
    <w:rsid w:val="285C836F"/>
    <w:rsid w:val="2873710B"/>
    <w:rsid w:val="2877CECB"/>
    <w:rsid w:val="2878753E"/>
    <w:rsid w:val="28830410"/>
    <w:rsid w:val="289A98E9"/>
    <w:rsid w:val="289FCA95"/>
    <w:rsid w:val="28C0E028"/>
    <w:rsid w:val="28D8F0C1"/>
    <w:rsid w:val="28DC04EC"/>
    <w:rsid w:val="28DD9F71"/>
    <w:rsid w:val="28E04537"/>
    <w:rsid w:val="28ECC176"/>
    <w:rsid w:val="28F01DA2"/>
    <w:rsid w:val="28F117FA"/>
    <w:rsid w:val="2908105A"/>
    <w:rsid w:val="2912AA13"/>
    <w:rsid w:val="291EE6C4"/>
    <w:rsid w:val="2927A7AB"/>
    <w:rsid w:val="2944B64E"/>
    <w:rsid w:val="29515569"/>
    <w:rsid w:val="296288AA"/>
    <w:rsid w:val="2963940D"/>
    <w:rsid w:val="2970C066"/>
    <w:rsid w:val="298AA45C"/>
    <w:rsid w:val="29919A58"/>
    <w:rsid w:val="299332B7"/>
    <w:rsid w:val="2993D0BA"/>
    <w:rsid w:val="29999488"/>
    <w:rsid w:val="29A5D130"/>
    <w:rsid w:val="29A84AD9"/>
    <w:rsid w:val="29BBE701"/>
    <w:rsid w:val="29BDB26E"/>
    <w:rsid w:val="29C7BF8B"/>
    <w:rsid w:val="29CADBB9"/>
    <w:rsid w:val="29CD4977"/>
    <w:rsid w:val="29DD7884"/>
    <w:rsid w:val="29E39FA3"/>
    <w:rsid w:val="29E6670F"/>
    <w:rsid w:val="29F08913"/>
    <w:rsid w:val="29F73861"/>
    <w:rsid w:val="2A038E5B"/>
    <w:rsid w:val="2A1BEE9D"/>
    <w:rsid w:val="2A1CC9B3"/>
    <w:rsid w:val="2A1FF27D"/>
    <w:rsid w:val="2A387B11"/>
    <w:rsid w:val="2A4EEB14"/>
    <w:rsid w:val="2A63A249"/>
    <w:rsid w:val="2A6BF2CB"/>
    <w:rsid w:val="2A77A74C"/>
    <w:rsid w:val="2A78071B"/>
    <w:rsid w:val="2A7917D1"/>
    <w:rsid w:val="2A868F29"/>
    <w:rsid w:val="2A8B50F9"/>
    <w:rsid w:val="2A8C4647"/>
    <w:rsid w:val="2AA1F140"/>
    <w:rsid w:val="2AA748B9"/>
    <w:rsid w:val="2AB2C2F6"/>
    <w:rsid w:val="2AB44450"/>
    <w:rsid w:val="2ABE15FD"/>
    <w:rsid w:val="2AC0FF2C"/>
    <w:rsid w:val="2AC17576"/>
    <w:rsid w:val="2ACCFB80"/>
    <w:rsid w:val="2AD1487F"/>
    <w:rsid w:val="2AD79D57"/>
    <w:rsid w:val="2AE8AEC5"/>
    <w:rsid w:val="2AE93962"/>
    <w:rsid w:val="2AE9EC11"/>
    <w:rsid w:val="2AF66CA4"/>
    <w:rsid w:val="2B140A83"/>
    <w:rsid w:val="2B1E3976"/>
    <w:rsid w:val="2B375D79"/>
    <w:rsid w:val="2B3D0627"/>
    <w:rsid w:val="2B421DA5"/>
    <w:rsid w:val="2B55AB4E"/>
    <w:rsid w:val="2B6C4AD1"/>
    <w:rsid w:val="2B6F3C08"/>
    <w:rsid w:val="2B761A71"/>
    <w:rsid w:val="2B765BAF"/>
    <w:rsid w:val="2B7798A5"/>
    <w:rsid w:val="2B788F46"/>
    <w:rsid w:val="2B7B3387"/>
    <w:rsid w:val="2B7DE523"/>
    <w:rsid w:val="2B865E38"/>
    <w:rsid w:val="2B92A20F"/>
    <w:rsid w:val="2B981EE9"/>
    <w:rsid w:val="2B9943AD"/>
    <w:rsid w:val="2BA83DB3"/>
    <w:rsid w:val="2BB43021"/>
    <w:rsid w:val="2BB4F886"/>
    <w:rsid w:val="2BC4B846"/>
    <w:rsid w:val="2BC52168"/>
    <w:rsid w:val="2BD0E8AB"/>
    <w:rsid w:val="2BE0FD6F"/>
    <w:rsid w:val="2BFC0E98"/>
    <w:rsid w:val="2C017B92"/>
    <w:rsid w:val="2C03356B"/>
    <w:rsid w:val="2C051878"/>
    <w:rsid w:val="2C1FDFDB"/>
    <w:rsid w:val="2C20CA8D"/>
    <w:rsid w:val="2C2B44BA"/>
    <w:rsid w:val="2C39D323"/>
    <w:rsid w:val="2C3F77E3"/>
    <w:rsid w:val="2C40FF29"/>
    <w:rsid w:val="2C4311E5"/>
    <w:rsid w:val="2C4B96C2"/>
    <w:rsid w:val="2C55E55C"/>
    <w:rsid w:val="2C5A5DA2"/>
    <w:rsid w:val="2C5DBCB5"/>
    <w:rsid w:val="2C663537"/>
    <w:rsid w:val="2C68DF78"/>
    <w:rsid w:val="2C6A3846"/>
    <w:rsid w:val="2C6DB435"/>
    <w:rsid w:val="2C757EE3"/>
    <w:rsid w:val="2C7755B8"/>
    <w:rsid w:val="2C77ACE9"/>
    <w:rsid w:val="2C80280E"/>
    <w:rsid w:val="2C86A4E4"/>
    <w:rsid w:val="2C917823"/>
    <w:rsid w:val="2C91C890"/>
    <w:rsid w:val="2C9F68D5"/>
    <w:rsid w:val="2CA4D465"/>
    <w:rsid w:val="2CBBB7B5"/>
    <w:rsid w:val="2CDA4B0F"/>
    <w:rsid w:val="2CDE9A1A"/>
    <w:rsid w:val="2CE96F41"/>
    <w:rsid w:val="2CECB142"/>
    <w:rsid w:val="2CF1E175"/>
    <w:rsid w:val="2CFB39B5"/>
    <w:rsid w:val="2D07E0DD"/>
    <w:rsid w:val="2D27FD1F"/>
    <w:rsid w:val="2D366DEE"/>
    <w:rsid w:val="2D396395"/>
    <w:rsid w:val="2D3CD640"/>
    <w:rsid w:val="2D481306"/>
    <w:rsid w:val="2D4F5E6D"/>
    <w:rsid w:val="2D5991A7"/>
    <w:rsid w:val="2D63FF39"/>
    <w:rsid w:val="2D7248CE"/>
    <w:rsid w:val="2D784262"/>
    <w:rsid w:val="2D7B07D1"/>
    <w:rsid w:val="2D7E6C81"/>
    <w:rsid w:val="2D8100A8"/>
    <w:rsid w:val="2D89A834"/>
    <w:rsid w:val="2D93184B"/>
    <w:rsid w:val="2D97E19C"/>
    <w:rsid w:val="2D9922D3"/>
    <w:rsid w:val="2D996A14"/>
    <w:rsid w:val="2DA014C2"/>
    <w:rsid w:val="2DC5A7A4"/>
    <w:rsid w:val="2DC62F5E"/>
    <w:rsid w:val="2DCB814B"/>
    <w:rsid w:val="2DCD2602"/>
    <w:rsid w:val="2DD1F06A"/>
    <w:rsid w:val="2DD502EB"/>
    <w:rsid w:val="2DD71D57"/>
    <w:rsid w:val="2DDA2F12"/>
    <w:rsid w:val="2DE2BBB5"/>
    <w:rsid w:val="2DF9A951"/>
    <w:rsid w:val="2E011104"/>
    <w:rsid w:val="2E16EEED"/>
    <w:rsid w:val="2E1E6479"/>
    <w:rsid w:val="2E3B25DC"/>
    <w:rsid w:val="2E3CB15B"/>
    <w:rsid w:val="2E40C9C9"/>
    <w:rsid w:val="2E475235"/>
    <w:rsid w:val="2E48BC44"/>
    <w:rsid w:val="2E5C7C35"/>
    <w:rsid w:val="2E630F7E"/>
    <w:rsid w:val="2E673581"/>
    <w:rsid w:val="2E69DE72"/>
    <w:rsid w:val="2E69F84E"/>
    <w:rsid w:val="2E75B1B9"/>
    <w:rsid w:val="2E7C1884"/>
    <w:rsid w:val="2E80C40B"/>
    <w:rsid w:val="2E864B40"/>
    <w:rsid w:val="2E9350FA"/>
    <w:rsid w:val="2E9681AD"/>
    <w:rsid w:val="2E9830F8"/>
    <w:rsid w:val="2EA11744"/>
    <w:rsid w:val="2EABA389"/>
    <w:rsid w:val="2EADECC8"/>
    <w:rsid w:val="2EB25120"/>
    <w:rsid w:val="2EB9225F"/>
    <w:rsid w:val="2EB9DEF8"/>
    <w:rsid w:val="2EBE148E"/>
    <w:rsid w:val="2EC7A68E"/>
    <w:rsid w:val="2ECF61A0"/>
    <w:rsid w:val="2EDAA7E5"/>
    <w:rsid w:val="2EDC898D"/>
    <w:rsid w:val="2EE93909"/>
    <w:rsid w:val="2EECAC12"/>
    <w:rsid w:val="2EF44510"/>
    <w:rsid w:val="2EF8B07B"/>
    <w:rsid w:val="2EFC72ED"/>
    <w:rsid w:val="2EFFBAB4"/>
    <w:rsid w:val="2F038FD5"/>
    <w:rsid w:val="2F0B43A6"/>
    <w:rsid w:val="2F0E8C98"/>
    <w:rsid w:val="2F0EC9CC"/>
    <w:rsid w:val="2F171F82"/>
    <w:rsid w:val="2F22EB60"/>
    <w:rsid w:val="2F233DD3"/>
    <w:rsid w:val="2F24A5C2"/>
    <w:rsid w:val="2F334CD2"/>
    <w:rsid w:val="2F34778F"/>
    <w:rsid w:val="2F350775"/>
    <w:rsid w:val="2F3BE43A"/>
    <w:rsid w:val="2F40CE55"/>
    <w:rsid w:val="2F4EAF8B"/>
    <w:rsid w:val="2F5667C2"/>
    <w:rsid w:val="2F6E48F4"/>
    <w:rsid w:val="2F7047FE"/>
    <w:rsid w:val="2F7619D8"/>
    <w:rsid w:val="2F799396"/>
    <w:rsid w:val="2F7D9DCA"/>
    <w:rsid w:val="2F91FC3A"/>
    <w:rsid w:val="2F981536"/>
    <w:rsid w:val="2F99A188"/>
    <w:rsid w:val="2FA5EDED"/>
    <w:rsid w:val="2FB7020A"/>
    <w:rsid w:val="2FD1AFA2"/>
    <w:rsid w:val="2FD4E26F"/>
    <w:rsid w:val="2FE2F010"/>
    <w:rsid w:val="2FE8316F"/>
    <w:rsid w:val="2FF25842"/>
    <w:rsid w:val="2FF58308"/>
    <w:rsid w:val="2FFCA1C4"/>
    <w:rsid w:val="2FFD6243"/>
    <w:rsid w:val="30002C13"/>
    <w:rsid w:val="30061704"/>
    <w:rsid w:val="300BC417"/>
    <w:rsid w:val="300C3EB7"/>
    <w:rsid w:val="301276B9"/>
    <w:rsid w:val="301D5FA7"/>
    <w:rsid w:val="303AE8C6"/>
    <w:rsid w:val="30453496"/>
    <w:rsid w:val="304D374C"/>
    <w:rsid w:val="305A4628"/>
    <w:rsid w:val="30843B1A"/>
    <w:rsid w:val="308BD5CF"/>
    <w:rsid w:val="309EE6D6"/>
    <w:rsid w:val="30A94D47"/>
    <w:rsid w:val="30AACE9A"/>
    <w:rsid w:val="30AF4601"/>
    <w:rsid w:val="30B58238"/>
    <w:rsid w:val="30D36638"/>
    <w:rsid w:val="30D669AA"/>
    <w:rsid w:val="30E8D9BD"/>
    <w:rsid w:val="30ECD69E"/>
    <w:rsid w:val="3105D22C"/>
    <w:rsid w:val="3126BD60"/>
    <w:rsid w:val="313538B2"/>
    <w:rsid w:val="31408849"/>
    <w:rsid w:val="3146B977"/>
    <w:rsid w:val="314DA8E5"/>
    <w:rsid w:val="314EAD39"/>
    <w:rsid w:val="314F5D33"/>
    <w:rsid w:val="3153EC9A"/>
    <w:rsid w:val="315AABB6"/>
    <w:rsid w:val="315E615D"/>
    <w:rsid w:val="315EA481"/>
    <w:rsid w:val="3160DF85"/>
    <w:rsid w:val="3166BB91"/>
    <w:rsid w:val="31678747"/>
    <w:rsid w:val="316ED6D2"/>
    <w:rsid w:val="317573BD"/>
    <w:rsid w:val="31830877"/>
    <w:rsid w:val="31961F91"/>
    <w:rsid w:val="3196E232"/>
    <w:rsid w:val="3199A583"/>
    <w:rsid w:val="319DDC51"/>
    <w:rsid w:val="31A9B4D5"/>
    <w:rsid w:val="31AD92F0"/>
    <w:rsid w:val="31B7D197"/>
    <w:rsid w:val="31BD0298"/>
    <w:rsid w:val="31C178E8"/>
    <w:rsid w:val="31C1E1C9"/>
    <w:rsid w:val="31E0AF06"/>
    <w:rsid w:val="31E309A0"/>
    <w:rsid w:val="31E3B77F"/>
    <w:rsid w:val="31FCE606"/>
    <w:rsid w:val="31FCEA56"/>
    <w:rsid w:val="31FDD763"/>
    <w:rsid w:val="320262C7"/>
    <w:rsid w:val="321522C5"/>
    <w:rsid w:val="321DC64B"/>
    <w:rsid w:val="3228A750"/>
    <w:rsid w:val="322E997B"/>
    <w:rsid w:val="323D73BB"/>
    <w:rsid w:val="3241B76F"/>
    <w:rsid w:val="3254F1EF"/>
    <w:rsid w:val="325E8737"/>
    <w:rsid w:val="326228F7"/>
    <w:rsid w:val="326B24A8"/>
    <w:rsid w:val="3273890D"/>
    <w:rsid w:val="3294EB1C"/>
    <w:rsid w:val="329B4FEE"/>
    <w:rsid w:val="32AAE49E"/>
    <w:rsid w:val="32B2B989"/>
    <w:rsid w:val="32B2F6BF"/>
    <w:rsid w:val="32BBF66F"/>
    <w:rsid w:val="32C07A7D"/>
    <w:rsid w:val="32C1DF92"/>
    <w:rsid w:val="32C49278"/>
    <w:rsid w:val="32CB2BB5"/>
    <w:rsid w:val="32D20F7E"/>
    <w:rsid w:val="32D2CA6B"/>
    <w:rsid w:val="32D8DF64"/>
    <w:rsid w:val="32DAB176"/>
    <w:rsid w:val="32E19787"/>
    <w:rsid w:val="32EE95EA"/>
    <w:rsid w:val="3308DF79"/>
    <w:rsid w:val="331413FF"/>
    <w:rsid w:val="3315F479"/>
    <w:rsid w:val="331C945E"/>
    <w:rsid w:val="3334D8F0"/>
    <w:rsid w:val="333E0235"/>
    <w:rsid w:val="333F412C"/>
    <w:rsid w:val="333F9A5D"/>
    <w:rsid w:val="336CEA0E"/>
    <w:rsid w:val="336CF99C"/>
    <w:rsid w:val="336F4C09"/>
    <w:rsid w:val="338B5263"/>
    <w:rsid w:val="3394F638"/>
    <w:rsid w:val="339B5C22"/>
    <w:rsid w:val="339C30A4"/>
    <w:rsid w:val="33A845B6"/>
    <w:rsid w:val="33AA26D8"/>
    <w:rsid w:val="33DC726A"/>
    <w:rsid w:val="33E07279"/>
    <w:rsid w:val="33E78F04"/>
    <w:rsid w:val="33E8F5F4"/>
    <w:rsid w:val="33EC5C2E"/>
    <w:rsid w:val="33FA10BD"/>
    <w:rsid w:val="33FECA5C"/>
    <w:rsid w:val="3400D8EB"/>
    <w:rsid w:val="340270E3"/>
    <w:rsid w:val="3402968B"/>
    <w:rsid w:val="340C72E2"/>
    <w:rsid w:val="34124B84"/>
    <w:rsid w:val="3426D92C"/>
    <w:rsid w:val="342B0DDA"/>
    <w:rsid w:val="3444E635"/>
    <w:rsid w:val="344636B7"/>
    <w:rsid w:val="3447C331"/>
    <w:rsid w:val="3457BB21"/>
    <w:rsid w:val="34695C9D"/>
    <w:rsid w:val="346F81EE"/>
    <w:rsid w:val="348792DA"/>
    <w:rsid w:val="3489FDB9"/>
    <w:rsid w:val="349523A2"/>
    <w:rsid w:val="349C52AB"/>
    <w:rsid w:val="34A3F9DB"/>
    <w:rsid w:val="34BB1EA9"/>
    <w:rsid w:val="34BE174B"/>
    <w:rsid w:val="34CAB81A"/>
    <w:rsid w:val="34CDD291"/>
    <w:rsid w:val="34CF6E1A"/>
    <w:rsid w:val="34DA1396"/>
    <w:rsid w:val="34E8ACE6"/>
    <w:rsid w:val="34EC053F"/>
    <w:rsid w:val="34F5199A"/>
    <w:rsid w:val="34F7CC53"/>
    <w:rsid w:val="3501EAEF"/>
    <w:rsid w:val="350C4BD9"/>
    <w:rsid w:val="350F5172"/>
    <w:rsid w:val="351D4292"/>
    <w:rsid w:val="3533326D"/>
    <w:rsid w:val="353826EC"/>
    <w:rsid w:val="353D4FF9"/>
    <w:rsid w:val="3542CD22"/>
    <w:rsid w:val="354A4E6A"/>
    <w:rsid w:val="3554F097"/>
    <w:rsid w:val="35571280"/>
    <w:rsid w:val="35605F8B"/>
    <w:rsid w:val="35630A39"/>
    <w:rsid w:val="356AF2DE"/>
    <w:rsid w:val="35783D29"/>
    <w:rsid w:val="3578FE7B"/>
    <w:rsid w:val="3581F7DC"/>
    <w:rsid w:val="359B1C84"/>
    <w:rsid w:val="35A5F1CF"/>
    <w:rsid w:val="35AE3929"/>
    <w:rsid w:val="35C2523E"/>
    <w:rsid w:val="35CBCCE1"/>
    <w:rsid w:val="35D26F71"/>
    <w:rsid w:val="35D3E682"/>
    <w:rsid w:val="35E94DF2"/>
    <w:rsid w:val="35EC27A5"/>
    <w:rsid w:val="360105F5"/>
    <w:rsid w:val="360CDFFE"/>
    <w:rsid w:val="3625444A"/>
    <w:rsid w:val="3638156B"/>
    <w:rsid w:val="363956FC"/>
    <w:rsid w:val="3639D8CB"/>
    <w:rsid w:val="364E4B5C"/>
    <w:rsid w:val="3653D844"/>
    <w:rsid w:val="36550A04"/>
    <w:rsid w:val="36562B25"/>
    <w:rsid w:val="366029C7"/>
    <w:rsid w:val="3662E6E9"/>
    <w:rsid w:val="36674A7D"/>
    <w:rsid w:val="3675B9FA"/>
    <w:rsid w:val="3681D442"/>
    <w:rsid w:val="36859821"/>
    <w:rsid w:val="36A57BED"/>
    <w:rsid w:val="36ABD158"/>
    <w:rsid w:val="36CEE729"/>
    <w:rsid w:val="36E50000"/>
    <w:rsid w:val="36EBF384"/>
    <w:rsid w:val="36F14E86"/>
    <w:rsid w:val="36F4FFE4"/>
    <w:rsid w:val="3703CB05"/>
    <w:rsid w:val="371EE6A3"/>
    <w:rsid w:val="3721EC24"/>
    <w:rsid w:val="372419C1"/>
    <w:rsid w:val="373858AF"/>
    <w:rsid w:val="37393DC6"/>
    <w:rsid w:val="373F6290"/>
    <w:rsid w:val="374D4E17"/>
    <w:rsid w:val="37577003"/>
    <w:rsid w:val="37634ED4"/>
    <w:rsid w:val="37652046"/>
    <w:rsid w:val="376B2EC4"/>
    <w:rsid w:val="376FFB3C"/>
    <w:rsid w:val="377C73F0"/>
    <w:rsid w:val="37831D3D"/>
    <w:rsid w:val="3787FB95"/>
    <w:rsid w:val="3788A8EA"/>
    <w:rsid w:val="378B015B"/>
    <w:rsid w:val="378CB6BE"/>
    <w:rsid w:val="37A02603"/>
    <w:rsid w:val="37BBC6D5"/>
    <w:rsid w:val="37CD5106"/>
    <w:rsid w:val="37DE42B9"/>
    <w:rsid w:val="37F23234"/>
    <w:rsid w:val="37FC865E"/>
    <w:rsid w:val="37FE2158"/>
    <w:rsid w:val="3800F9C7"/>
    <w:rsid w:val="381679D8"/>
    <w:rsid w:val="381BEDCA"/>
    <w:rsid w:val="381CB33B"/>
    <w:rsid w:val="382677A2"/>
    <w:rsid w:val="3829C20F"/>
    <w:rsid w:val="382A6B37"/>
    <w:rsid w:val="382D35FC"/>
    <w:rsid w:val="382DF5C5"/>
    <w:rsid w:val="38346826"/>
    <w:rsid w:val="383C150C"/>
    <w:rsid w:val="38486C9B"/>
    <w:rsid w:val="38507046"/>
    <w:rsid w:val="3854AEBF"/>
    <w:rsid w:val="386180BD"/>
    <w:rsid w:val="3864110D"/>
    <w:rsid w:val="386AFDBD"/>
    <w:rsid w:val="3875AFD6"/>
    <w:rsid w:val="387808CF"/>
    <w:rsid w:val="387D0F89"/>
    <w:rsid w:val="38834D7F"/>
    <w:rsid w:val="3883FE4E"/>
    <w:rsid w:val="38884416"/>
    <w:rsid w:val="38891778"/>
    <w:rsid w:val="388E6056"/>
    <w:rsid w:val="38B624D3"/>
    <w:rsid w:val="38BAA3FA"/>
    <w:rsid w:val="38C403DC"/>
    <w:rsid w:val="38C8BF4B"/>
    <w:rsid w:val="38E84162"/>
    <w:rsid w:val="38EF7B61"/>
    <w:rsid w:val="3910288F"/>
    <w:rsid w:val="39184612"/>
    <w:rsid w:val="39313977"/>
    <w:rsid w:val="3936BBB8"/>
    <w:rsid w:val="394F2BD0"/>
    <w:rsid w:val="39561035"/>
    <w:rsid w:val="39587EF9"/>
    <w:rsid w:val="395A4FF0"/>
    <w:rsid w:val="395B6CBF"/>
    <w:rsid w:val="395EDDF2"/>
    <w:rsid w:val="395FE69A"/>
    <w:rsid w:val="39658BE2"/>
    <w:rsid w:val="3966E458"/>
    <w:rsid w:val="39681FAF"/>
    <w:rsid w:val="3978AF31"/>
    <w:rsid w:val="39850BA7"/>
    <w:rsid w:val="398DDF70"/>
    <w:rsid w:val="398F8F0C"/>
    <w:rsid w:val="399018B4"/>
    <w:rsid w:val="399D1437"/>
    <w:rsid w:val="39AC48BB"/>
    <w:rsid w:val="39AE12DD"/>
    <w:rsid w:val="39C5173D"/>
    <w:rsid w:val="39D66988"/>
    <w:rsid w:val="39EC2C47"/>
    <w:rsid w:val="39EC826B"/>
    <w:rsid w:val="39F9E320"/>
    <w:rsid w:val="39FAEA8C"/>
    <w:rsid w:val="39FBC729"/>
    <w:rsid w:val="3A1054F8"/>
    <w:rsid w:val="3A144ACB"/>
    <w:rsid w:val="3A21948C"/>
    <w:rsid w:val="3A219F74"/>
    <w:rsid w:val="3A25A834"/>
    <w:rsid w:val="3A2CA725"/>
    <w:rsid w:val="3A3B5661"/>
    <w:rsid w:val="3A5710F7"/>
    <w:rsid w:val="3A594E8C"/>
    <w:rsid w:val="3A5B3DD7"/>
    <w:rsid w:val="3A60248A"/>
    <w:rsid w:val="3A64D9B1"/>
    <w:rsid w:val="3A6881C5"/>
    <w:rsid w:val="3A6FE0B6"/>
    <w:rsid w:val="3A78496B"/>
    <w:rsid w:val="3A89ADDE"/>
    <w:rsid w:val="3A8B8634"/>
    <w:rsid w:val="3A8C229A"/>
    <w:rsid w:val="3AA5221D"/>
    <w:rsid w:val="3AA96819"/>
    <w:rsid w:val="3ABB9F04"/>
    <w:rsid w:val="3AC782EB"/>
    <w:rsid w:val="3AD05C5D"/>
    <w:rsid w:val="3AD906D8"/>
    <w:rsid w:val="3AE616CA"/>
    <w:rsid w:val="3AF9BDAB"/>
    <w:rsid w:val="3B0300B5"/>
    <w:rsid w:val="3B1F8940"/>
    <w:rsid w:val="3B207B0A"/>
    <w:rsid w:val="3B233C96"/>
    <w:rsid w:val="3B292F26"/>
    <w:rsid w:val="3B33EFE0"/>
    <w:rsid w:val="3B38E725"/>
    <w:rsid w:val="3B392396"/>
    <w:rsid w:val="3B47FE42"/>
    <w:rsid w:val="3B4B7C16"/>
    <w:rsid w:val="3B56D670"/>
    <w:rsid w:val="3B6D4261"/>
    <w:rsid w:val="3B9A4AE9"/>
    <w:rsid w:val="3B9AA129"/>
    <w:rsid w:val="3BA30DF0"/>
    <w:rsid w:val="3BB3AB08"/>
    <w:rsid w:val="3BC04110"/>
    <w:rsid w:val="3BC9665F"/>
    <w:rsid w:val="3BD2DD6C"/>
    <w:rsid w:val="3BD39DF0"/>
    <w:rsid w:val="3BDB4A0D"/>
    <w:rsid w:val="3BE4BB67"/>
    <w:rsid w:val="3BF36AE6"/>
    <w:rsid w:val="3BFE22F7"/>
    <w:rsid w:val="3C071CE8"/>
    <w:rsid w:val="3C1838AA"/>
    <w:rsid w:val="3C234023"/>
    <w:rsid w:val="3C249733"/>
    <w:rsid w:val="3C2A96AA"/>
    <w:rsid w:val="3C443806"/>
    <w:rsid w:val="3C4E0A9B"/>
    <w:rsid w:val="3C527BE6"/>
    <w:rsid w:val="3C56F85A"/>
    <w:rsid w:val="3C5C8B99"/>
    <w:rsid w:val="3C5EBE39"/>
    <w:rsid w:val="3C6993E5"/>
    <w:rsid w:val="3C7FBA4F"/>
    <w:rsid w:val="3C835FEB"/>
    <w:rsid w:val="3C8DCE61"/>
    <w:rsid w:val="3C8F0EC8"/>
    <w:rsid w:val="3C9EC00C"/>
    <w:rsid w:val="3CA145AB"/>
    <w:rsid w:val="3CB5473B"/>
    <w:rsid w:val="3CBC6EFC"/>
    <w:rsid w:val="3CC785DD"/>
    <w:rsid w:val="3CD71679"/>
    <w:rsid w:val="3CD9BA43"/>
    <w:rsid w:val="3CE37D4D"/>
    <w:rsid w:val="3CFD8BD8"/>
    <w:rsid w:val="3D1E5088"/>
    <w:rsid w:val="3D2C15AD"/>
    <w:rsid w:val="3D2E4629"/>
    <w:rsid w:val="3D336027"/>
    <w:rsid w:val="3D3C4091"/>
    <w:rsid w:val="3D3FFAFF"/>
    <w:rsid w:val="3D44F3A2"/>
    <w:rsid w:val="3D69AC3A"/>
    <w:rsid w:val="3D78F94A"/>
    <w:rsid w:val="3D7BFDAE"/>
    <w:rsid w:val="3D894192"/>
    <w:rsid w:val="3D9B4B47"/>
    <w:rsid w:val="3DA1CC0D"/>
    <w:rsid w:val="3DA3C064"/>
    <w:rsid w:val="3DB50CD5"/>
    <w:rsid w:val="3DB9346B"/>
    <w:rsid w:val="3DBAE1FB"/>
    <w:rsid w:val="3DCAA099"/>
    <w:rsid w:val="3DD4C12C"/>
    <w:rsid w:val="3DD64BCA"/>
    <w:rsid w:val="3DD68DEC"/>
    <w:rsid w:val="3DFBF808"/>
    <w:rsid w:val="3DFED955"/>
    <w:rsid w:val="3E05B93B"/>
    <w:rsid w:val="3E065238"/>
    <w:rsid w:val="3E1BF6D2"/>
    <w:rsid w:val="3E1ECA17"/>
    <w:rsid w:val="3E37CECC"/>
    <w:rsid w:val="3E3BE90A"/>
    <w:rsid w:val="3E43A100"/>
    <w:rsid w:val="3E4E4512"/>
    <w:rsid w:val="3E584DA1"/>
    <w:rsid w:val="3E58715B"/>
    <w:rsid w:val="3E5ED2B0"/>
    <w:rsid w:val="3E67028C"/>
    <w:rsid w:val="3E6752D4"/>
    <w:rsid w:val="3E6A4E51"/>
    <w:rsid w:val="3E6D5136"/>
    <w:rsid w:val="3E79424C"/>
    <w:rsid w:val="3E8682A0"/>
    <w:rsid w:val="3E9B2945"/>
    <w:rsid w:val="3E9C97FE"/>
    <w:rsid w:val="3EAA3256"/>
    <w:rsid w:val="3EAF58A0"/>
    <w:rsid w:val="3EBF0CF2"/>
    <w:rsid w:val="3EC5788D"/>
    <w:rsid w:val="3EC938C5"/>
    <w:rsid w:val="3ECB904A"/>
    <w:rsid w:val="3ECD1208"/>
    <w:rsid w:val="3ED3BBB4"/>
    <w:rsid w:val="3ED98304"/>
    <w:rsid w:val="3EFEB62E"/>
    <w:rsid w:val="3F031E72"/>
    <w:rsid w:val="3F0E4703"/>
    <w:rsid w:val="3F1675E2"/>
    <w:rsid w:val="3F182BB9"/>
    <w:rsid w:val="3F2201AC"/>
    <w:rsid w:val="3F2FA127"/>
    <w:rsid w:val="3F331740"/>
    <w:rsid w:val="3F37FF24"/>
    <w:rsid w:val="3F39F230"/>
    <w:rsid w:val="3F421D51"/>
    <w:rsid w:val="3F516F21"/>
    <w:rsid w:val="3F596781"/>
    <w:rsid w:val="3F5E86E8"/>
    <w:rsid w:val="3F66E445"/>
    <w:rsid w:val="3F806842"/>
    <w:rsid w:val="3F91EE8C"/>
    <w:rsid w:val="3FB5FB9C"/>
    <w:rsid w:val="3FBAF84C"/>
    <w:rsid w:val="3FBC1EA5"/>
    <w:rsid w:val="3FC3F34C"/>
    <w:rsid w:val="3FC94B63"/>
    <w:rsid w:val="3FCD470E"/>
    <w:rsid w:val="3FCF910E"/>
    <w:rsid w:val="3FD021CE"/>
    <w:rsid w:val="3FD2C021"/>
    <w:rsid w:val="3FD300B2"/>
    <w:rsid w:val="3FE830E7"/>
    <w:rsid w:val="3FEDE593"/>
    <w:rsid w:val="400F9C66"/>
    <w:rsid w:val="40164A21"/>
    <w:rsid w:val="401A7133"/>
    <w:rsid w:val="401F1EA7"/>
    <w:rsid w:val="402FE45E"/>
    <w:rsid w:val="40391789"/>
    <w:rsid w:val="40423F29"/>
    <w:rsid w:val="4054676D"/>
    <w:rsid w:val="40636637"/>
    <w:rsid w:val="406E70AE"/>
    <w:rsid w:val="4077A2D6"/>
    <w:rsid w:val="407EF136"/>
    <w:rsid w:val="407F1D4C"/>
    <w:rsid w:val="40904DC7"/>
    <w:rsid w:val="40A3F943"/>
    <w:rsid w:val="40A97B64"/>
    <w:rsid w:val="40AE1289"/>
    <w:rsid w:val="40B21429"/>
    <w:rsid w:val="40B26DFB"/>
    <w:rsid w:val="40BDB9CD"/>
    <w:rsid w:val="40C04936"/>
    <w:rsid w:val="40C5501D"/>
    <w:rsid w:val="40CB9CE1"/>
    <w:rsid w:val="40CF452D"/>
    <w:rsid w:val="40D33123"/>
    <w:rsid w:val="40D7779D"/>
    <w:rsid w:val="40DDCE3E"/>
    <w:rsid w:val="40DDD95B"/>
    <w:rsid w:val="40E5B5A7"/>
    <w:rsid w:val="40E60C15"/>
    <w:rsid w:val="410986F1"/>
    <w:rsid w:val="4118B1BF"/>
    <w:rsid w:val="411B5969"/>
    <w:rsid w:val="411E63E8"/>
    <w:rsid w:val="412A5E38"/>
    <w:rsid w:val="4137683A"/>
    <w:rsid w:val="41497390"/>
    <w:rsid w:val="414A18DF"/>
    <w:rsid w:val="414A9B70"/>
    <w:rsid w:val="41533A30"/>
    <w:rsid w:val="41590803"/>
    <w:rsid w:val="4160FFDA"/>
    <w:rsid w:val="41688B5E"/>
    <w:rsid w:val="416D7619"/>
    <w:rsid w:val="4176B877"/>
    <w:rsid w:val="41797819"/>
    <w:rsid w:val="41846C56"/>
    <w:rsid w:val="418BE67A"/>
    <w:rsid w:val="419EBEAF"/>
    <w:rsid w:val="41A69947"/>
    <w:rsid w:val="41AA827F"/>
    <w:rsid w:val="41AEBD5D"/>
    <w:rsid w:val="41C046B2"/>
    <w:rsid w:val="41C88E7A"/>
    <w:rsid w:val="41CBF27D"/>
    <w:rsid w:val="41CEBE2B"/>
    <w:rsid w:val="41D6B499"/>
    <w:rsid w:val="41E11201"/>
    <w:rsid w:val="41E71285"/>
    <w:rsid w:val="41E93959"/>
    <w:rsid w:val="41EE7B57"/>
    <w:rsid w:val="41F058F2"/>
    <w:rsid w:val="41F05A5A"/>
    <w:rsid w:val="420162AB"/>
    <w:rsid w:val="420E12F5"/>
    <w:rsid w:val="421E1AC4"/>
    <w:rsid w:val="422804F2"/>
    <w:rsid w:val="42295FFE"/>
    <w:rsid w:val="423A7DBF"/>
    <w:rsid w:val="4246E15C"/>
    <w:rsid w:val="424A56A3"/>
    <w:rsid w:val="4261F8BF"/>
    <w:rsid w:val="426FF0D6"/>
    <w:rsid w:val="428ABF8B"/>
    <w:rsid w:val="42943D3B"/>
    <w:rsid w:val="429BD9B8"/>
    <w:rsid w:val="42AB558E"/>
    <w:rsid w:val="42BB5C0F"/>
    <w:rsid w:val="42C638E5"/>
    <w:rsid w:val="42C87D1E"/>
    <w:rsid w:val="42CC4DA6"/>
    <w:rsid w:val="42D3B186"/>
    <w:rsid w:val="42D67E09"/>
    <w:rsid w:val="42D6EC0B"/>
    <w:rsid w:val="42DB63EC"/>
    <w:rsid w:val="42DEC43D"/>
    <w:rsid w:val="42DF42EE"/>
    <w:rsid w:val="42F6B670"/>
    <w:rsid w:val="4300AAF4"/>
    <w:rsid w:val="43077C04"/>
    <w:rsid w:val="43080454"/>
    <w:rsid w:val="4308B961"/>
    <w:rsid w:val="430F690A"/>
    <w:rsid w:val="4311A4A6"/>
    <w:rsid w:val="4315AC75"/>
    <w:rsid w:val="432C4F90"/>
    <w:rsid w:val="434481B7"/>
    <w:rsid w:val="434AB519"/>
    <w:rsid w:val="43500433"/>
    <w:rsid w:val="4353D646"/>
    <w:rsid w:val="435AD867"/>
    <w:rsid w:val="436400C9"/>
    <w:rsid w:val="4368E390"/>
    <w:rsid w:val="43817C53"/>
    <w:rsid w:val="43851F4F"/>
    <w:rsid w:val="438C9F8F"/>
    <w:rsid w:val="439295B5"/>
    <w:rsid w:val="439CFCD8"/>
    <w:rsid w:val="43A6CEEE"/>
    <w:rsid w:val="43AB9C41"/>
    <w:rsid w:val="43AF9636"/>
    <w:rsid w:val="43BFD62E"/>
    <w:rsid w:val="43CB1B4D"/>
    <w:rsid w:val="43CB4C08"/>
    <w:rsid w:val="43CBAE54"/>
    <w:rsid w:val="43D888CC"/>
    <w:rsid w:val="43D93F54"/>
    <w:rsid w:val="43E02C89"/>
    <w:rsid w:val="43E4B4B6"/>
    <w:rsid w:val="43E5DDAF"/>
    <w:rsid w:val="43E79916"/>
    <w:rsid w:val="43F294AA"/>
    <w:rsid w:val="44057320"/>
    <w:rsid w:val="4413A9B2"/>
    <w:rsid w:val="441E2149"/>
    <w:rsid w:val="44243D08"/>
    <w:rsid w:val="443498E8"/>
    <w:rsid w:val="444E79CF"/>
    <w:rsid w:val="44812497"/>
    <w:rsid w:val="4485DD97"/>
    <w:rsid w:val="4492E74B"/>
    <w:rsid w:val="4494C08E"/>
    <w:rsid w:val="4495CF2A"/>
    <w:rsid w:val="44A73430"/>
    <w:rsid w:val="44C3FA32"/>
    <w:rsid w:val="44D11F01"/>
    <w:rsid w:val="44D1AB8C"/>
    <w:rsid w:val="44FD00F0"/>
    <w:rsid w:val="45167B92"/>
    <w:rsid w:val="451F007D"/>
    <w:rsid w:val="4537BE1F"/>
    <w:rsid w:val="453A37FC"/>
    <w:rsid w:val="454338CE"/>
    <w:rsid w:val="4544FFCC"/>
    <w:rsid w:val="4548FD58"/>
    <w:rsid w:val="45555804"/>
    <w:rsid w:val="45678CDC"/>
    <w:rsid w:val="4568F92E"/>
    <w:rsid w:val="456E5AD0"/>
    <w:rsid w:val="457CDAB6"/>
    <w:rsid w:val="4591D88E"/>
    <w:rsid w:val="459B5412"/>
    <w:rsid w:val="45A48A47"/>
    <w:rsid w:val="45AA513B"/>
    <w:rsid w:val="45D36787"/>
    <w:rsid w:val="45D57D8D"/>
    <w:rsid w:val="45DB9724"/>
    <w:rsid w:val="45DCA9D3"/>
    <w:rsid w:val="45E08561"/>
    <w:rsid w:val="45E82B6E"/>
    <w:rsid w:val="45FFB48C"/>
    <w:rsid w:val="460FA794"/>
    <w:rsid w:val="4611E8D5"/>
    <w:rsid w:val="462B6B43"/>
    <w:rsid w:val="462C8F52"/>
    <w:rsid w:val="462CEE9E"/>
    <w:rsid w:val="46359717"/>
    <w:rsid w:val="4638B309"/>
    <w:rsid w:val="46425FF8"/>
    <w:rsid w:val="465A076D"/>
    <w:rsid w:val="4671C2D1"/>
    <w:rsid w:val="46721E8B"/>
    <w:rsid w:val="46741A51"/>
    <w:rsid w:val="467A4917"/>
    <w:rsid w:val="467B920B"/>
    <w:rsid w:val="468D8287"/>
    <w:rsid w:val="46925DCE"/>
    <w:rsid w:val="4692911D"/>
    <w:rsid w:val="46A9F224"/>
    <w:rsid w:val="46B71CE1"/>
    <w:rsid w:val="46BB012B"/>
    <w:rsid w:val="46BCD9B7"/>
    <w:rsid w:val="46C225AD"/>
    <w:rsid w:val="46DE3B6D"/>
    <w:rsid w:val="46FACBC1"/>
    <w:rsid w:val="470DE05A"/>
    <w:rsid w:val="4722E6FF"/>
    <w:rsid w:val="4724C0FE"/>
    <w:rsid w:val="472E15A1"/>
    <w:rsid w:val="472ED067"/>
    <w:rsid w:val="47322C66"/>
    <w:rsid w:val="473B76AE"/>
    <w:rsid w:val="4740793B"/>
    <w:rsid w:val="47449406"/>
    <w:rsid w:val="4749526E"/>
    <w:rsid w:val="475B4CD2"/>
    <w:rsid w:val="476EF2C6"/>
    <w:rsid w:val="4775F106"/>
    <w:rsid w:val="4778A8DA"/>
    <w:rsid w:val="478E0630"/>
    <w:rsid w:val="479234F2"/>
    <w:rsid w:val="4798E580"/>
    <w:rsid w:val="479B6F66"/>
    <w:rsid w:val="479F9F77"/>
    <w:rsid w:val="47AE1968"/>
    <w:rsid w:val="47BBFFDA"/>
    <w:rsid w:val="47CC5A75"/>
    <w:rsid w:val="47D7FE64"/>
    <w:rsid w:val="47D8FF25"/>
    <w:rsid w:val="47D9B8DA"/>
    <w:rsid w:val="47DC27F3"/>
    <w:rsid w:val="47F8A4CD"/>
    <w:rsid w:val="47FABCAD"/>
    <w:rsid w:val="47FB7BDD"/>
    <w:rsid w:val="48032008"/>
    <w:rsid w:val="4812BD6C"/>
    <w:rsid w:val="4813E2DE"/>
    <w:rsid w:val="48174EF5"/>
    <w:rsid w:val="48198633"/>
    <w:rsid w:val="481AED2A"/>
    <w:rsid w:val="481FB747"/>
    <w:rsid w:val="48263306"/>
    <w:rsid w:val="482B46B9"/>
    <w:rsid w:val="4837DB8A"/>
    <w:rsid w:val="48578A89"/>
    <w:rsid w:val="485B36C2"/>
    <w:rsid w:val="485F01A7"/>
    <w:rsid w:val="485F0FCB"/>
    <w:rsid w:val="486EBC31"/>
    <w:rsid w:val="48793564"/>
    <w:rsid w:val="487AB2BF"/>
    <w:rsid w:val="487DC8D4"/>
    <w:rsid w:val="488CA7DF"/>
    <w:rsid w:val="488E4F6E"/>
    <w:rsid w:val="4894BE5E"/>
    <w:rsid w:val="489CD5A8"/>
    <w:rsid w:val="48B03560"/>
    <w:rsid w:val="48B6F093"/>
    <w:rsid w:val="48C5495D"/>
    <w:rsid w:val="48CF40A5"/>
    <w:rsid w:val="48D54282"/>
    <w:rsid w:val="48D900A1"/>
    <w:rsid w:val="48E76B05"/>
    <w:rsid w:val="48E789EE"/>
    <w:rsid w:val="48F2DECC"/>
    <w:rsid w:val="48F9A421"/>
    <w:rsid w:val="48F9CDE9"/>
    <w:rsid w:val="490938B8"/>
    <w:rsid w:val="490AF69C"/>
    <w:rsid w:val="490B03EC"/>
    <w:rsid w:val="490C292D"/>
    <w:rsid w:val="49197596"/>
    <w:rsid w:val="492E6840"/>
    <w:rsid w:val="49343986"/>
    <w:rsid w:val="493DCFAD"/>
    <w:rsid w:val="49472936"/>
    <w:rsid w:val="4953F778"/>
    <w:rsid w:val="4953F8DB"/>
    <w:rsid w:val="4958F4FD"/>
    <w:rsid w:val="495A9840"/>
    <w:rsid w:val="49607819"/>
    <w:rsid w:val="49610580"/>
    <w:rsid w:val="496747BF"/>
    <w:rsid w:val="496AED90"/>
    <w:rsid w:val="497A8058"/>
    <w:rsid w:val="497CFD8B"/>
    <w:rsid w:val="49839A9C"/>
    <w:rsid w:val="498CD25A"/>
    <w:rsid w:val="498E757E"/>
    <w:rsid w:val="4999BDE5"/>
    <w:rsid w:val="499E645D"/>
    <w:rsid w:val="49A422BF"/>
    <w:rsid w:val="49B1582E"/>
    <w:rsid w:val="49C1A349"/>
    <w:rsid w:val="49C6013B"/>
    <w:rsid w:val="49CFA12B"/>
    <w:rsid w:val="49DEE368"/>
    <w:rsid w:val="49E0BAFC"/>
    <w:rsid w:val="49EC42AC"/>
    <w:rsid w:val="49F0669F"/>
    <w:rsid w:val="4A0A6895"/>
    <w:rsid w:val="4A0E6DC3"/>
    <w:rsid w:val="4A2A283A"/>
    <w:rsid w:val="4A33AF85"/>
    <w:rsid w:val="4A35960E"/>
    <w:rsid w:val="4A4EA634"/>
    <w:rsid w:val="4A54E3DA"/>
    <w:rsid w:val="4A579718"/>
    <w:rsid w:val="4A5B91E0"/>
    <w:rsid w:val="4A5E9E6B"/>
    <w:rsid w:val="4A60D89D"/>
    <w:rsid w:val="4A6FC0A7"/>
    <w:rsid w:val="4A7744EF"/>
    <w:rsid w:val="4A7D1D69"/>
    <w:rsid w:val="4A843480"/>
    <w:rsid w:val="4A90ADD1"/>
    <w:rsid w:val="4A95C361"/>
    <w:rsid w:val="4AA62FB4"/>
    <w:rsid w:val="4AA7E86C"/>
    <w:rsid w:val="4AA870AD"/>
    <w:rsid w:val="4AAF7323"/>
    <w:rsid w:val="4AB5A474"/>
    <w:rsid w:val="4AB7F453"/>
    <w:rsid w:val="4AB8EEAA"/>
    <w:rsid w:val="4ABF40D9"/>
    <w:rsid w:val="4AC6F9EE"/>
    <w:rsid w:val="4AD35499"/>
    <w:rsid w:val="4AD63371"/>
    <w:rsid w:val="4AE29A7C"/>
    <w:rsid w:val="4AE3153D"/>
    <w:rsid w:val="4AE46DEE"/>
    <w:rsid w:val="4AEE0C95"/>
    <w:rsid w:val="4AFB1349"/>
    <w:rsid w:val="4B0D766E"/>
    <w:rsid w:val="4B0E78DF"/>
    <w:rsid w:val="4B16C068"/>
    <w:rsid w:val="4B17FAAC"/>
    <w:rsid w:val="4B2525D7"/>
    <w:rsid w:val="4B27B32F"/>
    <w:rsid w:val="4B2ADDF1"/>
    <w:rsid w:val="4B3267C6"/>
    <w:rsid w:val="4B345ACB"/>
    <w:rsid w:val="4B3B317B"/>
    <w:rsid w:val="4B3B94A9"/>
    <w:rsid w:val="4B4DCB27"/>
    <w:rsid w:val="4B4EEF44"/>
    <w:rsid w:val="4B4F0463"/>
    <w:rsid w:val="4B55CDB4"/>
    <w:rsid w:val="4B627F29"/>
    <w:rsid w:val="4B712DFD"/>
    <w:rsid w:val="4B713686"/>
    <w:rsid w:val="4B721AB4"/>
    <w:rsid w:val="4B7545B5"/>
    <w:rsid w:val="4B78C7CE"/>
    <w:rsid w:val="4B7BC3D0"/>
    <w:rsid w:val="4B7E2786"/>
    <w:rsid w:val="4B8D4ADB"/>
    <w:rsid w:val="4B8E28AF"/>
    <w:rsid w:val="4B8E3179"/>
    <w:rsid w:val="4B94DF90"/>
    <w:rsid w:val="4B958DCA"/>
    <w:rsid w:val="4B95A354"/>
    <w:rsid w:val="4BA77585"/>
    <w:rsid w:val="4BAC30BB"/>
    <w:rsid w:val="4BC30A38"/>
    <w:rsid w:val="4BCB6FD5"/>
    <w:rsid w:val="4BCBC9CB"/>
    <w:rsid w:val="4BD1D66E"/>
    <w:rsid w:val="4BD69C99"/>
    <w:rsid w:val="4BEF6375"/>
    <w:rsid w:val="4BF0F079"/>
    <w:rsid w:val="4BF5C0B0"/>
    <w:rsid w:val="4BF9815A"/>
    <w:rsid w:val="4C0B451F"/>
    <w:rsid w:val="4C1B30C5"/>
    <w:rsid w:val="4C1D0C1C"/>
    <w:rsid w:val="4C2D2FCB"/>
    <w:rsid w:val="4C2D402B"/>
    <w:rsid w:val="4C3F1B57"/>
    <w:rsid w:val="4C4715A9"/>
    <w:rsid w:val="4C59B357"/>
    <w:rsid w:val="4C5A1A91"/>
    <w:rsid w:val="4C64E2AE"/>
    <w:rsid w:val="4C65969A"/>
    <w:rsid w:val="4C6B6757"/>
    <w:rsid w:val="4C6F3FEC"/>
    <w:rsid w:val="4C708A21"/>
    <w:rsid w:val="4C75B65C"/>
    <w:rsid w:val="4C8BAF2D"/>
    <w:rsid w:val="4C8EB88F"/>
    <w:rsid w:val="4C91DF1D"/>
    <w:rsid w:val="4C937A2D"/>
    <w:rsid w:val="4CA123A9"/>
    <w:rsid w:val="4CA22DE4"/>
    <w:rsid w:val="4CA7D21D"/>
    <w:rsid w:val="4CAA497D"/>
    <w:rsid w:val="4CAF5D6C"/>
    <w:rsid w:val="4CB23E95"/>
    <w:rsid w:val="4CB3FFA5"/>
    <w:rsid w:val="4CBB140C"/>
    <w:rsid w:val="4CBB9E40"/>
    <w:rsid w:val="4CCD8135"/>
    <w:rsid w:val="4CCF0B3B"/>
    <w:rsid w:val="4CE00A1B"/>
    <w:rsid w:val="4CF85177"/>
    <w:rsid w:val="4CFC1B2E"/>
    <w:rsid w:val="4CFD3773"/>
    <w:rsid w:val="4CFE41C8"/>
    <w:rsid w:val="4D096319"/>
    <w:rsid w:val="4D10B0EF"/>
    <w:rsid w:val="4D12D351"/>
    <w:rsid w:val="4D2D1A51"/>
    <w:rsid w:val="4D357111"/>
    <w:rsid w:val="4D39C4B1"/>
    <w:rsid w:val="4D3C0FEB"/>
    <w:rsid w:val="4D3F6303"/>
    <w:rsid w:val="4D479D7D"/>
    <w:rsid w:val="4D4F5EAF"/>
    <w:rsid w:val="4D56F38C"/>
    <w:rsid w:val="4D66597A"/>
    <w:rsid w:val="4D69EDCF"/>
    <w:rsid w:val="4D799AD5"/>
    <w:rsid w:val="4D808A2B"/>
    <w:rsid w:val="4D8A5FAD"/>
    <w:rsid w:val="4D9A2454"/>
    <w:rsid w:val="4DB9AF69"/>
    <w:rsid w:val="4DBE4A45"/>
    <w:rsid w:val="4DC07F9C"/>
    <w:rsid w:val="4DC30C0D"/>
    <w:rsid w:val="4DC6276E"/>
    <w:rsid w:val="4DDE0C34"/>
    <w:rsid w:val="4DE95345"/>
    <w:rsid w:val="4E032C4C"/>
    <w:rsid w:val="4E19695C"/>
    <w:rsid w:val="4E23890B"/>
    <w:rsid w:val="4E240E09"/>
    <w:rsid w:val="4E244657"/>
    <w:rsid w:val="4E282580"/>
    <w:rsid w:val="4E3295E9"/>
    <w:rsid w:val="4E33B47B"/>
    <w:rsid w:val="4E355E40"/>
    <w:rsid w:val="4E3AC426"/>
    <w:rsid w:val="4E3F0FA3"/>
    <w:rsid w:val="4E4EF0DF"/>
    <w:rsid w:val="4E57B469"/>
    <w:rsid w:val="4E5AE9B8"/>
    <w:rsid w:val="4E5F55D6"/>
    <w:rsid w:val="4E60BC9E"/>
    <w:rsid w:val="4E6CC527"/>
    <w:rsid w:val="4E7621C4"/>
    <w:rsid w:val="4E7E3C72"/>
    <w:rsid w:val="4E7EF749"/>
    <w:rsid w:val="4E8A043D"/>
    <w:rsid w:val="4EACEFD3"/>
    <w:rsid w:val="4EB37D30"/>
    <w:rsid w:val="4EB94938"/>
    <w:rsid w:val="4EBDBC66"/>
    <w:rsid w:val="4EC37109"/>
    <w:rsid w:val="4ECD8F73"/>
    <w:rsid w:val="4ECD9DD2"/>
    <w:rsid w:val="4ED373E3"/>
    <w:rsid w:val="4EE9AF8E"/>
    <w:rsid w:val="4EEC715A"/>
    <w:rsid w:val="4F06CC23"/>
    <w:rsid w:val="4F2578FF"/>
    <w:rsid w:val="4F29A18D"/>
    <w:rsid w:val="4F3561AB"/>
    <w:rsid w:val="4F385933"/>
    <w:rsid w:val="4F461CF1"/>
    <w:rsid w:val="4F464645"/>
    <w:rsid w:val="4F50E494"/>
    <w:rsid w:val="4F69E20D"/>
    <w:rsid w:val="4F6F2986"/>
    <w:rsid w:val="4F734223"/>
    <w:rsid w:val="4F871584"/>
    <w:rsid w:val="4F877FC4"/>
    <w:rsid w:val="4F94A346"/>
    <w:rsid w:val="4F982235"/>
    <w:rsid w:val="4F984F78"/>
    <w:rsid w:val="4FA79B71"/>
    <w:rsid w:val="4FA96FBA"/>
    <w:rsid w:val="4FAD41E7"/>
    <w:rsid w:val="4FAEF472"/>
    <w:rsid w:val="4FAF79FA"/>
    <w:rsid w:val="4FB4D7AE"/>
    <w:rsid w:val="4FBC1E97"/>
    <w:rsid w:val="4FC7D404"/>
    <w:rsid w:val="4FCA01B2"/>
    <w:rsid w:val="4FE073D5"/>
    <w:rsid w:val="4FEB9092"/>
    <w:rsid w:val="4FF3D162"/>
    <w:rsid w:val="4FF89F10"/>
    <w:rsid w:val="500BE437"/>
    <w:rsid w:val="50119E96"/>
    <w:rsid w:val="501BC332"/>
    <w:rsid w:val="5024B32E"/>
    <w:rsid w:val="503648AD"/>
    <w:rsid w:val="503E81B0"/>
    <w:rsid w:val="5041FB14"/>
    <w:rsid w:val="5043F586"/>
    <w:rsid w:val="504770B4"/>
    <w:rsid w:val="504A42CD"/>
    <w:rsid w:val="504B821F"/>
    <w:rsid w:val="504F38A7"/>
    <w:rsid w:val="50514082"/>
    <w:rsid w:val="5057AC2E"/>
    <w:rsid w:val="505E9EFF"/>
    <w:rsid w:val="5095D358"/>
    <w:rsid w:val="509C06A9"/>
    <w:rsid w:val="509C3E2D"/>
    <w:rsid w:val="509DD97F"/>
    <w:rsid w:val="50AC017B"/>
    <w:rsid w:val="50B4AFB3"/>
    <w:rsid w:val="50C11BD7"/>
    <w:rsid w:val="50C8C6E9"/>
    <w:rsid w:val="50CA7188"/>
    <w:rsid w:val="50CD614C"/>
    <w:rsid w:val="50D56401"/>
    <w:rsid w:val="50D7CF96"/>
    <w:rsid w:val="50E007AF"/>
    <w:rsid w:val="50E02160"/>
    <w:rsid w:val="50EA31AD"/>
    <w:rsid w:val="50FF687B"/>
    <w:rsid w:val="5103B70A"/>
    <w:rsid w:val="510AFE55"/>
    <w:rsid w:val="5111D9BD"/>
    <w:rsid w:val="511D46D1"/>
    <w:rsid w:val="514DBCC1"/>
    <w:rsid w:val="515C49EE"/>
    <w:rsid w:val="51614912"/>
    <w:rsid w:val="516316CD"/>
    <w:rsid w:val="51790D13"/>
    <w:rsid w:val="517C120F"/>
    <w:rsid w:val="51817A57"/>
    <w:rsid w:val="5189BB7A"/>
    <w:rsid w:val="51A325E6"/>
    <w:rsid w:val="51AB3B5F"/>
    <w:rsid w:val="51B33E47"/>
    <w:rsid w:val="51C7A44C"/>
    <w:rsid w:val="51DC8B23"/>
    <w:rsid w:val="51E1BB69"/>
    <w:rsid w:val="51EF94A7"/>
    <w:rsid w:val="51F20393"/>
    <w:rsid w:val="51FB7468"/>
    <w:rsid w:val="51FC4046"/>
    <w:rsid w:val="520C5639"/>
    <w:rsid w:val="5211FF06"/>
    <w:rsid w:val="52128741"/>
    <w:rsid w:val="521F0375"/>
    <w:rsid w:val="52299C92"/>
    <w:rsid w:val="5235EBD4"/>
    <w:rsid w:val="5235F511"/>
    <w:rsid w:val="523A3115"/>
    <w:rsid w:val="523A542E"/>
    <w:rsid w:val="524F7A51"/>
    <w:rsid w:val="52607560"/>
    <w:rsid w:val="52681B2A"/>
    <w:rsid w:val="526DEE34"/>
    <w:rsid w:val="5270997A"/>
    <w:rsid w:val="5276E2E4"/>
    <w:rsid w:val="52795F58"/>
    <w:rsid w:val="527ECC49"/>
    <w:rsid w:val="527F41AC"/>
    <w:rsid w:val="528AAEE0"/>
    <w:rsid w:val="528BA35F"/>
    <w:rsid w:val="529EF7E2"/>
    <w:rsid w:val="52A1EA7D"/>
    <w:rsid w:val="52A4F08D"/>
    <w:rsid w:val="52AF9329"/>
    <w:rsid w:val="52B08FBA"/>
    <w:rsid w:val="52B1D7BF"/>
    <w:rsid w:val="52B3BC32"/>
    <w:rsid w:val="52B93A01"/>
    <w:rsid w:val="52C65859"/>
    <w:rsid w:val="52CDCB25"/>
    <w:rsid w:val="52D9DCBB"/>
    <w:rsid w:val="52E85071"/>
    <w:rsid w:val="52EC400E"/>
    <w:rsid w:val="52F1C024"/>
    <w:rsid w:val="52F5DAE9"/>
    <w:rsid w:val="52F72086"/>
    <w:rsid w:val="530ADB46"/>
    <w:rsid w:val="530B8959"/>
    <w:rsid w:val="530D2644"/>
    <w:rsid w:val="531A3F13"/>
    <w:rsid w:val="531E5A22"/>
    <w:rsid w:val="53391567"/>
    <w:rsid w:val="53515C18"/>
    <w:rsid w:val="535486E4"/>
    <w:rsid w:val="535A2211"/>
    <w:rsid w:val="535D853B"/>
    <w:rsid w:val="535F411D"/>
    <w:rsid w:val="537859A0"/>
    <w:rsid w:val="537990BD"/>
    <w:rsid w:val="537FB337"/>
    <w:rsid w:val="538F682B"/>
    <w:rsid w:val="5390E36D"/>
    <w:rsid w:val="53931EFA"/>
    <w:rsid w:val="539DF444"/>
    <w:rsid w:val="53A4D011"/>
    <w:rsid w:val="53B75F07"/>
    <w:rsid w:val="53BDB233"/>
    <w:rsid w:val="53CEBBCC"/>
    <w:rsid w:val="53DA1B8A"/>
    <w:rsid w:val="53DB0FF1"/>
    <w:rsid w:val="53E35AD5"/>
    <w:rsid w:val="53E98BA8"/>
    <w:rsid w:val="54080357"/>
    <w:rsid w:val="5408FE7C"/>
    <w:rsid w:val="5417C3A1"/>
    <w:rsid w:val="541968BB"/>
    <w:rsid w:val="542EB7A0"/>
    <w:rsid w:val="543616CE"/>
    <w:rsid w:val="54404346"/>
    <w:rsid w:val="54427ACE"/>
    <w:rsid w:val="54614890"/>
    <w:rsid w:val="5465E335"/>
    <w:rsid w:val="546C5161"/>
    <w:rsid w:val="5473BAC8"/>
    <w:rsid w:val="547A758F"/>
    <w:rsid w:val="54814C4E"/>
    <w:rsid w:val="548BA2C7"/>
    <w:rsid w:val="5494FBEB"/>
    <w:rsid w:val="549AD521"/>
    <w:rsid w:val="54BC2791"/>
    <w:rsid w:val="54CAD409"/>
    <w:rsid w:val="54CFDAEB"/>
    <w:rsid w:val="54D0C72E"/>
    <w:rsid w:val="54D2FC27"/>
    <w:rsid w:val="54D4226E"/>
    <w:rsid w:val="54D9E02F"/>
    <w:rsid w:val="54DFA56A"/>
    <w:rsid w:val="54E4178C"/>
    <w:rsid w:val="54EB45A2"/>
    <w:rsid w:val="54F11E29"/>
    <w:rsid w:val="54F7CC4E"/>
    <w:rsid w:val="55065B7B"/>
    <w:rsid w:val="55082153"/>
    <w:rsid w:val="551C04AB"/>
    <w:rsid w:val="55227687"/>
    <w:rsid w:val="552789AC"/>
    <w:rsid w:val="55495F40"/>
    <w:rsid w:val="5568F3EC"/>
    <w:rsid w:val="55716DE1"/>
    <w:rsid w:val="5571DF72"/>
    <w:rsid w:val="55756844"/>
    <w:rsid w:val="558423E2"/>
    <w:rsid w:val="5585A4DF"/>
    <w:rsid w:val="55876336"/>
    <w:rsid w:val="5589596B"/>
    <w:rsid w:val="5597BB41"/>
    <w:rsid w:val="559F4642"/>
    <w:rsid w:val="55A046D1"/>
    <w:rsid w:val="55A5DE0B"/>
    <w:rsid w:val="55A8F240"/>
    <w:rsid w:val="55A9428C"/>
    <w:rsid w:val="55B51AD9"/>
    <w:rsid w:val="55B7D906"/>
    <w:rsid w:val="55BFD0CE"/>
    <w:rsid w:val="55C08127"/>
    <w:rsid w:val="55C26A20"/>
    <w:rsid w:val="55C7A35A"/>
    <w:rsid w:val="55CBBFD7"/>
    <w:rsid w:val="55CC06D6"/>
    <w:rsid w:val="55D36C48"/>
    <w:rsid w:val="55DBD8EA"/>
    <w:rsid w:val="55DC51F2"/>
    <w:rsid w:val="55E6F9AD"/>
    <w:rsid w:val="55ED7BAE"/>
    <w:rsid w:val="55EEB8BB"/>
    <w:rsid w:val="55FFD743"/>
    <w:rsid w:val="56049D93"/>
    <w:rsid w:val="5604A3C1"/>
    <w:rsid w:val="560A9AF9"/>
    <w:rsid w:val="5617952D"/>
    <w:rsid w:val="561DB98E"/>
    <w:rsid w:val="5632F49A"/>
    <w:rsid w:val="563824DC"/>
    <w:rsid w:val="563C221E"/>
    <w:rsid w:val="564CA91A"/>
    <w:rsid w:val="5658E5EE"/>
    <w:rsid w:val="566479E5"/>
    <w:rsid w:val="566D4553"/>
    <w:rsid w:val="5674F303"/>
    <w:rsid w:val="567E2CC9"/>
    <w:rsid w:val="5680A68E"/>
    <w:rsid w:val="56945FDC"/>
    <w:rsid w:val="56947C22"/>
    <w:rsid w:val="5697B5E4"/>
    <w:rsid w:val="56B5D8DE"/>
    <w:rsid w:val="56C68498"/>
    <w:rsid w:val="56CFB75D"/>
    <w:rsid w:val="56D65422"/>
    <w:rsid w:val="56DB5829"/>
    <w:rsid w:val="56FADC34"/>
    <w:rsid w:val="57010D07"/>
    <w:rsid w:val="57091B85"/>
    <w:rsid w:val="57127467"/>
    <w:rsid w:val="571557B5"/>
    <w:rsid w:val="5719C72B"/>
    <w:rsid w:val="572766C0"/>
    <w:rsid w:val="572D1CE3"/>
    <w:rsid w:val="572E0629"/>
    <w:rsid w:val="573576A7"/>
    <w:rsid w:val="57383FBC"/>
    <w:rsid w:val="57445A7A"/>
    <w:rsid w:val="574D36D8"/>
    <w:rsid w:val="574E572B"/>
    <w:rsid w:val="5753BAA4"/>
    <w:rsid w:val="57643439"/>
    <w:rsid w:val="576AE93D"/>
    <w:rsid w:val="57735FCA"/>
    <w:rsid w:val="5782768C"/>
    <w:rsid w:val="579F5EC4"/>
    <w:rsid w:val="57B0DCAB"/>
    <w:rsid w:val="57CD20AA"/>
    <w:rsid w:val="57D3A995"/>
    <w:rsid w:val="57D6BC08"/>
    <w:rsid w:val="57E24FDE"/>
    <w:rsid w:val="57F20BE9"/>
    <w:rsid w:val="57F658B1"/>
    <w:rsid w:val="57FD511B"/>
    <w:rsid w:val="580CF439"/>
    <w:rsid w:val="581E40C5"/>
    <w:rsid w:val="581EDD0D"/>
    <w:rsid w:val="581EEDA8"/>
    <w:rsid w:val="58285532"/>
    <w:rsid w:val="582C6255"/>
    <w:rsid w:val="582EB792"/>
    <w:rsid w:val="58350214"/>
    <w:rsid w:val="5836DEA7"/>
    <w:rsid w:val="583903DE"/>
    <w:rsid w:val="583A88CC"/>
    <w:rsid w:val="5847E642"/>
    <w:rsid w:val="584A4DA3"/>
    <w:rsid w:val="5852F5DC"/>
    <w:rsid w:val="58597412"/>
    <w:rsid w:val="5871EC83"/>
    <w:rsid w:val="587B3ACD"/>
    <w:rsid w:val="587CBD3B"/>
    <w:rsid w:val="589211C6"/>
    <w:rsid w:val="589D1197"/>
    <w:rsid w:val="58AB2C5B"/>
    <w:rsid w:val="58AD29C3"/>
    <w:rsid w:val="58AFBEB1"/>
    <w:rsid w:val="58B8295C"/>
    <w:rsid w:val="58C6F5B7"/>
    <w:rsid w:val="58CC7A72"/>
    <w:rsid w:val="58D0F849"/>
    <w:rsid w:val="58D9F869"/>
    <w:rsid w:val="58E27C63"/>
    <w:rsid w:val="58E5A2BB"/>
    <w:rsid w:val="58E62E82"/>
    <w:rsid w:val="58E906AB"/>
    <w:rsid w:val="58E9F221"/>
    <w:rsid w:val="58EB35D8"/>
    <w:rsid w:val="591EC380"/>
    <w:rsid w:val="59222528"/>
    <w:rsid w:val="5922C563"/>
    <w:rsid w:val="593E7243"/>
    <w:rsid w:val="5943CD5B"/>
    <w:rsid w:val="594B407D"/>
    <w:rsid w:val="594D3F97"/>
    <w:rsid w:val="59507849"/>
    <w:rsid w:val="5957E033"/>
    <w:rsid w:val="595929F6"/>
    <w:rsid w:val="5963960A"/>
    <w:rsid w:val="5970AA24"/>
    <w:rsid w:val="5987CBA4"/>
    <w:rsid w:val="59A1DB7E"/>
    <w:rsid w:val="59A42BEF"/>
    <w:rsid w:val="59A63ACA"/>
    <w:rsid w:val="59A8B14C"/>
    <w:rsid w:val="59A8C9C7"/>
    <w:rsid w:val="59AAE5D7"/>
    <w:rsid w:val="59AB574D"/>
    <w:rsid w:val="59B3CBC6"/>
    <w:rsid w:val="59C10A8C"/>
    <w:rsid w:val="59CC0D5F"/>
    <w:rsid w:val="59CC691E"/>
    <w:rsid w:val="59E27D36"/>
    <w:rsid w:val="59F0C5B4"/>
    <w:rsid w:val="59F434C9"/>
    <w:rsid w:val="59F83DDE"/>
    <w:rsid w:val="59FE7FE7"/>
    <w:rsid w:val="5A07B617"/>
    <w:rsid w:val="5A0AF348"/>
    <w:rsid w:val="5A0DDCF6"/>
    <w:rsid w:val="5A0E5DF6"/>
    <w:rsid w:val="5A106AA9"/>
    <w:rsid w:val="5A14FACD"/>
    <w:rsid w:val="5A2AE98E"/>
    <w:rsid w:val="5A2F738D"/>
    <w:rsid w:val="5A38F405"/>
    <w:rsid w:val="5A4103C0"/>
    <w:rsid w:val="5A4BD47F"/>
    <w:rsid w:val="5A64B62F"/>
    <w:rsid w:val="5A7C4F5F"/>
    <w:rsid w:val="5A7C5960"/>
    <w:rsid w:val="5A8BB9B0"/>
    <w:rsid w:val="5AAE9C8C"/>
    <w:rsid w:val="5AB4BB77"/>
    <w:rsid w:val="5ABDCEA3"/>
    <w:rsid w:val="5ACF327A"/>
    <w:rsid w:val="5AE82259"/>
    <w:rsid w:val="5AED169A"/>
    <w:rsid w:val="5AF12E61"/>
    <w:rsid w:val="5AFB2DDA"/>
    <w:rsid w:val="5AFFC22B"/>
    <w:rsid w:val="5B057028"/>
    <w:rsid w:val="5B19424C"/>
    <w:rsid w:val="5B1C675A"/>
    <w:rsid w:val="5B245A6F"/>
    <w:rsid w:val="5B2ABA86"/>
    <w:rsid w:val="5B2CF01A"/>
    <w:rsid w:val="5B2F50AB"/>
    <w:rsid w:val="5B38EF22"/>
    <w:rsid w:val="5B3FBBAD"/>
    <w:rsid w:val="5B49BA94"/>
    <w:rsid w:val="5B4B3870"/>
    <w:rsid w:val="5B522EC7"/>
    <w:rsid w:val="5B67CFAB"/>
    <w:rsid w:val="5B6E6D1B"/>
    <w:rsid w:val="5B70F544"/>
    <w:rsid w:val="5B8C3795"/>
    <w:rsid w:val="5B92C4BB"/>
    <w:rsid w:val="5B9A7ED4"/>
    <w:rsid w:val="5BA5B477"/>
    <w:rsid w:val="5BA74DB9"/>
    <w:rsid w:val="5BAAE232"/>
    <w:rsid w:val="5BADC707"/>
    <w:rsid w:val="5BB2285A"/>
    <w:rsid w:val="5BBB1D94"/>
    <w:rsid w:val="5BBC3733"/>
    <w:rsid w:val="5BBE0101"/>
    <w:rsid w:val="5BD6BB59"/>
    <w:rsid w:val="5BE784CB"/>
    <w:rsid w:val="5BEB963A"/>
    <w:rsid w:val="5BEC5848"/>
    <w:rsid w:val="5BF88171"/>
    <w:rsid w:val="5BFF8731"/>
    <w:rsid w:val="5C045497"/>
    <w:rsid w:val="5C046E7E"/>
    <w:rsid w:val="5C05948E"/>
    <w:rsid w:val="5C0D1AFB"/>
    <w:rsid w:val="5C121B1F"/>
    <w:rsid w:val="5C158838"/>
    <w:rsid w:val="5C1E42D0"/>
    <w:rsid w:val="5C2CA212"/>
    <w:rsid w:val="5C3B0F3A"/>
    <w:rsid w:val="5C44741C"/>
    <w:rsid w:val="5C449854"/>
    <w:rsid w:val="5C4C90B0"/>
    <w:rsid w:val="5C51AB51"/>
    <w:rsid w:val="5C6B55D8"/>
    <w:rsid w:val="5C7A2F08"/>
    <w:rsid w:val="5C7EFDA9"/>
    <w:rsid w:val="5C8ECACC"/>
    <w:rsid w:val="5C8FC402"/>
    <w:rsid w:val="5CA11183"/>
    <w:rsid w:val="5CA4F661"/>
    <w:rsid w:val="5CACBFB3"/>
    <w:rsid w:val="5CB23E0E"/>
    <w:rsid w:val="5CC33038"/>
    <w:rsid w:val="5CCCED39"/>
    <w:rsid w:val="5CD7DA35"/>
    <w:rsid w:val="5CDF7B10"/>
    <w:rsid w:val="5CEA2390"/>
    <w:rsid w:val="5CF91695"/>
    <w:rsid w:val="5CFC5770"/>
    <w:rsid w:val="5D102082"/>
    <w:rsid w:val="5D177404"/>
    <w:rsid w:val="5D1799F2"/>
    <w:rsid w:val="5D1F73B9"/>
    <w:rsid w:val="5D27C9C5"/>
    <w:rsid w:val="5D60EB83"/>
    <w:rsid w:val="5D63F241"/>
    <w:rsid w:val="5D6DFB12"/>
    <w:rsid w:val="5D6E0EFC"/>
    <w:rsid w:val="5D700470"/>
    <w:rsid w:val="5D798F01"/>
    <w:rsid w:val="5D7CE37A"/>
    <w:rsid w:val="5D8500F9"/>
    <w:rsid w:val="5D9AF9B4"/>
    <w:rsid w:val="5DA658B0"/>
    <w:rsid w:val="5DAEEDE8"/>
    <w:rsid w:val="5DBE650A"/>
    <w:rsid w:val="5DBF2E2E"/>
    <w:rsid w:val="5DC026E0"/>
    <w:rsid w:val="5DC5CBC1"/>
    <w:rsid w:val="5DD0E9A3"/>
    <w:rsid w:val="5DD16624"/>
    <w:rsid w:val="5DD8E802"/>
    <w:rsid w:val="5DDA9916"/>
    <w:rsid w:val="5DDCAE96"/>
    <w:rsid w:val="5DDEB3A2"/>
    <w:rsid w:val="5DECEA4B"/>
    <w:rsid w:val="5DF7A6B8"/>
    <w:rsid w:val="5E139234"/>
    <w:rsid w:val="5E1ADD6A"/>
    <w:rsid w:val="5E246CCE"/>
    <w:rsid w:val="5E33843B"/>
    <w:rsid w:val="5E341C29"/>
    <w:rsid w:val="5E3E3757"/>
    <w:rsid w:val="5E4801E9"/>
    <w:rsid w:val="5E4EDDC4"/>
    <w:rsid w:val="5E5548D5"/>
    <w:rsid w:val="5E576CB3"/>
    <w:rsid w:val="5E5AC966"/>
    <w:rsid w:val="5E5D21BC"/>
    <w:rsid w:val="5E63754B"/>
    <w:rsid w:val="5E6C833B"/>
    <w:rsid w:val="5E6FFD26"/>
    <w:rsid w:val="5E737C76"/>
    <w:rsid w:val="5E7D02E3"/>
    <w:rsid w:val="5E7FE05C"/>
    <w:rsid w:val="5E846AFB"/>
    <w:rsid w:val="5E8EFA56"/>
    <w:rsid w:val="5E8F1B85"/>
    <w:rsid w:val="5E93769A"/>
    <w:rsid w:val="5E9A03E5"/>
    <w:rsid w:val="5EAB42C4"/>
    <w:rsid w:val="5EAE2FA5"/>
    <w:rsid w:val="5EAF3AF4"/>
    <w:rsid w:val="5ED21506"/>
    <w:rsid w:val="5ED4CFA8"/>
    <w:rsid w:val="5ED69E37"/>
    <w:rsid w:val="5ED890EC"/>
    <w:rsid w:val="5EEACB78"/>
    <w:rsid w:val="5EF305A4"/>
    <w:rsid w:val="5EF43D49"/>
    <w:rsid w:val="5EFF1557"/>
    <w:rsid w:val="5EFF94CB"/>
    <w:rsid w:val="5F007978"/>
    <w:rsid w:val="5F012097"/>
    <w:rsid w:val="5F02F622"/>
    <w:rsid w:val="5F0A2C2F"/>
    <w:rsid w:val="5F1CEC04"/>
    <w:rsid w:val="5F1DB33C"/>
    <w:rsid w:val="5F1F6A21"/>
    <w:rsid w:val="5F30F8F1"/>
    <w:rsid w:val="5F4C4E2E"/>
    <w:rsid w:val="5F4E4C92"/>
    <w:rsid w:val="5F64A8DA"/>
    <w:rsid w:val="5F667895"/>
    <w:rsid w:val="5F6D2C11"/>
    <w:rsid w:val="5F755B36"/>
    <w:rsid w:val="5F7C561C"/>
    <w:rsid w:val="5F7F5FDB"/>
    <w:rsid w:val="5F894DBE"/>
    <w:rsid w:val="5F8C9F6F"/>
    <w:rsid w:val="5FA0F090"/>
    <w:rsid w:val="5FAD9320"/>
    <w:rsid w:val="5FB49EC8"/>
    <w:rsid w:val="5FCACC87"/>
    <w:rsid w:val="5FD1045F"/>
    <w:rsid w:val="5FDF2EA1"/>
    <w:rsid w:val="5FED6003"/>
    <w:rsid w:val="5FFBC1DF"/>
    <w:rsid w:val="60011E3A"/>
    <w:rsid w:val="60043EA7"/>
    <w:rsid w:val="6008B114"/>
    <w:rsid w:val="6011CEF7"/>
    <w:rsid w:val="60249AE7"/>
    <w:rsid w:val="6031A2F6"/>
    <w:rsid w:val="60618FCF"/>
    <w:rsid w:val="606C15A6"/>
    <w:rsid w:val="606CB129"/>
    <w:rsid w:val="6071E7BF"/>
    <w:rsid w:val="607B21FD"/>
    <w:rsid w:val="607DBDE9"/>
    <w:rsid w:val="60813A11"/>
    <w:rsid w:val="6087C4E4"/>
    <w:rsid w:val="60971CB0"/>
    <w:rsid w:val="60974723"/>
    <w:rsid w:val="60AA2489"/>
    <w:rsid w:val="60B7574D"/>
    <w:rsid w:val="60C072E8"/>
    <w:rsid w:val="60C7E1B1"/>
    <w:rsid w:val="60D1DEBC"/>
    <w:rsid w:val="60D53C05"/>
    <w:rsid w:val="60DC14D2"/>
    <w:rsid w:val="60E5DE55"/>
    <w:rsid w:val="60FCCEEC"/>
    <w:rsid w:val="610203EF"/>
    <w:rsid w:val="610AD622"/>
    <w:rsid w:val="6116C419"/>
    <w:rsid w:val="611C3FB4"/>
    <w:rsid w:val="613C1C3F"/>
    <w:rsid w:val="614C9A31"/>
    <w:rsid w:val="61633123"/>
    <w:rsid w:val="6175FDD8"/>
    <w:rsid w:val="617B7DAA"/>
    <w:rsid w:val="617D2F4F"/>
    <w:rsid w:val="6180A4E0"/>
    <w:rsid w:val="61848459"/>
    <w:rsid w:val="618A6C0E"/>
    <w:rsid w:val="6190E1AD"/>
    <w:rsid w:val="619B7348"/>
    <w:rsid w:val="61A1673B"/>
    <w:rsid w:val="61AE696E"/>
    <w:rsid w:val="61AF113F"/>
    <w:rsid w:val="61B0E779"/>
    <w:rsid w:val="61C70CCD"/>
    <w:rsid w:val="61C7BBA3"/>
    <w:rsid w:val="61D2DC3A"/>
    <w:rsid w:val="61D9C01A"/>
    <w:rsid w:val="61DEEBCF"/>
    <w:rsid w:val="61E5A4A9"/>
    <w:rsid w:val="61EC2BE3"/>
    <w:rsid w:val="61F79261"/>
    <w:rsid w:val="61FF349B"/>
    <w:rsid w:val="620CB798"/>
    <w:rsid w:val="620D2359"/>
    <w:rsid w:val="62147E20"/>
    <w:rsid w:val="622DA1FE"/>
    <w:rsid w:val="622E5EA7"/>
    <w:rsid w:val="6239420B"/>
    <w:rsid w:val="624AF2F6"/>
    <w:rsid w:val="626092FE"/>
    <w:rsid w:val="6262EA57"/>
    <w:rsid w:val="6263142E"/>
    <w:rsid w:val="626852C1"/>
    <w:rsid w:val="626B1BC4"/>
    <w:rsid w:val="626E4D39"/>
    <w:rsid w:val="626E7A1B"/>
    <w:rsid w:val="627016D9"/>
    <w:rsid w:val="62792F86"/>
    <w:rsid w:val="62A02EB5"/>
    <w:rsid w:val="62A4D55E"/>
    <w:rsid w:val="62A53056"/>
    <w:rsid w:val="62C99376"/>
    <w:rsid w:val="62E26664"/>
    <w:rsid w:val="62EC65E6"/>
    <w:rsid w:val="62F2E0E0"/>
    <w:rsid w:val="62F79862"/>
    <w:rsid w:val="62FC0A1E"/>
    <w:rsid w:val="62FF5FC2"/>
    <w:rsid w:val="6311F99D"/>
    <w:rsid w:val="63203D94"/>
    <w:rsid w:val="63281D38"/>
    <w:rsid w:val="63336C6E"/>
    <w:rsid w:val="63358FCD"/>
    <w:rsid w:val="63359186"/>
    <w:rsid w:val="63365392"/>
    <w:rsid w:val="633E4244"/>
    <w:rsid w:val="633E4903"/>
    <w:rsid w:val="633F6F63"/>
    <w:rsid w:val="6344DC1A"/>
    <w:rsid w:val="6353A6CE"/>
    <w:rsid w:val="6362E351"/>
    <w:rsid w:val="637032CA"/>
    <w:rsid w:val="6370D0DA"/>
    <w:rsid w:val="6389AB22"/>
    <w:rsid w:val="6390A931"/>
    <w:rsid w:val="63A2FA59"/>
    <w:rsid w:val="63A4BAFC"/>
    <w:rsid w:val="63B495E7"/>
    <w:rsid w:val="63BB1963"/>
    <w:rsid w:val="63CD46DD"/>
    <w:rsid w:val="63D636DB"/>
    <w:rsid w:val="63DD211C"/>
    <w:rsid w:val="63E38722"/>
    <w:rsid w:val="63E590DC"/>
    <w:rsid w:val="63E802AA"/>
    <w:rsid w:val="63E9B3C2"/>
    <w:rsid w:val="63F3EC9C"/>
    <w:rsid w:val="63FCEE6D"/>
    <w:rsid w:val="64004283"/>
    <w:rsid w:val="6407C555"/>
    <w:rsid w:val="64205C50"/>
    <w:rsid w:val="6422F120"/>
    <w:rsid w:val="642C7F15"/>
    <w:rsid w:val="642FE496"/>
    <w:rsid w:val="64313E2C"/>
    <w:rsid w:val="64423E3E"/>
    <w:rsid w:val="644A8635"/>
    <w:rsid w:val="6454EDAA"/>
    <w:rsid w:val="64689BDF"/>
    <w:rsid w:val="648696D1"/>
    <w:rsid w:val="648852A3"/>
    <w:rsid w:val="649F9E90"/>
    <w:rsid w:val="64A01586"/>
    <w:rsid w:val="64B78C46"/>
    <w:rsid w:val="64BB3D5E"/>
    <w:rsid w:val="64C5B647"/>
    <w:rsid w:val="64C97603"/>
    <w:rsid w:val="64D589F4"/>
    <w:rsid w:val="64DC0334"/>
    <w:rsid w:val="64DC46D2"/>
    <w:rsid w:val="64EC0F52"/>
    <w:rsid w:val="64ED9B05"/>
    <w:rsid w:val="64F012E6"/>
    <w:rsid w:val="64F9790A"/>
    <w:rsid w:val="64FCD8EC"/>
    <w:rsid w:val="650AD71E"/>
    <w:rsid w:val="652CA068"/>
    <w:rsid w:val="653EEC8B"/>
    <w:rsid w:val="654AD6A2"/>
    <w:rsid w:val="654FB6FD"/>
    <w:rsid w:val="655C66AB"/>
    <w:rsid w:val="6561A104"/>
    <w:rsid w:val="656B0872"/>
    <w:rsid w:val="65940055"/>
    <w:rsid w:val="6596FA06"/>
    <w:rsid w:val="659943C2"/>
    <w:rsid w:val="659D00E0"/>
    <w:rsid w:val="65A734C4"/>
    <w:rsid w:val="65A9C628"/>
    <w:rsid w:val="65ADDECC"/>
    <w:rsid w:val="65B0949D"/>
    <w:rsid w:val="65B58C31"/>
    <w:rsid w:val="65B81E4D"/>
    <w:rsid w:val="65BA5654"/>
    <w:rsid w:val="65C14CCB"/>
    <w:rsid w:val="65C50D34"/>
    <w:rsid w:val="65C6C3F2"/>
    <w:rsid w:val="65C9A544"/>
    <w:rsid w:val="65CDA572"/>
    <w:rsid w:val="65CDA65C"/>
    <w:rsid w:val="65D24401"/>
    <w:rsid w:val="65D5859D"/>
    <w:rsid w:val="65D88AAB"/>
    <w:rsid w:val="65DA5C20"/>
    <w:rsid w:val="65F340F3"/>
    <w:rsid w:val="6605DD64"/>
    <w:rsid w:val="6608E3D3"/>
    <w:rsid w:val="6610A16A"/>
    <w:rsid w:val="661BA34F"/>
    <w:rsid w:val="661CFC9F"/>
    <w:rsid w:val="662C1989"/>
    <w:rsid w:val="663C806B"/>
    <w:rsid w:val="663FCD29"/>
    <w:rsid w:val="664E1AC6"/>
    <w:rsid w:val="6654E618"/>
    <w:rsid w:val="66568C96"/>
    <w:rsid w:val="665D979E"/>
    <w:rsid w:val="66606388"/>
    <w:rsid w:val="6662AAB0"/>
    <w:rsid w:val="6664BFF6"/>
    <w:rsid w:val="66693DA1"/>
    <w:rsid w:val="6684BAA5"/>
    <w:rsid w:val="669F56B7"/>
    <w:rsid w:val="66B9ACD6"/>
    <w:rsid w:val="66C07AD2"/>
    <w:rsid w:val="66D025E4"/>
    <w:rsid w:val="66D6A203"/>
    <w:rsid w:val="66F053D0"/>
    <w:rsid w:val="67051F00"/>
    <w:rsid w:val="67077645"/>
    <w:rsid w:val="671B474F"/>
    <w:rsid w:val="671BD0BD"/>
    <w:rsid w:val="671E8694"/>
    <w:rsid w:val="671EDCCA"/>
    <w:rsid w:val="67327E4D"/>
    <w:rsid w:val="67382E40"/>
    <w:rsid w:val="6742DE43"/>
    <w:rsid w:val="674BC478"/>
    <w:rsid w:val="674ED3E5"/>
    <w:rsid w:val="674F90CA"/>
    <w:rsid w:val="6751ACD7"/>
    <w:rsid w:val="6752A0E2"/>
    <w:rsid w:val="675447E2"/>
    <w:rsid w:val="67664CE6"/>
    <w:rsid w:val="6774245F"/>
    <w:rsid w:val="677ADA04"/>
    <w:rsid w:val="67811363"/>
    <w:rsid w:val="6787F652"/>
    <w:rsid w:val="678FFD4B"/>
    <w:rsid w:val="67B05C40"/>
    <w:rsid w:val="67B863B9"/>
    <w:rsid w:val="67BBDE1D"/>
    <w:rsid w:val="67C3856F"/>
    <w:rsid w:val="67C97FEB"/>
    <w:rsid w:val="67D63FA4"/>
    <w:rsid w:val="67D72514"/>
    <w:rsid w:val="67D7752B"/>
    <w:rsid w:val="67E3C2AF"/>
    <w:rsid w:val="67ED5C9C"/>
    <w:rsid w:val="67F1AE62"/>
    <w:rsid w:val="67F2EB9E"/>
    <w:rsid w:val="68006E20"/>
    <w:rsid w:val="680AB5E0"/>
    <w:rsid w:val="680EA0B7"/>
    <w:rsid w:val="680F242E"/>
    <w:rsid w:val="6816CB1D"/>
    <w:rsid w:val="682667AA"/>
    <w:rsid w:val="682989E3"/>
    <w:rsid w:val="6830EC82"/>
    <w:rsid w:val="68324213"/>
    <w:rsid w:val="68443E00"/>
    <w:rsid w:val="684524D7"/>
    <w:rsid w:val="68585A9C"/>
    <w:rsid w:val="6859EA9E"/>
    <w:rsid w:val="685CCDF1"/>
    <w:rsid w:val="685D1372"/>
    <w:rsid w:val="686AEDDC"/>
    <w:rsid w:val="6881F523"/>
    <w:rsid w:val="688C538D"/>
    <w:rsid w:val="688DB5DC"/>
    <w:rsid w:val="68AD764E"/>
    <w:rsid w:val="68B26982"/>
    <w:rsid w:val="68B4AECD"/>
    <w:rsid w:val="68B88434"/>
    <w:rsid w:val="68C4F761"/>
    <w:rsid w:val="68CA1387"/>
    <w:rsid w:val="68D06CB4"/>
    <w:rsid w:val="68D3FFEC"/>
    <w:rsid w:val="68E19FAB"/>
    <w:rsid w:val="68E2D336"/>
    <w:rsid w:val="68F2BDBD"/>
    <w:rsid w:val="68F351AE"/>
    <w:rsid w:val="690FDFB7"/>
    <w:rsid w:val="6915EC46"/>
    <w:rsid w:val="6923210B"/>
    <w:rsid w:val="6924A78C"/>
    <w:rsid w:val="692784A3"/>
    <w:rsid w:val="692A404F"/>
    <w:rsid w:val="693125DE"/>
    <w:rsid w:val="6932889F"/>
    <w:rsid w:val="6937396B"/>
    <w:rsid w:val="6937A521"/>
    <w:rsid w:val="6949D016"/>
    <w:rsid w:val="69619301"/>
    <w:rsid w:val="6963097D"/>
    <w:rsid w:val="6974C29A"/>
    <w:rsid w:val="697AF8C4"/>
    <w:rsid w:val="697F058A"/>
    <w:rsid w:val="6996EE10"/>
    <w:rsid w:val="699D1EE8"/>
    <w:rsid w:val="69A538A2"/>
    <w:rsid w:val="69AE5319"/>
    <w:rsid w:val="69AF2198"/>
    <w:rsid w:val="69B043F8"/>
    <w:rsid w:val="69B23056"/>
    <w:rsid w:val="69B4B9E7"/>
    <w:rsid w:val="69B9A763"/>
    <w:rsid w:val="69C0F091"/>
    <w:rsid w:val="69C3AF0F"/>
    <w:rsid w:val="69CA910A"/>
    <w:rsid w:val="69CFD9D6"/>
    <w:rsid w:val="69CFF754"/>
    <w:rsid w:val="69EA4C45"/>
    <w:rsid w:val="69EB869A"/>
    <w:rsid w:val="69EDD366"/>
    <w:rsid w:val="6A0DD050"/>
    <w:rsid w:val="6A16876D"/>
    <w:rsid w:val="6A198D86"/>
    <w:rsid w:val="6A205DEF"/>
    <w:rsid w:val="6A2A1D45"/>
    <w:rsid w:val="6A342EA6"/>
    <w:rsid w:val="6A37B473"/>
    <w:rsid w:val="6A3AB06A"/>
    <w:rsid w:val="6A4C6F21"/>
    <w:rsid w:val="6A553D04"/>
    <w:rsid w:val="6A677B2D"/>
    <w:rsid w:val="6A67A0BB"/>
    <w:rsid w:val="6A7B2D50"/>
    <w:rsid w:val="6A86FA90"/>
    <w:rsid w:val="6A96EFB1"/>
    <w:rsid w:val="6A9C60DB"/>
    <w:rsid w:val="6AAB3DEF"/>
    <w:rsid w:val="6AAFA35A"/>
    <w:rsid w:val="6AB7E400"/>
    <w:rsid w:val="6ABBC90D"/>
    <w:rsid w:val="6AC4BB30"/>
    <w:rsid w:val="6AC8A3CB"/>
    <w:rsid w:val="6ACE7F15"/>
    <w:rsid w:val="6AD28301"/>
    <w:rsid w:val="6AD30B24"/>
    <w:rsid w:val="6AE831E3"/>
    <w:rsid w:val="6AEDB8D0"/>
    <w:rsid w:val="6AF76AB8"/>
    <w:rsid w:val="6B04B572"/>
    <w:rsid w:val="6B09E2FE"/>
    <w:rsid w:val="6B1764FA"/>
    <w:rsid w:val="6B2F6838"/>
    <w:rsid w:val="6B338EC3"/>
    <w:rsid w:val="6B33CC7A"/>
    <w:rsid w:val="6B390BA2"/>
    <w:rsid w:val="6B39816B"/>
    <w:rsid w:val="6B43AA52"/>
    <w:rsid w:val="6B4BF92D"/>
    <w:rsid w:val="6B56EC58"/>
    <w:rsid w:val="6B5C051D"/>
    <w:rsid w:val="6B627F3C"/>
    <w:rsid w:val="6B687264"/>
    <w:rsid w:val="6B6AC17E"/>
    <w:rsid w:val="6B6B070D"/>
    <w:rsid w:val="6B6C3C1F"/>
    <w:rsid w:val="6B6FFA9F"/>
    <w:rsid w:val="6B77FD22"/>
    <w:rsid w:val="6B7B8DE7"/>
    <w:rsid w:val="6B80D167"/>
    <w:rsid w:val="6B8FA282"/>
    <w:rsid w:val="6BA2ED49"/>
    <w:rsid w:val="6BA5F7C8"/>
    <w:rsid w:val="6BB1FA53"/>
    <w:rsid w:val="6BC44391"/>
    <w:rsid w:val="6BC87B4A"/>
    <w:rsid w:val="6BC93314"/>
    <w:rsid w:val="6BCE8AE0"/>
    <w:rsid w:val="6BE25C2C"/>
    <w:rsid w:val="6BE2D072"/>
    <w:rsid w:val="6BFD92CE"/>
    <w:rsid w:val="6C117EAB"/>
    <w:rsid w:val="6C215719"/>
    <w:rsid w:val="6C2FC8C8"/>
    <w:rsid w:val="6C3DBAA9"/>
    <w:rsid w:val="6C51383E"/>
    <w:rsid w:val="6C582E5B"/>
    <w:rsid w:val="6C62724C"/>
    <w:rsid w:val="6C63265D"/>
    <w:rsid w:val="6C6C6CFB"/>
    <w:rsid w:val="6C7823E5"/>
    <w:rsid w:val="6C8DA37F"/>
    <w:rsid w:val="6C97A76C"/>
    <w:rsid w:val="6C9861A9"/>
    <w:rsid w:val="6CA91FA8"/>
    <w:rsid w:val="6CB0EF36"/>
    <w:rsid w:val="6CB1CB5C"/>
    <w:rsid w:val="6CB97F8C"/>
    <w:rsid w:val="6CBC1976"/>
    <w:rsid w:val="6CC1C35C"/>
    <w:rsid w:val="6CEC334F"/>
    <w:rsid w:val="6CF0C37F"/>
    <w:rsid w:val="6CF568BD"/>
    <w:rsid w:val="6CF76C10"/>
    <w:rsid w:val="6CF7C3F2"/>
    <w:rsid w:val="6D139801"/>
    <w:rsid w:val="6D16656A"/>
    <w:rsid w:val="6D1EBA98"/>
    <w:rsid w:val="6D1EBACB"/>
    <w:rsid w:val="6D2FA174"/>
    <w:rsid w:val="6D3267DC"/>
    <w:rsid w:val="6D3A3F1C"/>
    <w:rsid w:val="6D416971"/>
    <w:rsid w:val="6D419257"/>
    <w:rsid w:val="6D480193"/>
    <w:rsid w:val="6D5389E4"/>
    <w:rsid w:val="6D5540E3"/>
    <w:rsid w:val="6D602165"/>
    <w:rsid w:val="6D6645DF"/>
    <w:rsid w:val="6D68BCEC"/>
    <w:rsid w:val="6D790C50"/>
    <w:rsid w:val="6D7C1FD0"/>
    <w:rsid w:val="6D7F165B"/>
    <w:rsid w:val="6D8D20B9"/>
    <w:rsid w:val="6D9D0954"/>
    <w:rsid w:val="6D9D52A1"/>
    <w:rsid w:val="6D9FE573"/>
    <w:rsid w:val="6DA49D34"/>
    <w:rsid w:val="6DB57B00"/>
    <w:rsid w:val="6DB9EDBF"/>
    <w:rsid w:val="6DC58668"/>
    <w:rsid w:val="6DCCF5B2"/>
    <w:rsid w:val="6DCD1436"/>
    <w:rsid w:val="6DDDC00C"/>
    <w:rsid w:val="6DE0B383"/>
    <w:rsid w:val="6DE566D4"/>
    <w:rsid w:val="6DE907DB"/>
    <w:rsid w:val="6DE97F8D"/>
    <w:rsid w:val="6DF5CAC7"/>
    <w:rsid w:val="6E05386C"/>
    <w:rsid w:val="6E06F421"/>
    <w:rsid w:val="6E0C5B9D"/>
    <w:rsid w:val="6E165DB0"/>
    <w:rsid w:val="6E29A8A3"/>
    <w:rsid w:val="6E317B2B"/>
    <w:rsid w:val="6E349262"/>
    <w:rsid w:val="6E3C4BC9"/>
    <w:rsid w:val="6E4B7F38"/>
    <w:rsid w:val="6E6E1FAF"/>
    <w:rsid w:val="6E707D48"/>
    <w:rsid w:val="6E7A4693"/>
    <w:rsid w:val="6E876B24"/>
    <w:rsid w:val="6EA610EE"/>
    <w:rsid w:val="6EBB35AF"/>
    <w:rsid w:val="6EBBF9A7"/>
    <w:rsid w:val="6ED14D79"/>
    <w:rsid w:val="6EDB5181"/>
    <w:rsid w:val="6EDB6839"/>
    <w:rsid w:val="6EDE510A"/>
    <w:rsid w:val="6EE52806"/>
    <w:rsid w:val="6EEB0CAB"/>
    <w:rsid w:val="6EF8E73F"/>
    <w:rsid w:val="6EFA15C3"/>
    <w:rsid w:val="6F01A555"/>
    <w:rsid w:val="6F05886B"/>
    <w:rsid w:val="6F06885A"/>
    <w:rsid w:val="6F0AAABC"/>
    <w:rsid w:val="6F1E44DC"/>
    <w:rsid w:val="6F1E6735"/>
    <w:rsid w:val="6F1EC1DF"/>
    <w:rsid w:val="6F216700"/>
    <w:rsid w:val="6F240D02"/>
    <w:rsid w:val="6F24A6BA"/>
    <w:rsid w:val="6F31872A"/>
    <w:rsid w:val="6F353FDD"/>
    <w:rsid w:val="6F3FA7D7"/>
    <w:rsid w:val="6F4868C8"/>
    <w:rsid w:val="6F524838"/>
    <w:rsid w:val="6F58FB07"/>
    <w:rsid w:val="6F59A057"/>
    <w:rsid w:val="6F6715C3"/>
    <w:rsid w:val="6F967D6B"/>
    <w:rsid w:val="6FA35EB8"/>
    <w:rsid w:val="6FABEC58"/>
    <w:rsid w:val="6FAFAB12"/>
    <w:rsid w:val="6FB4C571"/>
    <w:rsid w:val="6FBC1988"/>
    <w:rsid w:val="6FCDF34F"/>
    <w:rsid w:val="6FD1951E"/>
    <w:rsid w:val="6FE1DABA"/>
    <w:rsid w:val="6FE5940F"/>
    <w:rsid w:val="6FE7DA1A"/>
    <w:rsid w:val="6FEBCFCB"/>
    <w:rsid w:val="6FF132B9"/>
    <w:rsid w:val="6FF9C9BB"/>
    <w:rsid w:val="6FFD5CD3"/>
    <w:rsid w:val="700EA476"/>
    <w:rsid w:val="7014CA24"/>
    <w:rsid w:val="70324578"/>
    <w:rsid w:val="703B1063"/>
    <w:rsid w:val="703C65AC"/>
    <w:rsid w:val="704293C3"/>
    <w:rsid w:val="7054BB4F"/>
    <w:rsid w:val="705DD955"/>
    <w:rsid w:val="7060476F"/>
    <w:rsid w:val="7064BB81"/>
    <w:rsid w:val="70656A7E"/>
    <w:rsid w:val="7070E9E3"/>
    <w:rsid w:val="7087B89F"/>
    <w:rsid w:val="70A5A05E"/>
    <w:rsid w:val="70A94EDC"/>
    <w:rsid w:val="70AB589C"/>
    <w:rsid w:val="70B9808E"/>
    <w:rsid w:val="70C1545C"/>
    <w:rsid w:val="70C72B50"/>
    <w:rsid w:val="70C90215"/>
    <w:rsid w:val="70D036A9"/>
    <w:rsid w:val="70D2E637"/>
    <w:rsid w:val="70D52BD6"/>
    <w:rsid w:val="70D9E887"/>
    <w:rsid w:val="70DCD559"/>
    <w:rsid w:val="70DCF5CE"/>
    <w:rsid w:val="70E18579"/>
    <w:rsid w:val="70E330A7"/>
    <w:rsid w:val="70F40CE1"/>
    <w:rsid w:val="70F54B38"/>
    <w:rsid w:val="70F66584"/>
    <w:rsid w:val="70F7606B"/>
    <w:rsid w:val="71018325"/>
    <w:rsid w:val="710F89AA"/>
    <w:rsid w:val="7112AC89"/>
    <w:rsid w:val="711BA8D0"/>
    <w:rsid w:val="7120CBF3"/>
    <w:rsid w:val="7127C272"/>
    <w:rsid w:val="715BC8D5"/>
    <w:rsid w:val="71730DF7"/>
    <w:rsid w:val="717458F1"/>
    <w:rsid w:val="71751162"/>
    <w:rsid w:val="717F055A"/>
    <w:rsid w:val="717F28FA"/>
    <w:rsid w:val="71828A5A"/>
    <w:rsid w:val="7185F048"/>
    <w:rsid w:val="71875025"/>
    <w:rsid w:val="718FAB18"/>
    <w:rsid w:val="71972394"/>
    <w:rsid w:val="71A04EBA"/>
    <w:rsid w:val="71A1D35F"/>
    <w:rsid w:val="71A4DC67"/>
    <w:rsid w:val="71AFB6B3"/>
    <w:rsid w:val="71B0AE6C"/>
    <w:rsid w:val="71B9E1D6"/>
    <w:rsid w:val="71C976C3"/>
    <w:rsid w:val="71CF75E9"/>
    <w:rsid w:val="71D90994"/>
    <w:rsid w:val="71DE51BC"/>
    <w:rsid w:val="71ED2BE6"/>
    <w:rsid w:val="72060533"/>
    <w:rsid w:val="720E309A"/>
    <w:rsid w:val="721323A8"/>
    <w:rsid w:val="7219F17F"/>
    <w:rsid w:val="721D7308"/>
    <w:rsid w:val="723208DF"/>
    <w:rsid w:val="7239D711"/>
    <w:rsid w:val="723FF878"/>
    <w:rsid w:val="7241F19A"/>
    <w:rsid w:val="7242253D"/>
    <w:rsid w:val="7242D3EB"/>
    <w:rsid w:val="724F1B96"/>
    <w:rsid w:val="72529510"/>
    <w:rsid w:val="7254EEFD"/>
    <w:rsid w:val="72562D15"/>
    <w:rsid w:val="72588453"/>
    <w:rsid w:val="72596979"/>
    <w:rsid w:val="72702E63"/>
    <w:rsid w:val="7270A931"/>
    <w:rsid w:val="72843A8F"/>
    <w:rsid w:val="7287532A"/>
    <w:rsid w:val="728A2135"/>
    <w:rsid w:val="729FCC36"/>
    <w:rsid w:val="72A4DDE4"/>
    <w:rsid w:val="72AC5E88"/>
    <w:rsid w:val="72C135C6"/>
    <w:rsid w:val="72C3B704"/>
    <w:rsid w:val="72C753C4"/>
    <w:rsid w:val="72C8442C"/>
    <w:rsid w:val="72CDF99C"/>
    <w:rsid w:val="72D6E519"/>
    <w:rsid w:val="72F80DE1"/>
    <w:rsid w:val="72FBC79C"/>
    <w:rsid w:val="73001EED"/>
    <w:rsid w:val="7317BF0B"/>
    <w:rsid w:val="73222EE1"/>
    <w:rsid w:val="732609C2"/>
    <w:rsid w:val="732D53D4"/>
    <w:rsid w:val="732FE3D2"/>
    <w:rsid w:val="7336316D"/>
    <w:rsid w:val="7346CC52"/>
    <w:rsid w:val="734B5DBF"/>
    <w:rsid w:val="734B714A"/>
    <w:rsid w:val="73544A8D"/>
    <w:rsid w:val="73560CEE"/>
    <w:rsid w:val="73648591"/>
    <w:rsid w:val="736E2C9B"/>
    <w:rsid w:val="736EDD93"/>
    <w:rsid w:val="7375117B"/>
    <w:rsid w:val="737ECFF5"/>
    <w:rsid w:val="738EDEE3"/>
    <w:rsid w:val="73901B9D"/>
    <w:rsid w:val="739EDA77"/>
    <w:rsid w:val="739FD932"/>
    <w:rsid w:val="73A46EE1"/>
    <w:rsid w:val="73A9FB6A"/>
    <w:rsid w:val="73B0FF55"/>
    <w:rsid w:val="73B45408"/>
    <w:rsid w:val="73B5BB59"/>
    <w:rsid w:val="73B809F2"/>
    <w:rsid w:val="73B9836B"/>
    <w:rsid w:val="73C64AB7"/>
    <w:rsid w:val="73C9003E"/>
    <w:rsid w:val="73C99FE9"/>
    <w:rsid w:val="73D3894B"/>
    <w:rsid w:val="73D4DA55"/>
    <w:rsid w:val="73DB4B3E"/>
    <w:rsid w:val="73E0F2E8"/>
    <w:rsid w:val="73E3112F"/>
    <w:rsid w:val="73E46046"/>
    <w:rsid w:val="73E9FE81"/>
    <w:rsid w:val="73F3CF72"/>
    <w:rsid w:val="73FA3703"/>
    <w:rsid w:val="740C01EB"/>
    <w:rsid w:val="7438C489"/>
    <w:rsid w:val="74509133"/>
    <w:rsid w:val="74549133"/>
    <w:rsid w:val="7456CAFF"/>
    <w:rsid w:val="745D6F28"/>
    <w:rsid w:val="745F252C"/>
    <w:rsid w:val="7469A9C8"/>
    <w:rsid w:val="746F64D9"/>
    <w:rsid w:val="7472F416"/>
    <w:rsid w:val="74745A18"/>
    <w:rsid w:val="7486D2FE"/>
    <w:rsid w:val="748A42FB"/>
    <w:rsid w:val="748B1733"/>
    <w:rsid w:val="74A13FAC"/>
    <w:rsid w:val="74C15A44"/>
    <w:rsid w:val="74DBC969"/>
    <w:rsid w:val="74FD06CC"/>
    <w:rsid w:val="751ED89C"/>
    <w:rsid w:val="753C9BBE"/>
    <w:rsid w:val="7542DF6E"/>
    <w:rsid w:val="7545F489"/>
    <w:rsid w:val="756501E1"/>
    <w:rsid w:val="757F1A46"/>
    <w:rsid w:val="7586A5B8"/>
    <w:rsid w:val="758C91D2"/>
    <w:rsid w:val="75989C11"/>
    <w:rsid w:val="759FD01C"/>
    <w:rsid w:val="75A4192F"/>
    <w:rsid w:val="75A75598"/>
    <w:rsid w:val="75A9C955"/>
    <w:rsid w:val="75BDEFA8"/>
    <w:rsid w:val="75BFFAA7"/>
    <w:rsid w:val="75C7939C"/>
    <w:rsid w:val="75CD542F"/>
    <w:rsid w:val="75CE3A0B"/>
    <w:rsid w:val="75E1BA66"/>
    <w:rsid w:val="75E30621"/>
    <w:rsid w:val="75F048F4"/>
    <w:rsid w:val="75F7399C"/>
    <w:rsid w:val="75F8D1E2"/>
    <w:rsid w:val="75FE5660"/>
    <w:rsid w:val="76078FDC"/>
    <w:rsid w:val="76176E67"/>
    <w:rsid w:val="764F1803"/>
    <w:rsid w:val="765F7CF8"/>
    <w:rsid w:val="766F3762"/>
    <w:rsid w:val="76787007"/>
    <w:rsid w:val="767B3580"/>
    <w:rsid w:val="7683543F"/>
    <w:rsid w:val="769B1938"/>
    <w:rsid w:val="76B5C88E"/>
    <w:rsid w:val="76B837E9"/>
    <w:rsid w:val="76BBBAD9"/>
    <w:rsid w:val="76BD37FD"/>
    <w:rsid w:val="76C36665"/>
    <w:rsid w:val="76C7C4B4"/>
    <w:rsid w:val="76F15AFB"/>
    <w:rsid w:val="76F479F9"/>
    <w:rsid w:val="76F6007B"/>
    <w:rsid w:val="76F83AEA"/>
    <w:rsid w:val="76FB52C8"/>
    <w:rsid w:val="77035B2A"/>
    <w:rsid w:val="77062465"/>
    <w:rsid w:val="772006E2"/>
    <w:rsid w:val="77301800"/>
    <w:rsid w:val="7738AC5E"/>
    <w:rsid w:val="773AD304"/>
    <w:rsid w:val="774266C8"/>
    <w:rsid w:val="774F6C0C"/>
    <w:rsid w:val="7753E60C"/>
    <w:rsid w:val="775D0399"/>
    <w:rsid w:val="7765282E"/>
    <w:rsid w:val="777122F8"/>
    <w:rsid w:val="777ACFE0"/>
    <w:rsid w:val="779AD2BA"/>
    <w:rsid w:val="77BD60F1"/>
    <w:rsid w:val="77BDE3FA"/>
    <w:rsid w:val="77C56EF0"/>
    <w:rsid w:val="77D126A0"/>
    <w:rsid w:val="77ECE9B9"/>
    <w:rsid w:val="7803A7B2"/>
    <w:rsid w:val="7811B124"/>
    <w:rsid w:val="78122445"/>
    <w:rsid w:val="7820F6A9"/>
    <w:rsid w:val="7829DB36"/>
    <w:rsid w:val="782CFD1E"/>
    <w:rsid w:val="783C5ECA"/>
    <w:rsid w:val="78491E42"/>
    <w:rsid w:val="7849EB9A"/>
    <w:rsid w:val="78671ED8"/>
    <w:rsid w:val="786C0ADA"/>
    <w:rsid w:val="786DBC20"/>
    <w:rsid w:val="78875D84"/>
    <w:rsid w:val="7888FA0D"/>
    <w:rsid w:val="788A7D72"/>
    <w:rsid w:val="78AD9A76"/>
    <w:rsid w:val="78C0E949"/>
    <w:rsid w:val="78D7D566"/>
    <w:rsid w:val="78DA65C0"/>
    <w:rsid w:val="78DADEDD"/>
    <w:rsid w:val="78E13780"/>
    <w:rsid w:val="78E2940F"/>
    <w:rsid w:val="790DBA37"/>
    <w:rsid w:val="7916B351"/>
    <w:rsid w:val="791840D6"/>
    <w:rsid w:val="7922FBF5"/>
    <w:rsid w:val="79247BB0"/>
    <w:rsid w:val="7942BBCA"/>
    <w:rsid w:val="7950BDEA"/>
    <w:rsid w:val="795624DA"/>
    <w:rsid w:val="7959C92C"/>
    <w:rsid w:val="797A7BF0"/>
    <w:rsid w:val="79881C45"/>
    <w:rsid w:val="799CE804"/>
    <w:rsid w:val="799EEB90"/>
    <w:rsid w:val="79A10BCC"/>
    <w:rsid w:val="79A237A0"/>
    <w:rsid w:val="79A74576"/>
    <w:rsid w:val="79A865C8"/>
    <w:rsid w:val="79C1052E"/>
    <w:rsid w:val="79D3A823"/>
    <w:rsid w:val="79F96A37"/>
    <w:rsid w:val="7A187312"/>
    <w:rsid w:val="7A20F1A7"/>
    <w:rsid w:val="7A29A83D"/>
    <w:rsid w:val="7A356D56"/>
    <w:rsid w:val="7A3BC74F"/>
    <w:rsid w:val="7A50FA6B"/>
    <w:rsid w:val="7A57359A"/>
    <w:rsid w:val="7A588632"/>
    <w:rsid w:val="7A5C9B24"/>
    <w:rsid w:val="7A6C56C1"/>
    <w:rsid w:val="7A825679"/>
    <w:rsid w:val="7A903FF7"/>
    <w:rsid w:val="7A9851A6"/>
    <w:rsid w:val="7ACD0305"/>
    <w:rsid w:val="7AD23A6C"/>
    <w:rsid w:val="7AD37FB0"/>
    <w:rsid w:val="7AD39809"/>
    <w:rsid w:val="7AD55F0F"/>
    <w:rsid w:val="7AD8FB15"/>
    <w:rsid w:val="7AE640BB"/>
    <w:rsid w:val="7AE957A1"/>
    <w:rsid w:val="7AEB95E1"/>
    <w:rsid w:val="7AEE954C"/>
    <w:rsid w:val="7AEF6B67"/>
    <w:rsid w:val="7AF26613"/>
    <w:rsid w:val="7AF9665B"/>
    <w:rsid w:val="7AF9B806"/>
    <w:rsid w:val="7B0225B1"/>
    <w:rsid w:val="7B0266DD"/>
    <w:rsid w:val="7B0B6B40"/>
    <w:rsid w:val="7B196029"/>
    <w:rsid w:val="7B1978D3"/>
    <w:rsid w:val="7B1A8ACE"/>
    <w:rsid w:val="7B1AE083"/>
    <w:rsid w:val="7B267947"/>
    <w:rsid w:val="7B2DDC84"/>
    <w:rsid w:val="7B356285"/>
    <w:rsid w:val="7B395F48"/>
    <w:rsid w:val="7B4277A0"/>
    <w:rsid w:val="7B4BCC09"/>
    <w:rsid w:val="7B57E333"/>
    <w:rsid w:val="7B62BA58"/>
    <w:rsid w:val="7B651D2A"/>
    <w:rsid w:val="7B788166"/>
    <w:rsid w:val="7B79AF02"/>
    <w:rsid w:val="7B79CD1E"/>
    <w:rsid w:val="7B7FA748"/>
    <w:rsid w:val="7B8429C2"/>
    <w:rsid w:val="7B8831A7"/>
    <w:rsid w:val="7B897A22"/>
    <w:rsid w:val="7B90773C"/>
    <w:rsid w:val="7B98558D"/>
    <w:rsid w:val="7B9C2470"/>
    <w:rsid w:val="7BA18EB6"/>
    <w:rsid w:val="7BA94207"/>
    <w:rsid w:val="7BAA4955"/>
    <w:rsid w:val="7BAA5470"/>
    <w:rsid w:val="7BABA027"/>
    <w:rsid w:val="7BDCCEE8"/>
    <w:rsid w:val="7BE1B9D9"/>
    <w:rsid w:val="7BF5BC32"/>
    <w:rsid w:val="7BFB90F3"/>
    <w:rsid w:val="7C07CB77"/>
    <w:rsid w:val="7C1BB1EE"/>
    <w:rsid w:val="7C2257A6"/>
    <w:rsid w:val="7C33758A"/>
    <w:rsid w:val="7C35110A"/>
    <w:rsid w:val="7C4AE79D"/>
    <w:rsid w:val="7C5B3567"/>
    <w:rsid w:val="7C5DA99D"/>
    <w:rsid w:val="7C5FFCAB"/>
    <w:rsid w:val="7C623585"/>
    <w:rsid w:val="7C776F4A"/>
    <w:rsid w:val="7C783DB3"/>
    <w:rsid w:val="7C7D5EAD"/>
    <w:rsid w:val="7C811B32"/>
    <w:rsid w:val="7C93E528"/>
    <w:rsid w:val="7CA3FD03"/>
    <w:rsid w:val="7CB93E8B"/>
    <w:rsid w:val="7CC4B639"/>
    <w:rsid w:val="7CC6B3BA"/>
    <w:rsid w:val="7CC9FCF7"/>
    <w:rsid w:val="7CD3CC1B"/>
    <w:rsid w:val="7CEDD572"/>
    <w:rsid w:val="7CEDEFCE"/>
    <w:rsid w:val="7CEFC67B"/>
    <w:rsid w:val="7D150A7D"/>
    <w:rsid w:val="7D387568"/>
    <w:rsid w:val="7D4957EC"/>
    <w:rsid w:val="7D4A6927"/>
    <w:rsid w:val="7D598ABE"/>
    <w:rsid w:val="7D7A1F15"/>
    <w:rsid w:val="7D7DCC49"/>
    <w:rsid w:val="7D89681A"/>
    <w:rsid w:val="7D91506B"/>
    <w:rsid w:val="7D965478"/>
    <w:rsid w:val="7D96C5AD"/>
    <w:rsid w:val="7DA56BBD"/>
    <w:rsid w:val="7DA911E2"/>
    <w:rsid w:val="7DA94D7B"/>
    <w:rsid w:val="7DAA14E3"/>
    <w:rsid w:val="7DAD8C4A"/>
    <w:rsid w:val="7DBF6B40"/>
    <w:rsid w:val="7DC4EB68"/>
    <w:rsid w:val="7DC607E2"/>
    <w:rsid w:val="7DD0F975"/>
    <w:rsid w:val="7DD6543A"/>
    <w:rsid w:val="7DD6C5AC"/>
    <w:rsid w:val="7DE762C4"/>
    <w:rsid w:val="7DE8E669"/>
    <w:rsid w:val="7DEB68D0"/>
    <w:rsid w:val="7DF479E9"/>
    <w:rsid w:val="7DFF64F4"/>
    <w:rsid w:val="7E02D48E"/>
    <w:rsid w:val="7E05FD51"/>
    <w:rsid w:val="7E0A85FE"/>
    <w:rsid w:val="7E0DE9C6"/>
    <w:rsid w:val="7E1BD317"/>
    <w:rsid w:val="7E1DD531"/>
    <w:rsid w:val="7E2701DC"/>
    <w:rsid w:val="7E2E2B35"/>
    <w:rsid w:val="7E3646B8"/>
    <w:rsid w:val="7E367D33"/>
    <w:rsid w:val="7E45D345"/>
    <w:rsid w:val="7E4DE341"/>
    <w:rsid w:val="7E57EA93"/>
    <w:rsid w:val="7E5E346D"/>
    <w:rsid w:val="7E70DBA0"/>
    <w:rsid w:val="7E77C067"/>
    <w:rsid w:val="7E796A12"/>
    <w:rsid w:val="7E8A844E"/>
    <w:rsid w:val="7E901041"/>
    <w:rsid w:val="7E995105"/>
    <w:rsid w:val="7EA3C328"/>
    <w:rsid w:val="7EAE5922"/>
    <w:rsid w:val="7EB36F2E"/>
    <w:rsid w:val="7EC3571A"/>
    <w:rsid w:val="7EC477C5"/>
    <w:rsid w:val="7EC97A4D"/>
    <w:rsid w:val="7ED445A1"/>
    <w:rsid w:val="7F077B55"/>
    <w:rsid w:val="7F080750"/>
    <w:rsid w:val="7F174EA8"/>
    <w:rsid w:val="7F27395E"/>
    <w:rsid w:val="7F3476CD"/>
    <w:rsid w:val="7F3F6E95"/>
    <w:rsid w:val="7F4F6C3D"/>
    <w:rsid w:val="7F70679E"/>
    <w:rsid w:val="7F7AE39E"/>
    <w:rsid w:val="7F940B52"/>
    <w:rsid w:val="7F981248"/>
    <w:rsid w:val="7FA2BA40"/>
    <w:rsid w:val="7FA86AFE"/>
    <w:rsid w:val="7FA8FDD0"/>
    <w:rsid w:val="7FADAF86"/>
    <w:rsid w:val="7FBBAA8D"/>
    <w:rsid w:val="7FBCCA45"/>
    <w:rsid w:val="7FBDC8B6"/>
    <w:rsid w:val="7FBDD798"/>
    <w:rsid w:val="7FC32618"/>
    <w:rsid w:val="7FC43B55"/>
    <w:rsid w:val="7FC63061"/>
    <w:rsid w:val="7FCC6212"/>
    <w:rsid w:val="7FD27274"/>
    <w:rsid w:val="7FD66DBE"/>
    <w:rsid w:val="7FDC47FF"/>
    <w:rsid w:val="7FEFDD59"/>
    <w:rsid w:val="7FF1C118"/>
    <w:rsid w:val="7FFB7DF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840C4"/>
  <w15:chartTrackingRefBased/>
  <w15:docId w15:val="{A5111891-8A64-4425-8575-B940A9B61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B06"/>
    <w:pPr>
      <w:spacing w:after="120" w:line="480" w:lineRule="auto"/>
    </w:pPr>
    <w:rPr>
      <w:rFonts w:ascii="Arial" w:eastAsia="Arial" w:hAnsi="Arial" w:cs="Arial"/>
      <w:lang w:val="en-US"/>
    </w:rPr>
  </w:style>
  <w:style w:type="paragraph" w:styleId="Heading1">
    <w:name w:val="heading 1"/>
    <w:basedOn w:val="Heading"/>
    <w:next w:val="Normal"/>
    <w:link w:val="Heading1Char"/>
    <w:uiPriority w:val="9"/>
    <w:qFormat/>
    <w:rsid w:val="000F3962"/>
    <w:pPr>
      <w:keepNext/>
      <w:spacing w:before="480"/>
      <w:outlineLvl w:val="0"/>
    </w:pPr>
  </w:style>
  <w:style w:type="paragraph" w:styleId="Heading2">
    <w:name w:val="heading 2"/>
    <w:basedOn w:val="Normal"/>
    <w:next w:val="Normal"/>
    <w:link w:val="Heading2Char"/>
    <w:uiPriority w:val="9"/>
    <w:unhideWhenUsed/>
    <w:qFormat/>
    <w:rsid w:val="00611E8E"/>
    <w:pPr>
      <w:keepNext/>
      <w:keepLines/>
      <w:spacing w:before="240" w:after="80"/>
      <w:outlineLvl w:val="1"/>
    </w:pPr>
    <w:rPr>
      <w:rFonts w:eastAsiaTheme="majorEastAsia" w:cstheme="majorBidi"/>
      <w:color w:val="000000" w:themeColor="text1"/>
      <w:sz w:val="24"/>
      <w:szCs w:val="32"/>
    </w:rPr>
  </w:style>
  <w:style w:type="paragraph" w:styleId="Heading3">
    <w:name w:val="heading 3"/>
    <w:basedOn w:val="Normal"/>
    <w:next w:val="Normal"/>
    <w:link w:val="Heading3Char"/>
    <w:uiPriority w:val="9"/>
    <w:semiHidden/>
    <w:unhideWhenUsed/>
    <w:qFormat/>
    <w:rsid w:val="00DC141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141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C141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141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141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141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141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1413"/>
    <w:rPr>
      <w:rFonts w:ascii="Arial" w:eastAsia="Arial" w:hAnsi="Arial" w:cs="Arial"/>
      <w:b/>
      <w:bCs/>
      <w:sz w:val="28"/>
      <w:szCs w:val="28"/>
      <w:lang w:val="en-US"/>
    </w:rPr>
  </w:style>
  <w:style w:type="character" w:customStyle="1" w:styleId="Heading2Char">
    <w:name w:val="Heading 2 Char"/>
    <w:basedOn w:val="DefaultParagraphFont"/>
    <w:link w:val="Heading2"/>
    <w:uiPriority w:val="9"/>
    <w:rsid w:val="00D519EE"/>
    <w:rPr>
      <w:rFonts w:ascii="Arial" w:eastAsiaTheme="majorEastAsia" w:hAnsi="Arial" w:cstheme="majorBidi"/>
      <w:color w:val="000000" w:themeColor="text1"/>
      <w:sz w:val="24"/>
      <w:szCs w:val="32"/>
      <w:lang w:val="en-US"/>
    </w:rPr>
  </w:style>
  <w:style w:type="character" w:customStyle="1" w:styleId="Heading3Char">
    <w:name w:val="Heading 3 Char"/>
    <w:basedOn w:val="DefaultParagraphFont"/>
    <w:link w:val="Heading3"/>
    <w:uiPriority w:val="9"/>
    <w:semiHidden/>
    <w:rsid w:val="00DC141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141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C141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C141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141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141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1413"/>
    <w:rPr>
      <w:rFonts w:eastAsiaTheme="majorEastAsia" w:cstheme="majorBidi"/>
      <w:color w:val="272727" w:themeColor="text1" w:themeTint="D8"/>
    </w:rPr>
  </w:style>
  <w:style w:type="paragraph" w:styleId="Title">
    <w:name w:val="Title"/>
    <w:basedOn w:val="Heading"/>
    <w:next w:val="Normal"/>
    <w:link w:val="TitleChar"/>
    <w:uiPriority w:val="10"/>
    <w:qFormat/>
    <w:rsid w:val="00587B06"/>
  </w:style>
  <w:style w:type="character" w:customStyle="1" w:styleId="TitleChar">
    <w:name w:val="Title Char"/>
    <w:basedOn w:val="DefaultParagraphFont"/>
    <w:link w:val="Title"/>
    <w:uiPriority w:val="10"/>
    <w:rsid w:val="00DC1413"/>
    <w:rPr>
      <w:rFonts w:ascii="Arial" w:eastAsia="Arial" w:hAnsi="Arial" w:cs="Arial"/>
      <w:b/>
      <w:bCs/>
      <w:sz w:val="28"/>
      <w:szCs w:val="28"/>
      <w:lang w:val="en-US"/>
    </w:rPr>
  </w:style>
  <w:style w:type="paragraph" w:styleId="Subtitle">
    <w:name w:val="Subtitle"/>
    <w:basedOn w:val="Normal"/>
    <w:next w:val="Normal"/>
    <w:link w:val="SubtitleChar"/>
    <w:uiPriority w:val="11"/>
    <w:qFormat/>
    <w:rsid w:val="00DC141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1413"/>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DC1413"/>
    <w:pPr>
      <w:ind w:left="720"/>
      <w:contextualSpacing/>
    </w:pPr>
  </w:style>
  <w:style w:type="paragraph" w:styleId="Quote">
    <w:name w:val="Quote"/>
    <w:basedOn w:val="Normal"/>
    <w:next w:val="Normal"/>
    <w:link w:val="QuoteChar"/>
    <w:uiPriority w:val="29"/>
    <w:qFormat/>
    <w:rsid w:val="00DC1413"/>
    <w:pPr>
      <w:spacing w:before="160"/>
      <w:jc w:val="center"/>
    </w:pPr>
    <w:rPr>
      <w:i/>
      <w:iCs/>
      <w:color w:val="404040" w:themeColor="text1" w:themeTint="BF"/>
    </w:rPr>
  </w:style>
  <w:style w:type="character" w:customStyle="1" w:styleId="QuoteChar">
    <w:name w:val="Quote Char"/>
    <w:basedOn w:val="DefaultParagraphFont"/>
    <w:link w:val="Quote"/>
    <w:uiPriority w:val="29"/>
    <w:rsid w:val="00DC1413"/>
    <w:rPr>
      <w:i/>
      <w:iCs/>
      <w:color w:val="404040" w:themeColor="text1" w:themeTint="BF"/>
    </w:rPr>
  </w:style>
  <w:style w:type="paragraph" w:styleId="IntenseQuote">
    <w:name w:val="Intense Quote"/>
    <w:basedOn w:val="Normal"/>
    <w:next w:val="Normal"/>
    <w:link w:val="IntenseQuoteChar"/>
    <w:uiPriority w:val="30"/>
    <w:qFormat/>
    <w:rsid w:val="00DC141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1413"/>
    <w:rPr>
      <w:i/>
      <w:iCs/>
      <w:color w:val="0F4761" w:themeColor="accent1" w:themeShade="BF"/>
    </w:rPr>
  </w:style>
  <w:style w:type="character" w:styleId="IntenseEmphasis">
    <w:name w:val="Intense Emphasis"/>
    <w:basedOn w:val="DefaultParagraphFont"/>
    <w:uiPriority w:val="21"/>
    <w:qFormat/>
    <w:rsid w:val="00DC1413"/>
    <w:rPr>
      <w:i/>
      <w:iCs/>
      <w:color w:val="0F4761" w:themeColor="accent1" w:themeShade="BF"/>
    </w:rPr>
  </w:style>
  <w:style w:type="character" w:styleId="IntenseReference">
    <w:name w:val="Intense Reference"/>
    <w:basedOn w:val="DefaultParagraphFont"/>
    <w:uiPriority w:val="32"/>
    <w:qFormat/>
    <w:rsid w:val="00DC1413"/>
    <w:rPr>
      <w:b/>
      <w:bCs/>
      <w:smallCaps/>
      <w:color w:val="0F4761" w:themeColor="accent1" w:themeShade="BF"/>
      <w:spacing w:val="5"/>
    </w:rPr>
  </w:style>
  <w:style w:type="paragraph" w:styleId="Header">
    <w:name w:val="header"/>
    <w:basedOn w:val="Normal"/>
    <w:link w:val="HeaderChar"/>
    <w:uiPriority w:val="99"/>
    <w:unhideWhenUsed/>
    <w:rsid w:val="000C27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27EE"/>
  </w:style>
  <w:style w:type="paragraph" w:styleId="Footer">
    <w:name w:val="footer"/>
    <w:basedOn w:val="Normal"/>
    <w:link w:val="FooterChar"/>
    <w:uiPriority w:val="99"/>
    <w:unhideWhenUsed/>
    <w:rsid w:val="000C27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27EE"/>
  </w:style>
  <w:style w:type="paragraph" w:customStyle="1" w:styleId="Heading">
    <w:name w:val="Heading"/>
    <w:basedOn w:val="Normal"/>
    <w:link w:val="HeadingChar"/>
    <w:qFormat/>
    <w:rsid w:val="00AD7C46"/>
    <w:rPr>
      <w:b/>
      <w:bCs/>
      <w:sz w:val="28"/>
      <w:szCs w:val="28"/>
    </w:rPr>
  </w:style>
  <w:style w:type="character" w:customStyle="1" w:styleId="HeadingChar">
    <w:name w:val="Heading Char"/>
    <w:basedOn w:val="DefaultParagraphFont"/>
    <w:link w:val="Heading"/>
    <w:rsid w:val="00AD7C46"/>
    <w:rPr>
      <w:rFonts w:ascii="Arial" w:eastAsia="Arial" w:hAnsi="Arial" w:cs="Arial"/>
      <w:b/>
      <w:bCs/>
      <w:sz w:val="28"/>
      <w:szCs w:val="28"/>
      <w:lang w:val="en-US"/>
    </w:rPr>
  </w:style>
  <w:style w:type="paragraph" w:customStyle="1" w:styleId="Subheading">
    <w:name w:val="Subheading"/>
    <w:basedOn w:val="Normal"/>
    <w:link w:val="SubheadingChar"/>
    <w:qFormat/>
    <w:rsid w:val="00AD7C46"/>
    <w:rPr>
      <w:b/>
      <w:bCs/>
    </w:rPr>
  </w:style>
  <w:style w:type="character" w:customStyle="1" w:styleId="SubheadingChar">
    <w:name w:val="Subheading Char"/>
    <w:basedOn w:val="DefaultParagraphFont"/>
    <w:link w:val="Subheading"/>
    <w:rsid w:val="00AD7C46"/>
    <w:rPr>
      <w:rFonts w:ascii="Arial" w:eastAsia="Arial" w:hAnsi="Arial" w:cs="Arial"/>
      <w:b/>
      <w:bCs/>
      <w:lang w:val="en-US"/>
    </w:rPr>
  </w:style>
  <w:style w:type="paragraph" w:styleId="TOCHeading">
    <w:name w:val="TOC Heading"/>
    <w:basedOn w:val="Heading1"/>
    <w:next w:val="Normal"/>
    <w:uiPriority w:val="39"/>
    <w:unhideWhenUsed/>
    <w:qFormat/>
    <w:rsid w:val="0077750F"/>
    <w:pPr>
      <w:spacing w:before="240" w:after="0"/>
      <w:outlineLvl w:val="9"/>
    </w:pPr>
    <w:rPr>
      <w:kern w:val="0"/>
      <w:sz w:val="32"/>
      <w:szCs w:val="32"/>
      <w14:ligatures w14:val="none"/>
    </w:rPr>
  </w:style>
  <w:style w:type="character" w:styleId="Hyperlink">
    <w:name w:val="Hyperlink"/>
    <w:basedOn w:val="DefaultParagraphFont"/>
    <w:uiPriority w:val="99"/>
    <w:unhideWhenUsed/>
    <w:rsid w:val="006E75CF"/>
    <w:rPr>
      <w:color w:val="467886" w:themeColor="hyperlink"/>
      <w:u w:val="single"/>
    </w:rPr>
  </w:style>
  <w:style w:type="character" w:styleId="UnresolvedMention">
    <w:name w:val="Unresolved Mention"/>
    <w:basedOn w:val="DefaultParagraphFont"/>
    <w:uiPriority w:val="99"/>
    <w:semiHidden/>
    <w:unhideWhenUsed/>
    <w:rsid w:val="006E75CF"/>
    <w:rPr>
      <w:color w:val="605E5C"/>
      <w:shd w:val="clear" w:color="auto" w:fill="E1DFDD"/>
    </w:rPr>
  </w:style>
  <w:style w:type="character" w:styleId="CommentReference">
    <w:name w:val="annotation reference"/>
    <w:basedOn w:val="DefaultParagraphFont"/>
    <w:uiPriority w:val="99"/>
    <w:semiHidden/>
    <w:unhideWhenUsed/>
    <w:rsid w:val="00C24250"/>
    <w:rPr>
      <w:sz w:val="16"/>
      <w:szCs w:val="16"/>
    </w:rPr>
  </w:style>
  <w:style w:type="paragraph" w:styleId="CommentText">
    <w:name w:val="annotation text"/>
    <w:basedOn w:val="Normal"/>
    <w:link w:val="CommentTextChar"/>
    <w:uiPriority w:val="99"/>
    <w:unhideWhenUsed/>
    <w:rsid w:val="00C24250"/>
    <w:pPr>
      <w:spacing w:line="240" w:lineRule="auto"/>
    </w:pPr>
    <w:rPr>
      <w:sz w:val="20"/>
      <w:szCs w:val="20"/>
    </w:rPr>
  </w:style>
  <w:style w:type="character" w:customStyle="1" w:styleId="CommentTextChar">
    <w:name w:val="Comment Text Char"/>
    <w:basedOn w:val="DefaultParagraphFont"/>
    <w:link w:val="CommentText"/>
    <w:uiPriority w:val="99"/>
    <w:rsid w:val="00C24250"/>
    <w:rPr>
      <w:sz w:val="20"/>
      <w:szCs w:val="20"/>
    </w:rPr>
  </w:style>
  <w:style w:type="paragraph" w:styleId="CommentSubject">
    <w:name w:val="annotation subject"/>
    <w:basedOn w:val="CommentText"/>
    <w:next w:val="CommentText"/>
    <w:link w:val="CommentSubjectChar"/>
    <w:uiPriority w:val="99"/>
    <w:semiHidden/>
    <w:unhideWhenUsed/>
    <w:rsid w:val="00C24250"/>
    <w:rPr>
      <w:b/>
      <w:bCs/>
    </w:rPr>
  </w:style>
  <w:style w:type="character" w:customStyle="1" w:styleId="CommentSubjectChar">
    <w:name w:val="Comment Subject Char"/>
    <w:basedOn w:val="CommentTextChar"/>
    <w:link w:val="CommentSubject"/>
    <w:uiPriority w:val="99"/>
    <w:semiHidden/>
    <w:rsid w:val="00C24250"/>
    <w:rPr>
      <w:b/>
      <w:bCs/>
      <w:sz w:val="20"/>
      <w:szCs w:val="20"/>
    </w:rPr>
  </w:style>
  <w:style w:type="paragraph" w:styleId="Revision">
    <w:name w:val="Revision"/>
    <w:hidden/>
    <w:uiPriority w:val="99"/>
    <w:semiHidden/>
    <w:rsid w:val="00983662"/>
    <w:pPr>
      <w:spacing w:after="0" w:line="240" w:lineRule="auto"/>
    </w:pPr>
  </w:style>
  <w:style w:type="paragraph" w:customStyle="1" w:styleId="EndNoteBibliographyTitle">
    <w:name w:val="EndNote Bibliography Title"/>
    <w:basedOn w:val="Normal"/>
    <w:link w:val="EndNoteBibliographyTitleChar"/>
    <w:rsid w:val="005E64F7"/>
    <w:pPr>
      <w:spacing w:after="0"/>
      <w:jc w:val="center"/>
    </w:pPr>
    <w:rPr>
      <w:rFonts w:eastAsia="Times New Roman"/>
      <w:noProof/>
      <w:kern w:val="0"/>
      <w:sz w:val="28"/>
      <w:szCs w:val="24"/>
      <w:lang w:eastAsia="en-GB"/>
      <w14:ligatures w14:val="none"/>
    </w:rPr>
  </w:style>
  <w:style w:type="character" w:customStyle="1" w:styleId="EndNoteBibliographyTitleChar">
    <w:name w:val="EndNote Bibliography Title Char"/>
    <w:basedOn w:val="DefaultParagraphFont"/>
    <w:link w:val="EndNoteBibliographyTitle"/>
    <w:rsid w:val="005E64F7"/>
    <w:rPr>
      <w:rFonts w:ascii="Arial" w:eastAsia="Times New Roman" w:hAnsi="Arial" w:cs="Arial"/>
      <w:noProof/>
      <w:kern w:val="0"/>
      <w:sz w:val="28"/>
      <w:szCs w:val="24"/>
      <w:lang w:val="en-US" w:eastAsia="en-GB"/>
      <w14:ligatures w14:val="none"/>
    </w:rPr>
  </w:style>
  <w:style w:type="table" w:styleId="TableGrid">
    <w:name w:val="Table Grid"/>
    <w:basedOn w:val="TableNormal"/>
    <w:uiPriority w:val="39"/>
    <w:rsid w:val="00527A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663ED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63ED2"/>
    <w:rPr>
      <w:sz w:val="20"/>
      <w:szCs w:val="20"/>
    </w:rPr>
  </w:style>
  <w:style w:type="character" w:styleId="PlaceholderText">
    <w:name w:val="Placeholder Text"/>
    <w:basedOn w:val="DefaultParagraphFont"/>
    <w:uiPriority w:val="99"/>
    <w:semiHidden/>
    <w:rsid w:val="004F525B"/>
    <w:rPr>
      <w:color w:val="808080" w:themeColor="background1" w:themeShade="80"/>
    </w:rPr>
  </w:style>
  <w:style w:type="character" w:styleId="Mention">
    <w:name w:val="Mention"/>
    <w:basedOn w:val="DefaultParagraphFont"/>
    <w:uiPriority w:val="99"/>
    <w:unhideWhenUsed/>
    <w:rsid w:val="00E733EC"/>
    <w:rPr>
      <w:color w:val="2B579A"/>
      <w:shd w:val="clear" w:color="auto" w:fill="E1DFDD"/>
    </w:rPr>
  </w:style>
  <w:style w:type="character" w:styleId="LineNumber">
    <w:name w:val="line number"/>
    <w:basedOn w:val="DefaultParagraphFont"/>
    <w:uiPriority w:val="99"/>
    <w:semiHidden/>
    <w:unhideWhenUsed/>
    <w:rsid w:val="00985D14"/>
  </w:style>
  <w:style w:type="paragraph" w:customStyle="1" w:styleId="Figurecaption">
    <w:name w:val="Figure caption"/>
    <w:basedOn w:val="Normal"/>
    <w:link w:val="FigurecaptionChar"/>
    <w:uiPriority w:val="1"/>
    <w:qFormat/>
    <w:rsid w:val="00211DEE"/>
    <w:rPr>
      <w:rFonts w:asciiTheme="minorHAnsi" w:eastAsiaTheme="minorEastAsia" w:hAnsiTheme="minorHAnsi" w:cstheme="minorBidi"/>
      <w:b/>
      <w:bCs/>
      <w:sz w:val="24"/>
      <w:szCs w:val="24"/>
    </w:rPr>
  </w:style>
  <w:style w:type="character" w:customStyle="1" w:styleId="FigurecaptionChar">
    <w:name w:val="Figure caption Char"/>
    <w:basedOn w:val="DefaultParagraphFont"/>
    <w:link w:val="Figurecaption"/>
    <w:uiPriority w:val="1"/>
    <w:rsid w:val="00211DEE"/>
    <w:rPr>
      <w:rFonts w:eastAsiaTheme="minorEastAsia"/>
      <w:b/>
      <w:bCs/>
      <w:sz w:val="24"/>
      <w:szCs w:val="24"/>
      <w:lang w:val="en-US"/>
    </w:rPr>
  </w:style>
  <w:style w:type="paragraph" w:customStyle="1" w:styleId="EndNoteBibliography">
    <w:name w:val="EndNote Bibliography"/>
    <w:basedOn w:val="Normal"/>
    <w:link w:val="EndNoteBibliographyChar"/>
    <w:rsid w:val="004C5956"/>
    <w:pPr>
      <w:spacing w:line="240" w:lineRule="auto"/>
    </w:pPr>
    <w:rPr>
      <w:noProof/>
      <w:sz w:val="28"/>
    </w:rPr>
  </w:style>
  <w:style w:type="character" w:customStyle="1" w:styleId="EndNoteBibliographyChar">
    <w:name w:val="EndNote Bibliography Char"/>
    <w:basedOn w:val="DefaultParagraphFont"/>
    <w:link w:val="EndNoteBibliography"/>
    <w:rsid w:val="004C5956"/>
    <w:rPr>
      <w:rFonts w:ascii="Arial" w:eastAsia="Arial" w:hAnsi="Arial" w:cs="Arial"/>
      <w:noProof/>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4612305">
      <w:bodyDiv w:val="1"/>
      <w:marLeft w:val="0"/>
      <w:marRight w:val="0"/>
      <w:marTop w:val="0"/>
      <w:marBottom w:val="0"/>
      <w:divBdr>
        <w:top w:val="none" w:sz="0" w:space="0" w:color="auto"/>
        <w:left w:val="none" w:sz="0" w:space="0" w:color="auto"/>
        <w:bottom w:val="none" w:sz="0" w:space="0" w:color="auto"/>
        <w:right w:val="none" w:sz="0" w:space="0" w:color="auto"/>
      </w:divBdr>
    </w:div>
    <w:div w:id="1040016267">
      <w:bodyDiv w:val="1"/>
      <w:marLeft w:val="0"/>
      <w:marRight w:val="0"/>
      <w:marTop w:val="0"/>
      <w:marBottom w:val="0"/>
      <w:divBdr>
        <w:top w:val="none" w:sz="0" w:space="0" w:color="auto"/>
        <w:left w:val="none" w:sz="0" w:space="0" w:color="auto"/>
        <w:bottom w:val="none" w:sz="0" w:space="0" w:color="auto"/>
        <w:right w:val="none" w:sz="0" w:space="0" w:color="auto"/>
      </w:divBdr>
    </w:div>
    <w:div w:id="1356426103">
      <w:bodyDiv w:val="1"/>
      <w:marLeft w:val="0"/>
      <w:marRight w:val="0"/>
      <w:marTop w:val="0"/>
      <w:marBottom w:val="0"/>
      <w:divBdr>
        <w:top w:val="none" w:sz="0" w:space="0" w:color="auto"/>
        <w:left w:val="none" w:sz="0" w:space="0" w:color="auto"/>
        <w:bottom w:val="none" w:sz="0" w:space="0" w:color="auto"/>
        <w:right w:val="none" w:sz="0" w:space="0" w:color="auto"/>
      </w:divBdr>
    </w:div>
    <w:div w:id="1358583608">
      <w:bodyDiv w:val="1"/>
      <w:marLeft w:val="0"/>
      <w:marRight w:val="0"/>
      <w:marTop w:val="0"/>
      <w:marBottom w:val="0"/>
      <w:divBdr>
        <w:top w:val="none" w:sz="0" w:space="0" w:color="auto"/>
        <w:left w:val="none" w:sz="0" w:space="0" w:color="auto"/>
        <w:bottom w:val="none" w:sz="0" w:space="0" w:color="auto"/>
        <w:right w:val="none" w:sz="0" w:space="0" w:color="auto"/>
      </w:divBdr>
    </w:div>
    <w:div w:id="1493568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19/05/relationships/documenttasks" Target="documenttasks/documenttasks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isrctn.com/ISRCTN13384956"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niel.martin@plymouth.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documenttasks/documenttasks1.xml><?xml version="1.0" encoding="utf-8"?>
<t:Tasks xmlns:t="http://schemas.microsoft.com/office/tasks/2019/documenttasks" xmlns:oel="http://schemas.microsoft.com/office/2019/extlst">
  <t:Task id="{8D446E7C-C191-427F-97B1-3D3975D5927F}">
    <t:Anchor>
      <t:Comment id="1965046801"/>
    </t:Anchor>
    <t:History>
      <t:Event id="{85DC5619-2DFD-4193-91D8-47596075AC42}" time="2025-03-30T18:40:16.307Z">
        <t:Attribution userId="S::Icnarc52@icnarc.org::b9a831f5-8a8a-4f49-9d4b-33e9460d7b30" userProvider="AD" userName="Paul Mouncey"/>
        <t:Anchor>
          <t:Comment id="423348083"/>
        </t:Anchor>
        <t:Create/>
      </t:Event>
      <t:Event id="{342461CC-03A4-4793-959B-2EB7FD73282F}" time="2025-03-30T18:40:16.307Z">
        <t:Attribution userId="S::Icnarc52@icnarc.org::b9a831f5-8a8a-4f49-9d4b-33e9460d7b30" userProvider="AD" userName="Paul Mouncey"/>
        <t:Anchor>
          <t:Comment id="423348083"/>
        </t:Anchor>
        <t:Assign userId="S::icnarc164@icnarc.org::f29b1dab-c277-4746-a213-b2fb0a0a19ba" userProvider="AD" userName="Doug Gould"/>
      </t:Event>
      <t:Event id="{6C844B12-0266-428D-A837-631148D3928C}" time="2025-03-30T18:40:16.307Z">
        <t:Attribution userId="S::Icnarc52@icnarc.org::b9a831f5-8a8a-4f49-9d4b-33e9460d7b30" userProvider="AD" userName="Paul Mouncey"/>
        <t:Anchor>
          <t:Comment id="423348083"/>
        </t:Anchor>
        <t:SetTitle title="@Doug Gould "/>
      </t:Event>
      <t:Event id="{C953F90E-73A0-454A-8AEC-931D335B6980}" time="2025-03-30T19:06:31.225Z">
        <t:Attribution userId="S::daniel.martin_plymouth.ac.uk#ext#@icnarc.onmicrosoft.com::87fd2f49-c9e8-4287-968e-69f2203b72a7" userProvider="AD" userName="Daniel Martin"/>
        <t:Progress percentComplete="100"/>
      </t:Event>
    </t:History>
  </t:Task>
  <t:Task id="{8B3D7917-49B6-4259-9926-3079DDC25FDF}">
    <t:Anchor>
      <t:Comment id="1871334161"/>
    </t:Anchor>
    <t:History>
      <t:Event id="{F41980FD-A7B7-4862-B564-7C54CA9E9A57}" time="2025-03-28T10:56:18.371Z">
        <t:Attribution userId="S::icnarc186@icnarc.org::68a26b40-6c54-4ba8-8888-2a30de5c5906" userProvider="AD" userName="James Doidge"/>
        <t:Anchor>
          <t:Comment id="1871334161"/>
        </t:Anchor>
        <t:Create/>
      </t:Event>
      <t:Event id="{A1B7BA61-DFC6-4C87-B0D0-61D6ECDB61AA}" time="2025-03-28T10:56:18.371Z">
        <t:Attribution userId="S::icnarc186@icnarc.org::68a26b40-6c54-4ba8-8888-2a30de5c5906" userProvider="AD" userName="James Doidge"/>
        <t:Anchor>
          <t:Comment id="1871334161"/>
        </t:Anchor>
        <t:Assign userId="S::icnarc164@icnarc.org::f29b1dab-c277-4746-a213-b2fb0a0a19ba" userProvider="AD" userName="Doug Gould"/>
      </t:Event>
      <t:Event id="{1B98DA11-9CB5-456E-9F19-F1C0D3FF1059}" time="2025-03-28T10:56:18.371Z">
        <t:Attribution userId="S::icnarc186@icnarc.org::68a26b40-6c54-4ba8-8888-2a30de5c5906" userProvider="AD" userName="James Doidge"/>
        <t:Anchor>
          <t:Comment id="1871334161"/>
        </t:Anchor>
        <t:SetTitle title="Cite this: Civil Registrations of Death - NHS England Digital Correct, @Doug Gould ?"/>
      </t:Event>
      <t:Event id="{33FAADB3-D8A9-487F-88F5-9534F3E1464E}" time="2025-03-31T09:05:55.364Z">
        <t:Attribution userId="S::icnarc164@icnarc.org::f29b1dab-c277-4746-a213-b2fb0a0a19ba" userProvider="AD" userName="Doug Gould"/>
        <t:Progress percentComplete="100"/>
      </t:Event>
      <t:Event id="{F50FF7C9-2B03-4935-95CC-1D02E92ED7C7}" time="2025-04-07T14:02:10.755Z">
        <t:Attribution userId="S::Icnarc52@icnarc.org::b9a831f5-8a8a-4f49-9d4b-33e9460d7b30" userProvider="AD" userName="Paul Mouncey"/>
        <t:Progress percentComplete="0"/>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6812AB1-490B-4841-9ABD-ED531C5E9DC4}"/>
      </w:docPartPr>
      <w:docPartBody>
        <w:p w:rsidR="00F265E8" w:rsidRDefault="00F265E8">
          <w:r w:rsidRPr="68006E20">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eiryo">
    <w:altName w:val="メイリオ"/>
    <w:charset w:val="80"/>
    <w:family w:val="swiss"/>
    <w:pitch w:val="variable"/>
    <w:sig w:usb0="E00002FF" w:usb1="6AC7FFFF" w:usb2="08000012" w:usb3="00000000" w:csb0="0002009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33E"/>
    <w:rsid w:val="000E5D9A"/>
    <w:rsid w:val="0012634D"/>
    <w:rsid w:val="00183D72"/>
    <w:rsid w:val="003102E5"/>
    <w:rsid w:val="0036269A"/>
    <w:rsid w:val="004B56DE"/>
    <w:rsid w:val="007200C8"/>
    <w:rsid w:val="007E239B"/>
    <w:rsid w:val="009C1E82"/>
    <w:rsid w:val="00A25709"/>
    <w:rsid w:val="00AD4AE1"/>
    <w:rsid w:val="00AE4474"/>
    <w:rsid w:val="00B0333E"/>
    <w:rsid w:val="00B811C9"/>
    <w:rsid w:val="00BE4102"/>
    <w:rsid w:val="00C51942"/>
    <w:rsid w:val="00C952D9"/>
    <w:rsid w:val="00E47341"/>
    <w:rsid w:val="00EA6AB4"/>
    <w:rsid w:val="00F058F9"/>
    <w:rsid w:val="00F265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1f15cbf-20c9-4cd7-b6e1-aaaaa4af8e0c" xsi:nil="true"/>
    <lcf76f155ced4ddcb4097134ff3c332f xmlns="316d6069-a3f0-4fbd-b3a3-7e9ae0435197">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7C9B20E20008E439C14328F57B52945" ma:contentTypeVersion="14" ma:contentTypeDescription="Create a new document." ma:contentTypeScope="" ma:versionID="0115e4627d8f60d4b5a6ec281aa3d598">
  <xsd:schema xmlns:xsd="http://www.w3.org/2001/XMLSchema" xmlns:xs="http://www.w3.org/2001/XMLSchema" xmlns:p="http://schemas.microsoft.com/office/2006/metadata/properties" xmlns:ns2="316d6069-a3f0-4fbd-b3a3-7e9ae0435197" xmlns:ns3="41f15cbf-20c9-4cd7-b6e1-aaaaa4af8e0c" targetNamespace="http://schemas.microsoft.com/office/2006/metadata/properties" ma:root="true" ma:fieldsID="05e9ac36287c97e96019083e008c19fb" ns2:_="" ns3:_="">
    <xsd:import namespace="316d6069-a3f0-4fbd-b3a3-7e9ae0435197"/>
    <xsd:import namespace="41f15cbf-20c9-4cd7-b6e1-aaaaa4af8e0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6d6069-a3f0-4fbd-b3a3-7e9ae043519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84cbbf3d-561a-49fc-b4ee-75e997d76c97" ma:termSetId="09814cd3-568e-fe90-9814-8d621ff8fb84" ma:anchorId="fba54fb3-c3e1-fe81-a776-ca4b69148c4d" ma:open="true" ma:isKeyword="false">
      <xsd:complexType>
        <xsd:sequence>
          <xsd:element ref="pc:Terms" minOccurs="0" maxOccurs="1"/>
        </xsd:sequence>
      </xsd:complex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1f15cbf-20c9-4cd7-b6e1-aaaaa4af8e0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9995b437-967d-44ce-9d1d-6f910240cb27}" ma:internalName="TaxCatchAll" ma:showField="CatchAllData" ma:web="41f15cbf-20c9-4cd7-b6e1-aaaaa4af8e0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45764-F253-45E5-ADBD-93A5D702455D}">
  <ds:schemaRefs>
    <ds:schemaRef ds:uri="http://schemas.microsoft.com/sharepoint/v3/contenttype/forms"/>
  </ds:schemaRefs>
</ds:datastoreItem>
</file>

<file path=customXml/itemProps2.xml><?xml version="1.0" encoding="utf-8"?>
<ds:datastoreItem xmlns:ds="http://schemas.openxmlformats.org/officeDocument/2006/customXml" ds:itemID="{E5904F61-0CA1-4A30-8551-918F6D88EFA2}">
  <ds:schemaRefs>
    <ds:schemaRef ds:uri="http://schemas.microsoft.com/office/2006/metadata/properties"/>
    <ds:schemaRef ds:uri="http://schemas.microsoft.com/office/infopath/2007/PartnerControls"/>
    <ds:schemaRef ds:uri="41f15cbf-20c9-4cd7-b6e1-aaaaa4af8e0c"/>
    <ds:schemaRef ds:uri="316d6069-a3f0-4fbd-b3a3-7e9ae0435197"/>
  </ds:schemaRefs>
</ds:datastoreItem>
</file>

<file path=customXml/itemProps3.xml><?xml version="1.0" encoding="utf-8"?>
<ds:datastoreItem xmlns:ds="http://schemas.openxmlformats.org/officeDocument/2006/customXml" ds:itemID="{6AEAFE3D-7F49-4CEB-9D86-97455BF8F6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6d6069-a3f0-4fbd-b3a3-7e9ae0435197"/>
    <ds:schemaRef ds:uri="41f15cbf-20c9-4cd7-b6e1-aaaaa4af8e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26EA13-A641-4A5C-AE47-08F320A98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509</Words>
  <Characters>48503</Characters>
  <Application>Microsoft Office Word</Application>
  <DocSecurity>0</DocSecurity>
  <Lines>404</Lines>
  <Paragraphs>113</Paragraphs>
  <ScaleCrop>false</ScaleCrop>
  <Company/>
  <LinksUpToDate>false</LinksUpToDate>
  <CharactersWithSpaces>56899</CharactersWithSpaces>
  <SharedDoc>false</SharedDoc>
  <HLinks>
    <vt:vector size="36" baseType="variant">
      <vt:variant>
        <vt:i4>5505037</vt:i4>
      </vt:variant>
      <vt:variant>
        <vt:i4>3</vt:i4>
      </vt:variant>
      <vt:variant>
        <vt:i4>0</vt:i4>
      </vt:variant>
      <vt:variant>
        <vt:i4>5</vt:i4>
      </vt:variant>
      <vt:variant>
        <vt:lpwstr>https://www.isrctn.com/ISRCTN13384956</vt:lpwstr>
      </vt:variant>
      <vt:variant>
        <vt:lpwstr/>
      </vt:variant>
      <vt:variant>
        <vt:i4>7471179</vt:i4>
      </vt:variant>
      <vt:variant>
        <vt:i4>0</vt:i4>
      </vt:variant>
      <vt:variant>
        <vt:i4>0</vt:i4>
      </vt:variant>
      <vt:variant>
        <vt:i4>5</vt:i4>
      </vt:variant>
      <vt:variant>
        <vt:lpwstr>mailto:daniel.martin@plymouth.ac.uk</vt:lpwstr>
      </vt:variant>
      <vt:variant>
        <vt:lpwstr/>
      </vt:variant>
      <vt:variant>
        <vt:i4>3866707</vt:i4>
      </vt:variant>
      <vt:variant>
        <vt:i4>9</vt:i4>
      </vt:variant>
      <vt:variant>
        <vt:i4>0</vt:i4>
      </vt:variant>
      <vt:variant>
        <vt:i4>5</vt:i4>
      </vt:variant>
      <vt:variant>
        <vt:lpwstr>mailto:icnarc164@icnarc.org</vt:lpwstr>
      </vt:variant>
      <vt:variant>
        <vt:lpwstr/>
      </vt:variant>
      <vt:variant>
        <vt:i4>393218</vt:i4>
      </vt:variant>
      <vt:variant>
        <vt:i4>6</vt:i4>
      </vt:variant>
      <vt:variant>
        <vt:i4>0</vt:i4>
      </vt:variant>
      <vt:variant>
        <vt:i4>5</vt:i4>
      </vt:variant>
      <vt:variant>
        <vt:lpwstr>https://pubmed.ncbi.nlm.nih.gov/37487152/</vt:lpwstr>
      </vt:variant>
      <vt:variant>
        <vt:lpwstr/>
      </vt:variant>
      <vt:variant>
        <vt:i4>3866707</vt:i4>
      </vt:variant>
      <vt:variant>
        <vt:i4>3</vt:i4>
      </vt:variant>
      <vt:variant>
        <vt:i4>0</vt:i4>
      </vt:variant>
      <vt:variant>
        <vt:i4>5</vt:i4>
      </vt:variant>
      <vt:variant>
        <vt:lpwstr>mailto:icnarc164@icnarc.org</vt:lpwstr>
      </vt:variant>
      <vt:variant>
        <vt:lpwstr/>
      </vt:variant>
      <vt:variant>
        <vt:i4>1048589</vt:i4>
      </vt:variant>
      <vt:variant>
        <vt:i4>0</vt:i4>
      </vt:variant>
      <vt:variant>
        <vt:i4>0</vt:i4>
      </vt:variant>
      <vt:variant>
        <vt:i4>5</vt:i4>
      </vt:variant>
      <vt:variant>
        <vt:lpwstr>https://pubmed.ncbi.nlm.nih.gov/392824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oidge</dc:creator>
  <cp:keywords/>
  <dc:description/>
  <cp:lastModifiedBy>Daniel Martin</cp:lastModifiedBy>
  <cp:revision>1331</cp:revision>
  <dcterms:created xsi:type="dcterms:W3CDTF">2024-08-03T07:29:00Z</dcterms:created>
  <dcterms:modified xsi:type="dcterms:W3CDTF">2025-05-2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C9B20E20008E439C14328F57B52945</vt:lpwstr>
  </property>
  <property fmtid="{D5CDD505-2E9C-101B-9397-08002B2CF9AE}" pid="3" name="MediaServiceImageTags">
    <vt:lpwstr/>
  </property>
</Properties>
</file>